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D14CB3" w14:textId="77777777" w:rsidR="0057654B" w:rsidRPr="001E5DBB" w:rsidRDefault="001B0091" w:rsidP="009D0CC3">
      <w:pPr>
        <w:spacing w:line="360" w:lineRule="auto"/>
        <w:jc w:val="center"/>
        <w:rPr>
          <w:b/>
          <w:sz w:val="32"/>
        </w:rPr>
      </w:pPr>
      <w:r w:rsidRPr="001E5DBB">
        <w:rPr>
          <w:b/>
          <w:sz w:val="32"/>
        </w:rPr>
        <w:t xml:space="preserve">Iron Redox Speciation </w:t>
      </w:r>
      <w:r w:rsidR="00AC024E" w:rsidRPr="001E5DBB">
        <w:rPr>
          <w:b/>
          <w:sz w:val="32"/>
        </w:rPr>
        <w:t xml:space="preserve">Analysis </w:t>
      </w:r>
      <w:r w:rsidRPr="001E5DBB">
        <w:rPr>
          <w:b/>
          <w:sz w:val="32"/>
        </w:rPr>
        <w:t xml:space="preserve">Using Capillary Electrophoresis coupled to Inductively Coupled Plasma Mass Spectrometry </w:t>
      </w:r>
    </w:p>
    <w:p w14:paraId="22BA20E7" w14:textId="747837DB" w:rsidR="001B0091" w:rsidRPr="001E5DBB" w:rsidRDefault="001B0091" w:rsidP="009D0CC3">
      <w:pPr>
        <w:spacing w:line="360" w:lineRule="auto"/>
        <w:jc w:val="center"/>
        <w:rPr>
          <w:b/>
          <w:sz w:val="32"/>
        </w:rPr>
      </w:pPr>
      <w:r w:rsidRPr="001E5DBB">
        <w:rPr>
          <w:b/>
          <w:sz w:val="32"/>
        </w:rPr>
        <w:t>(CE-ICP-MS)</w:t>
      </w:r>
    </w:p>
    <w:p w14:paraId="7F875274" w14:textId="4E16BBF3" w:rsidR="00926C35" w:rsidRPr="001E5DBB" w:rsidRDefault="00926C35" w:rsidP="009D0CC3">
      <w:pPr>
        <w:spacing w:line="360" w:lineRule="auto"/>
        <w:rPr>
          <w:b/>
          <w:sz w:val="24"/>
        </w:rPr>
      </w:pPr>
      <w:r w:rsidRPr="001E5DBB">
        <w:rPr>
          <w:b/>
          <w:sz w:val="24"/>
        </w:rPr>
        <w:t xml:space="preserve">Running title: Fe-redox speciation </w:t>
      </w:r>
      <w:r w:rsidR="00AC024E" w:rsidRPr="001E5DBB">
        <w:rPr>
          <w:b/>
          <w:sz w:val="24"/>
        </w:rPr>
        <w:t xml:space="preserve">analysis </w:t>
      </w:r>
      <w:r w:rsidRPr="001E5DBB">
        <w:rPr>
          <w:b/>
          <w:sz w:val="24"/>
        </w:rPr>
        <w:t>with CE-ICP-MS</w:t>
      </w:r>
    </w:p>
    <w:p w14:paraId="598CF07E" w14:textId="48585081" w:rsidR="001B0091" w:rsidRPr="001E5DBB" w:rsidRDefault="001B0091" w:rsidP="009D0CC3">
      <w:pPr>
        <w:spacing w:after="0" w:line="360" w:lineRule="auto"/>
        <w:jc w:val="both"/>
        <w:rPr>
          <w:rFonts w:ascii="Times New Roman" w:hAnsi="Times New Roman" w:cs="Times New Roman"/>
          <w:sz w:val="24"/>
          <w:szCs w:val="24"/>
          <w:lang w:val="de-DE"/>
        </w:rPr>
      </w:pPr>
      <w:r w:rsidRPr="001E5DBB">
        <w:rPr>
          <w:rFonts w:ascii="Times New Roman" w:hAnsi="Times New Roman" w:cs="Times New Roman"/>
          <w:sz w:val="24"/>
          <w:szCs w:val="24"/>
          <w:lang w:val="de-DE"/>
        </w:rPr>
        <w:t>Bernhard Michalke</w:t>
      </w:r>
      <w:r w:rsidRPr="001E5DBB">
        <w:rPr>
          <w:rFonts w:ascii="Times New Roman" w:hAnsi="Times New Roman" w:cs="Times New Roman"/>
          <w:sz w:val="24"/>
          <w:szCs w:val="24"/>
          <w:vertAlign w:val="superscript"/>
          <w:lang w:val="de-DE"/>
        </w:rPr>
        <w:t>1</w:t>
      </w:r>
      <w:r w:rsidR="00400253" w:rsidRPr="001E5DBB">
        <w:rPr>
          <w:rFonts w:ascii="Times New Roman" w:hAnsi="Times New Roman" w:cs="Times New Roman"/>
          <w:sz w:val="24"/>
          <w:szCs w:val="24"/>
          <w:vertAlign w:val="superscript"/>
          <w:lang w:val="de-DE"/>
        </w:rPr>
        <w:t>*</w:t>
      </w:r>
      <w:r w:rsidRPr="001E5DBB">
        <w:rPr>
          <w:rFonts w:ascii="Times New Roman" w:hAnsi="Times New Roman" w:cs="Times New Roman"/>
          <w:sz w:val="24"/>
          <w:szCs w:val="24"/>
          <w:lang w:val="de-DE"/>
        </w:rPr>
        <w:t>, Desiree Willkommen</w:t>
      </w:r>
      <w:r w:rsidRPr="001E5DBB">
        <w:rPr>
          <w:rFonts w:ascii="Times New Roman" w:hAnsi="Times New Roman" w:cs="Times New Roman"/>
          <w:sz w:val="24"/>
          <w:szCs w:val="24"/>
          <w:vertAlign w:val="superscript"/>
          <w:lang w:val="de-DE"/>
        </w:rPr>
        <w:t>1</w:t>
      </w:r>
      <w:r w:rsidRPr="001E5DBB">
        <w:rPr>
          <w:rFonts w:ascii="Times New Roman" w:hAnsi="Times New Roman" w:cs="Times New Roman"/>
          <w:sz w:val="24"/>
          <w:szCs w:val="24"/>
          <w:lang w:val="de-DE"/>
        </w:rPr>
        <w:t>, Vivek Venkataramani</w:t>
      </w:r>
      <w:proofErr w:type="gramStart"/>
      <w:r w:rsidRPr="001E5DBB">
        <w:rPr>
          <w:rFonts w:ascii="Times New Roman" w:hAnsi="Times New Roman" w:cs="Times New Roman"/>
          <w:sz w:val="24"/>
          <w:szCs w:val="24"/>
          <w:lang w:val="de-DE"/>
        </w:rPr>
        <w:t>²,³</w:t>
      </w:r>
      <w:proofErr w:type="gramEnd"/>
    </w:p>
    <w:p w14:paraId="0EF302EB" w14:textId="77777777" w:rsidR="00093774" w:rsidRPr="001E5DBB" w:rsidRDefault="00093774" w:rsidP="009D0CC3">
      <w:pPr>
        <w:spacing w:after="0" w:line="360" w:lineRule="auto"/>
        <w:jc w:val="both"/>
        <w:rPr>
          <w:rFonts w:ascii="Times New Roman" w:hAnsi="Times New Roman" w:cs="Times New Roman"/>
          <w:sz w:val="24"/>
          <w:szCs w:val="24"/>
          <w:lang w:val="de-DE"/>
        </w:rPr>
      </w:pPr>
    </w:p>
    <w:p w14:paraId="1BC3AF7D" w14:textId="77777777" w:rsidR="001B0091" w:rsidRPr="001E5DBB" w:rsidRDefault="001B0091"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vertAlign w:val="superscript"/>
        </w:rPr>
        <w:t>1</w:t>
      </w:r>
      <w:r w:rsidRPr="001E5DBB">
        <w:rPr>
          <w:rFonts w:ascii="Times New Roman" w:hAnsi="Times New Roman" w:cs="Times New Roman"/>
          <w:sz w:val="24"/>
          <w:szCs w:val="24"/>
        </w:rPr>
        <w:t xml:space="preserve">Helmholz </w:t>
      </w:r>
      <w:proofErr w:type="spellStart"/>
      <w:r w:rsidRPr="001E5DBB">
        <w:rPr>
          <w:rFonts w:ascii="Times New Roman" w:hAnsi="Times New Roman" w:cs="Times New Roman"/>
          <w:sz w:val="24"/>
          <w:szCs w:val="24"/>
        </w:rPr>
        <w:t>Zentrum</w:t>
      </w:r>
      <w:proofErr w:type="spellEnd"/>
      <w:r w:rsidRPr="001E5DBB">
        <w:rPr>
          <w:rFonts w:ascii="Times New Roman" w:hAnsi="Times New Roman" w:cs="Times New Roman"/>
          <w:sz w:val="24"/>
          <w:szCs w:val="24"/>
        </w:rPr>
        <w:t xml:space="preserve"> </w:t>
      </w:r>
      <w:proofErr w:type="spellStart"/>
      <w:r w:rsidRPr="001E5DBB">
        <w:rPr>
          <w:rFonts w:ascii="Times New Roman" w:hAnsi="Times New Roman" w:cs="Times New Roman"/>
          <w:sz w:val="24"/>
          <w:szCs w:val="24"/>
        </w:rPr>
        <w:t>München</w:t>
      </w:r>
      <w:proofErr w:type="spellEnd"/>
      <w:r w:rsidRPr="001E5DBB">
        <w:rPr>
          <w:rFonts w:ascii="Times New Roman" w:hAnsi="Times New Roman" w:cs="Times New Roman"/>
          <w:sz w:val="24"/>
          <w:szCs w:val="24"/>
        </w:rPr>
        <w:t xml:space="preserve">- German Research Center for Environmental Health, Research Unit Analytical </w:t>
      </w:r>
      <w:proofErr w:type="spellStart"/>
      <w:r w:rsidRPr="001E5DBB">
        <w:rPr>
          <w:rFonts w:ascii="Times New Roman" w:hAnsi="Times New Roman" w:cs="Times New Roman"/>
          <w:sz w:val="24"/>
          <w:szCs w:val="24"/>
        </w:rPr>
        <w:t>BioGeoChemistry</w:t>
      </w:r>
      <w:proofErr w:type="spellEnd"/>
      <w:r w:rsidRPr="001E5DBB">
        <w:rPr>
          <w:rFonts w:ascii="Times New Roman" w:hAnsi="Times New Roman" w:cs="Times New Roman"/>
          <w:sz w:val="24"/>
          <w:szCs w:val="24"/>
        </w:rPr>
        <w:t xml:space="preserve">, </w:t>
      </w:r>
      <w:proofErr w:type="spellStart"/>
      <w:r w:rsidRPr="001E5DBB">
        <w:rPr>
          <w:rFonts w:ascii="Times New Roman" w:hAnsi="Times New Roman" w:cs="Times New Roman"/>
          <w:sz w:val="24"/>
          <w:szCs w:val="24"/>
        </w:rPr>
        <w:t>Ingolstädter</w:t>
      </w:r>
      <w:proofErr w:type="spellEnd"/>
      <w:r w:rsidRPr="001E5DBB">
        <w:rPr>
          <w:rFonts w:ascii="Times New Roman" w:hAnsi="Times New Roman" w:cs="Times New Roman"/>
          <w:sz w:val="24"/>
          <w:szCs w:val="24"/>
        </w:rPr>
        <w:t xml:space="preserve"> </w:t>
      </w:r>
      <w:proofErr w:type="spellStart"/>
      <w:r w:rsidRPr="001E5DBB">
        <w:rPr>
          <w:rFonts w:ascii="Times New Roman" w:hAnsi="Times New Roman" w:cs="Times New Roman"/>
          <w:sz w:val="24"/>
          <w:szCs w:val="24"/>
        </w:rPr>
        <w:t>Landstraße</w:t>
      </w:r>
      <w:proofErr w:type="spellEnd"/>
      <w:r w:rsidRPr="001E5DBB">
        <w:rPr>
          <w:rFonts w:ascii="Times New Roman" w:hAnsi="Times New Roman" w:cs="Times New Roman"/>
          <w:sz w:val="24"/>
          <w:szCs w:val="24"/>
        </w:rPr>
        <w:t xml:space="preserve"> 1, </w:t>
      </w:r>
      <w:proofErr w:type="spellStart"/>
      <w:r w:rsidRPr="001E5DBB">
        <w:rPr>
          <w:rFonts w:ascii="Times New Roman" w:hAnsi="Times New Roman" w:cs="Times New Roman"/>
          <w:sz w:val="24"/>
          <w:szCs w:val="24"/>
        </w:rPr>
        <w:t>Neuherberg</w:t>
      </w:r>
      <w:proofErr w:type="spellEnd"/>
      <w:r w:rsidRPr="001E5DBB">
        <w:rPr>
          <w:rFonts w:ascii="Times New Roman" w:hAnsi="Times New Roman" w:cs="Times New Roman"/>
          <w:sz w:val="24"/>
          <w:szCs w:val="24"/>
        </w:rPr>
        <w:t>, Germany</w:t>
      </w:r>
    </w:p>
    <w:p w14:paraId="3D301824" w14:textId="6D414EFE" w:rsidR="001B0091" w:rsidRPr="001E5DBB" w:rsidRDefault="001B0091"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 xml:space="preserve">²Department of Hematology and Medical Oncology, University Medical Center </w:t>
      </w:r>
      <w:proofErr w:type="spellStart"/>
      <w:r w:rsidRPr="001E5DBB">
        <w:rPr>
          <w:rFonts w:ascii="Times New Roman" w:hAnsi="Times New Roman" w:cs="Times New Roman"/>
          <w:sz w:val="24"/>
          <w:szCs w:val="24"/>
        </w:rPr>
        <w:t>Göttingen</w:t>
      </w:r>
      <w:proofErr w:type="spellEnd"/>
      <w:r w:rsidRPr="001E5DBB">
        <w:rPr>
          <w:rFonts w:ascii="Times New Roman" w:hAnsi="Times New Roman" w:cs="Times New Roman"/>
          <w:sz w:val="24"/>
          <w:szCs w:val="24"/>
        </w:rPr>
        <w:t xml:space="preserve"> (UMG), Robert-Koch-</w:t>
      </w:r>
      <w:proofErr w:type="spellStart"/>
      <w:r w:rsidRPr="001E5DBB">
        <w:rPr>
          <w:rFonts w:ascii="Times New Roman" w:hAnsi="Times New Roman" w:cs="Times New Roman"/>
          <w:sz w:val="24"/>
          <w:szCs w:val="24"/>
        </w:rPr>
        <w:t>Straße</w:t>
      </w:r>
      <w:proofErr w:type="spellEnd"/>
      <w:r w:rsidRPr="001E5DBB">
        <w:rPr>
          <w:rFonts w:ascii="Times New Roman" w:hAnsi="Times New Roman" w:cs="Times New Roman"/>
          <w:sz w:val="24"/>
          <w:szCs w:val="24"/>
        </w:rPr>
        <w:t xml:space="preserve"> 40, 37075 </w:t>
      </w:r>
      <w:proofErr w:type="spellStart"/>
      <w:r w:rsidRPr="001E5DBB">
        <w:rPr>
          <w:rFonts w:ascii="Times New Roman" w:hAnsi="Times New Roman" w:cs="Times New Roman"/>
          <w:sz w:val="24"/>
          <w:szCs w:val="24"/>
        </w:rPr>
        <w:t>Göttingen</w:t>
      </w:r>
      <w:proofErr w:type="spellEnd"/>
      <w:r w:rsidRPr="001E5DBB">
        <w:rPr>
          <w:rFonts w:ascii="Times New Roman" w:hAnsi="Times New Roman" w:cs="Times New Roman"/>
          <w:sz w:val="24"/>
          <w:szCs w:val="24"/>
        </w:rPr>
        <w:t>, Germany</w:t>
      </w:r>
    </w:p>
    <w:p w14:paraId="791AECB9" w14:textId="3B265DD8" w:rsidR="001B0091" w:rsidRPr="001E5DBB" w:rsidRDefault="001B0091"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 xml:space="preserve">³Institute of Pathology, University Medical Center </w:t>
      </w:r>
      <w:proofErr w:type="spellStart"/>
      <w:r w:rsidRPr="001E5DBB">
        <w:rPr>
          <w:rFonts w:ascii="Times New Roman" w:hAnsi="Times New Roman" w:cs="Times New Roman"/>
          <w:sz w:val="24"/>
          <w:szCs w:val="24"/>
        </w:rPr>
        <w:t>Göttingen</w:t>
      </w:r>
      <w:proofErr w:type="spellEnd"/>
      <w:r w:rsidRPr="001E5DBB">
        <w:rPr>
          <w:rFonts w:ascii="Times New Roman" w:hAnsi="Times New Roman" w:cs="Times New Roman"/>
          <w:sz w:val="24"/>
          <w:szCs w:val="24"/>
        </w:rPr>
        <w:t xml:space="preserve"> (UMG), Robert-Koch-</w:t>
      </w:r>
      <w:proofErr w:type="spellStart"/>
      <w:r w:rsidRPr="001E5DBB">
        <w:rPr>
          <w:rFonts w:ascii="Times New Roman" w:hAnsi="Times New Roman" w:cs="Times New Roman"/>
          <w:sz w:val="24"/>
          <w:szCs w:val="24"/>
        </w:rPr>
        <w:t>Straße</w:t>
      </w:r>
      <w:proofErr w:type="spellEnd"/>
      <w:r w:rsidRPr="001E5DBB">
        <w:rPr>
          <w:rFonts w:ascii="Times New Roman" w:hAnsi="Times New Roman" w:cs="Times New Roman"/>
          <w:sz w:val="24"/>
          <w:szCs w:val="24"/>
        </w:rPr>
        <w:t xml:space="preserve"> 40, 37075 </w:t>
      </w:r>
      <w:proofErr w:type="spellStart"/>
      <w:r w:rsidRPr="001E5DBB">
        <w:rPr>
          <w:rFonts w:ascii="Times New Roman" w:hAnsi="Times New Roman" w:cs="Times New Roman"/>
          <w:sz w:val="24"/>
          <w:szCs w:val="24"/>
        </w:rPr>
        <w:t>Göttingen</w:t>
      </w:r>
      <w:proofErr w:type="spellEnd"/>
      <w:r w:rsidRPr="001E5DBB">
        <w:rPr>
          <w:rFonts w:ascii="Times New Roman" w:hAnsi="Times New Roman" w:cs="Times New Roman"/>
          <w:sz w:val="24"/>
          <w:szCs w:val="24"/>
        </w:rPr>
        <w:t>, Germany</w:t>
      </w:r>
    </w:p>
    <w:p w14:paraId="18F878A2" w14:textId="77777777" w:rsidR="001B0091" w:rsidRPr="001E5DBB" w:rsidRDefault="001B0091" w:rsidP="009D0CC3">
      <w:pPr>
        <w:spacing w:line="360" w:lineRule="auto"/>
        <w:jc w:val="both"/>
        <w:rPr>
          <w:rFonts w:ascii="Times New Roman" w:hAnsi="Times New Roman" w:cs="Times New Roman"/>
          <w:sz w:val="24"/>
          <w:szCs w:val="24"/>
        </w:rPr>
      </w:pPr>
    </w:p>
    <w:p w14:paraId="0F38A969" w14:textId="553CDD4A" w:rsidR="001B0091" w:rsidRPr="001E5DBB" w:rsidRDefault="001B0091" w:rsidP="009D0CC3">
      <w:pPr>
        <w:spacing w:line="360" w:lineRule="auto"/>
        <w:jc w:val="both"/>
        <w:rPr>
          <w:rFonts w:ascii="Times New Roman" w:hAnsi="Times New Roman" w:cs="Times New Roman"/>
          <w:sz w:val="24"/>
          <w:szCs w:val="24"/>
        </w:rPr>
      </w:pPr>
      <w:r w:rsidRPr="001E5DBB">
        <w:rPr>
          <w:rFonts w:ascii="Times New Roman" w:hAnsi="Times New Roman" w:cs="Times New Roman"/>
          <w:sz w:val="24"/>
          <w:szCs w:val="24"/>
        </w:rPr>
        <w:t xml:space="preserve">*corresponding author: </w:t>
      </w:r>
      <w:hyperlink r:id="rId9" w:history="1">
        <w:r w:rsidR="00F30A0A" w:rsidRPr="001E5DBB">
          <w:rPr>
            <w:rStyle w:val="Hyperlink"/>
            <w:rFonts w:ascii="Times New Roman" w:hAnsi="Times New Roman" w:cs="Times New Roman"/>
            <w:sz w:val="24"/>
            <w:szCs w:val="24"/>
          </w:rPr>
          <w:t>bernhard.michalke@helmholtz-muenchen.de</w:t>
        </w:r>
      </w:hyperlink>
    </w:p>
    <w:p w14:paraId="04EC6677" w14:textId="5187A315" w:rsidR="00F30A0A" w:rsidRPr="001E5DBB" w:rsidRDefault="00F30A0A" w:rsidP="009D0CC3">
      <w:pPr>
        <w:spacing w:line="360" w:lineRule="auto"/>
        <w:jc w:val="both"/>
        <w:rPr>
          <w:rFonts w:ascii="Times New Roman" w:hAnsi="Times New Roman" w:cs="Times New Roman"/>
          <w:sz w:val="24"/>
          <w:szCs w:val="24"/>
        </w:rPr>
      </w:pPr>
    </w:p>
    <w:p w14:paraId="5B88459A" w14:textId="0C1DE40A" w:rsidR="00F30A0A" w:rsidRPr="001E5DBB" w:rsidRDefault="00F30A0A" w:rsidP="009D0CC3">
      <w:pPr>
        <w:spacing w:line="360" w:lineRule="auto"/>
        <w:jc w:val="both"/>
        <w:rPr>
          <w:rFonts w:ascii="Times New Roman" w:hAnsi="Times New Roman" w:cs="Times New Roman"/>
          <w:sz w:val="24"/>
          <w:szCs w:val="24"/>
        </w:rPr>
      </w:pPr>
      <w:r w:rsidRPr="001E5DBB">
        <w:rPr>
          <w:rFonts w:ascii="Times New Roman" w:hAnsi="Times New Roman" w:cs="Times New Roman"/>
          <w:b/>
          <w:sz w:val="24"/>
          <w:szCs w:val="24"/>
        </w:rPr>
        <w:t>Keywords:</w:t>
      </w:r>
      <w:r w:rsidRPr="001E5DBB">
        <w:rPr>
          <w:rFonts w:ascii="Times New Roman" w:hAnsi="Times New Roman" w:cs="Times New Roman"/>
          <w:sz w:val="24"/>
          <w:szCs w:val="24"/>
        </w:rPr>
        <w:t xml:space="preserve"> iron redox speciation</w:t>
      </w:r>
      <w:r w:rsidR="00AC024E" w:rsidRPr="001E5DBB">
        <w:rPr>
          <w:rFonts w:ascii="Times New Roman" w:hAnsi="Times New Roman" w:cs="Times New Roman"/>
          <w:sz w:val="24"/>
          <w:szCs w:val="24"/>
        </w:rPr>
        <w:t xml:space="preserve"> analysis</w:t>
      </w:r>
      <w:r w:rsidRPr="001E5DBB">
        <w:rPr>
          <w:rFonts w:ascii="Times New Roman" w:hAnsi="Times New Roman" w:cs="Times New Roman"/>
          <w:sz w:val="24"/>
          <w:szCs w:val="24"/>
        </w:rPr>
        <w:t>, capilla</w:t>
      </w:r>
      <w:r w:rsidR="009D0CC3" w:rsidRPr="001E5DBB">
        <w:rPr>
          <w:rFonts w:ascii="Times New Roman" w:hAnsi="Times New Roman" w:cs="Times New Roman"/>
          <w:sz w:val="24"/>
          <w:szCs w:val="24"/>
        </w:rPr>
        <w:t>ry electrophoresis, inductively-</w:t>
      </w:r>
      <w:r w:rsidRPr="001E5DBB">
        <w:rPr>
          <w:rFonts w:ascii="Times New Roman" w:hAnsi="Times New Roman" w:cs="Times New Roman"/>
          <w:sz w:val="24"/>
          <w:szCs w:val="24"/>
        </w:rPr>
        <w:t>coupled</w:t>
      </w:r>
      <w:r w:rsidR="009D0CC3" w:rsidRPr="001E5DBB">
        <w:rPr>
          <w:rFonts w:ascii="Times New Roman" w:hAnsi="Times New Roman" w:cs="Times New Roman"/>
          <w:sz w:val="24"/>
          <w:szCs w:val="24"/>
        </w:rPr>
        <w:t>-plasma-mass-</w:t>
      </w:r>
      <w:r w:rsidRPr="001E5DBB">
        <w:rPr>
          <w:rFonts w:ascii="Times New Roman" w:hAnsi="Times New Roman" w:cs="Times New Roman"/>
          <w:sz w:val="24"/>
          <w:szCs w:val="24"/>
        </w:rPr>
        <w:t>spectrometry, neurodegeneration, brain research</w:t>
      </w:r>
      <w:r w:rsidR="00354B15" w:rsidRPr="001E5DBB">
        <w:rPr>
          <w:rFonts w:ascii="Times New Roman" w:hAnsi="Times New Roman" w:cs="Times New Roman"/>
          <w:sz w:val="24"/>
          <w:szCs w:val="24"/>
        </w:rPr>
        <w:t xml:space="preserve">, </w:t>
      </w:r>
      <w:proofErr w:type="spellStart"/>
      <w:r w:rsidR="00354B15" w:rsidRPr="001E5DBB">
        <w:rPr>
          <w:rFonts w:ascii="Times New Roman" w:hAnsi="Times New Roman" w:cs="Times New Roman"/>
          <w:sz w:val="24"/>
          <w:szCs w:val="24"/>
        </w:rPr>
        <w:t>ferroptosis</w:t>
      </w:r>
      <w:proofErr w:type="spellEnd"/>
      <w:r w:rsidR="001B0347" w:rsidRPr="001E5DBB">
        <w:rPr>
          <w:rFonts w:ascii="Times New Roman" w:hAnsi="Times New Roman" w:cs="Times New Roman"/>
          <w:sz w:val="24"/>
          <w:szCs w:val="24"/>
        </w:rPr>
        <w:t>,</w:t>
      </w:r>
    </w:p>
    <w:p w14:paraId="0BC7CA5C" w14:textId="77777777" w:rsidR="001B0091" w:rsidRPr="001E5DBB" w:rsidRDefault="001B0091" w:rsidP="009D0CC3">
      <w:pPr>
        <w:spacing w:after="0"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Abstract</w:t>
      </w:r>
    </w:p>
    <w:p w14:paraId="679D0E9C" w14:textId="77777777" w:rsidR="009D0CC3" w:rsidRPr="001E5DBB" w:rsidRDefault="009D0CC3"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ab/>
      </w:r>
      <w:proofErr w:type="spellStart"/>
      <w:r w:rsidR="005D20EB" w:rsidRPr="001E5DBB">
        <w:rPr>
          <w:rFonts w:ascii="Times New Roman" w:hAnsi="Times New Roman" w:cs="Times New Roman"/>
          <w:sz w:val="24"/>
          <w:szCs w:val="24"/>
        </w:rPr>
        <w:t>Dyshomeostasis</w:t>
      </w:r>
      <w:proofErr w:type="spellEnd"/>
      <w:r w:rsidR="005D20EB" w:rsidRPr="001E5DBB">
        <w:rPr>
          <w:rFonts w:ascii="Times New Roman" w:hAnsi="Times New Roman" w:cs="Times New Roman"/>
          <w:sz w:val="24"/>
          <w:szCs w:val="24"/>
        </w:rPr>
        <w:t xml:space="preserve"> in </w:t>
      </w:r>
      <w:r w:rsidR="00156DA0" w:rsidRPr="001E5DBB">
        <w:rPr>
          <w:rFonts w:ascii="Times New Roman" w:hAnsi="Times New Roman" w:cs="Times New Roman"/>
          <w:sz w:val="24"/>
          <w:szCs w:val="24"/>
        </w:rPr>
        <w:t xml:space="preserve">neuronal </w:t>
      </w:r>
      <w:r w:rsidR="005D20EB" w:rsidRPr="001E5DBB">
        <w:rPr>
          <w:rFonts w:ascii="Times New Roman" w:hAnsi="Times New Roman" w:cs="Times New Roman"/>
          <w:sz w:val="24"/>
          <w:szCs w:val="24"/>
        </w:rPr>
        <w:t>iron</w:t>
      </w:r>
      <w:r w:rsidR="000D1F66" w:rsidRPr="001E5DBB">
        <w:rPr>
          <w:rFonts w:ascii="Times New Roman" w:hAnsi="Times New Roman" w:cs="Times New Roman"/>
          <w:sz w:val="24"/>
          <w:szCs w:val="24"/>
        </w:rPr>
        <w:t xml:space="preserve"> </w:t>
      </w:r>
      <w:r w:rsidR="005D20EB" w:rsidRPr="001E5DBB">
        <w:rPr>
          <w:rFonts w:ascii="Times New Roman" w:hAnsi="Times New Roman" w:cs="Times New Roman"/>
          <w:sz w:val="24"/>
          <w:szCs w:val="24"/>
        </w:rPr>
        <w:t>metabolism</w:t>
      </w:r>
      <w:r w:rsidR="00093774" w:rsidRPr="001E5DBB">
        <w:rPr>
          <w:rFonts w:ascii="Times New Roman" w:hAnsi="Times New Roman" w:cs="Times New Roman"/>
          <w:sz w:val="24"/>
          <w:szCs w:val="24"/>
        </w:rPr>
        <w:t xml:space="preserve"> </w:t>
      </w:r>
      <w:r w:rsidR="000D1F66" w:rsidRPr="001E5DBB">
        <w:rPr>
          <w:rFonts w:ascii="Times New Roman" w:hAnsi="Times New Roman" w:cs="Times New Roman"/>
          <w:sz w:val="24"/>
          <w:szCs w:val="24"/>
        </w:rPr>
        <w:t xml:space="preserve">occurs </w:t>
      </w:r>
      <w:r w:rsidR="00093774" w:rsidRPr="001E5DBB">
        <w:rPr>
          <w:rFonts w:ascii="Times New Roman" w:hAnsi="Times New Roman" w:cs="Times New Roman"/>
          <w:sz w:val="24"/>
          <w:szCs w:val="24"/>
        </w:rPr>
        <w:t>as</w:t>
      </w:r>
      <w:r w:rsidR="00156DA0" w:rsidRPr="001E5DBB">
        <w:rPr>
          <w:rFonts w:ascii="Times New Roman" w:hAnsi="Times New Roman" w:cs="Times New Roman"/>
          <w:sz w:val="24"/>
          <w:szCs w:val="24"/>
        </w:rPr>
        <w:t xml:space="preserve"> common hallmark in multiple neurode</w:t>
      </w:r>
      <w:r w:rsidR="00785B3D" w:rsidRPr="001E5DBB">
        <w:rPr>
          <w:rFonts w:ascii="Times New Roman" w:hAnsi="Times New Roman" w:cs="Times New Roman"/>
          <w:sz w:val="24"/>
          <w:szCs w:val="24"/>
        </w:rPr>
        <w:t>generative diseases</w:t>
      </w:r>
      <w:r w:rsidR="0074759D" w:rsidRPr="001E5DBB">
        <w:rPr>
          <w:rFonts w:ascii="Times New Roman" w:hAnsi="Times New Roman" w:cs="Times New Roman"/>
          <w:sz w:val="24"/>
          <w:szCs w:val="24"/>
        </w:rPr>
        <w:t xml:space="preserve"> </w:t>
      </w:r>
      <w:r w:rsidR="00943294" w:rsidRPr="001E5DBB">
        <w:rPr>
          <w:rFonts w:ascii="Times New Roman" w:hAnsi="Times New Roman" w:cs="Times New Roman"/>
          <w:sz w:val="24"/>
          <w:szCs w:val="24"/>
        </w:rPr>
        <w:t>resultin</w:t>
      </w:r>
      <w:r w:rsidR="002F37CA" w:rsidRPr="001E5DBB">
        <w:rPr>
          <w:rFonts w:ascii="Times New Roman" w:hAnsi="Times New Roman" w:cs="Times New Roman"/>
          <w:sz w:val="24"/>
          <w:szCs w:val="24"/>
        </w:rPr>
        <w:t>g in</w:t>
      </w:r>
      <w:r w:rsidR="00943294" w:rsidRPr="001E5DBB">
        <w:rPr>
          <w:rFonts w:ascii="Times New Roman" w:hAnsi="Times New Roman" w:cs="Times New Roman"/>
          <w:sz w:val="24"/>
          <w:szCs w:val="24"/>
        </w:rPr>
        <w:t xml:space="preserve"> </w:t>
      </w:r>
      <w:r w:rsidR="00521377" w:rsidRPr="001E5DBB">
        <w:rPr>
          <w:rFonts w:ascii="Times New Roman" w:hAnsi="Times New Roman" w:cs="Times New Roman"/>
          <w:sz w:val="24"/>
          <w:szCs w:val="24"/>
        </w:rPr>
        <w:t>oxidative stress (OS)</w:t>
      </w:r>
      <w:r w:rsidR="00943294" w:rsidRPr="001E5DBB">
        <w:rPr>
          <w:rFonts w:ascii="Times New Roman" w:hAnsi="Times New Roman" w:cs="Times New Roman"/>
          <w:sz w:val="24"/>
          <w:szCs w:val="24"/>
        </w:rPr>
        <w:t xml:space="preserve"> </w:t>
      </w:r>
      <w:r w:rsidRPr="001E5DBB">
        <w:rPr>
          <w:rFonts w:ascii="Times New Roman" w:hAnsi="Times New Roman" w:cs="Times New Roman"/>
          <w:sz w:val="24"/>
          <w:szCs w:val="24"/>
        </w:rPr>
        <w:t xml:space="preserve">and </w:t>
      </w:r>
      <w:proofErr w:type="spellStart"/>
      <w:r w:rsidRPr="001E5DBB">
        <w:rPr>
          <w:rFonts w:ascii="Times New Roman" w:hAnsi="Times New Roman" w:cs="Times New Roman"/>
          <w:sz w:val="24"/>
          <w:szCs w:val="24"/>
        </w:rPr>
        <w:t>lipidperoxidation</w:t>
      </w:r>
      <w:proofErr w:type="spellEnd"/>
      <w:r w:rsidRPr="001E5DBB">
        <w:rPr>
          <w:rFonts w:ascii="Times New Roman" w:hAnsi="Times New Roman" w:cs="Times New Roman"/>
          <w:sz w:val="24"/>
          <w:szCs w:val="24"/>
        </w:rPr>
        <w:t xml:space="preserve"> (LPO) which in excess can trigger an iron-dependent programmed necrotic cell death, known as </w:t>
      </w:r>
      <w:proofErr w:type="spellStart"/>
      <w:r w:rsidRPr="001E5DBB">
        <w:rPr>
          <w:rFonts w:ascii="Times New Roman" w:hAnsi="Times New Roman" w:cs="Times New Roman"/>
          <w:sz w:val="24"/>
          <w:szCs w:val="24"/>
        </w:rPr>
        <w:t>ferroptosis</w:t>
      </w:r>
      <w:proofErr w:type="spellEnd"/>
      <w:r w:rsidRPr="001E5DBB">
        <w:rPr>
          <w:rFonts w:ascii="Times New Roman" w:hAnsi="Times New Roman" w:cs="Times New Roman"/>
          <w:sz w:val="24"/>
          <w:szCs w:val="24"/>
        </w:rPr>
        <w:t xml:space="preserve"> (FPT).</w:t>
      </w:r>
      <w:r w:rsidR="001B0091" w:rsidRPr="001E5DBB">
        <w:rPr>
          <w:rFonts w:ascii="Times New Roman" w:hAnsi="Times New Roman" w:cs="Times New Roman"/>
          <w:sz w:val="24"/>
          <w:szCs w:val="24"/>
        </w:rPr>
        <w:t xml:space="preserve"> OS</w:t>
      </w:r>
      <w:r w:rsidRPr="001E5DBB">
        <w:rPr>
          <w:rFonts w:ascii="Times New Roman" w:hAnsi="Times New Roman" w:cs="Times New Roman"/>
          <w:sz w:val="24"/>
          <w:szCs w:val="24"/>
        </w:rPr>
        <w:t>, LPO</w:t>
      </w:r>
      <w:r w:rsidR="001B0091" w:rsidRPr="001E5DBB">
        <w:rPr>
          <w:rFonts w:ascii="Times New Roman" w:hAnsi="Times New Roman" w:cs="Times New Roman"/>
          <w:sz w:val="24"/>
          <w:szCs w:val="24"/>
        </w:rPr>
        <w:t xml:space="preserve"> and FPT are closely related to the state of the redox-couple </w:t>
      </w:r>
      <w:proofErr w:type="gramStart"/>
      <w:r w:rsidR="001B0091" w:rsidRPr="001E5DBB">
        <w:rPr>
          <w:rFonts w:ascii="Times New Roman" w:hAnsi="Times New Roman" w:cs="Times New Roman"/>
          <w:sz w:val="24"/>
          <w:szCs w:val="24"/>
        </w:rPr>
        <w:t>Fe(</w:t>
      </w:r>
      <w:proofErr w:type="gramEnd"/>
      <w:r w:rsidR="001B0091" w:rsidRPr="001E5DBB">
        <w:rPr>
          <w:rFonts w:ascii="Times New Roman" w:hAnsi="Times New Roman" w:cs="Times New Roman"/>
          <w:sz w:val="24"/>
          <w:szCs w:val="24"/>
        </w:rPr>
        <w:t xml:space="preserve">II)/Fe(III). </w:t>
      </w:r>
      <w:r w:rsidR="00D13070" w:rsidRPr="001E5DBB">
        <w:rPr>
          <w:rFonts w:ascii="Times New Roman" w:hAnsi="Times New Roman" w:cs="Times New Roman"/>
          <w:sz w:val="24"/>
          <w:szCs w:val="24"/>
        </w:rPr>
        <w:t xml:space="preserve">In particular </w:t>
      </w:r>
      <w:r w:rsidR="00DB1007" w:rsidRPr="001E5DBB">
        <w:rPr>
          <w:rFonts w:ascii="Times New Roman" w:hAnsi="Times New Roman" w:cs="Times New Roman"/>
          <w:sz w:val="24"/>
          <w:szCs w:val="24"/>
        </w:rPr>
        <w:t>for</w:t>
      </w:r>
      <w:r w:rsidR="00D13070" w:rsidRPr="001E5DBB">
        <w:rPr>
          <w:rFonts w:ascii="Times New Roman" w:hAnsi="Times New Roman" w:cs="Times New Roman"/>
          <w:sz w:val="24"/>
          <w:szCs w:val="24"/>
        </w:rPr>
        <w:t xml:space="preserve"> body fluids, </w:t>
      </w:r>
      <w:r w:rsidR="001F687A" w:rsidRPr="001E5DBB">
        <w:rPr>
          <w:rFonts w:ascii="Times New Roman" w:hAnsi="Times New Roman" w:cs="Times New Roman"/>
          <w:sz w:val="24"/>
          <w:szCs w:val="24"/>
        </w:rPr>
        <w:t>like</w:t>
      </w:r>
      <w:r w:rsidR="00D13070" w:rsidRPr="001E5DBB">
        <w:rPr>
          <w:rFonts w:ascii="Times New Roman" w:hAnsi="Times New Roman" w:cs="Times New Roman"/>
          <w:sz w:val="24"/>
          <w:szCs w:val="24"/>
        </w:rPr>
        <w:t xml:space="preserve"> cerebrospinal fluid (CSF), </w:t>
      </w:r>
      <w:r w:rsidR="00943294" w:rsidRPr="001E5DBB">
        <w:rPr>
          <w:rFonts w:ascii="Times New Roman" w:hAnsi="Times New Roman" w:cs="Times New Roman"/>
          <w:sz w:val="24"/>
          <w:szCs w:val="24"/>
        </w:rPr>
        <w:t xml:space="preserve">reliable </w:t>
      </w:r>
      <w:r w:rsidR="00051458" w:rsidRPr="001E5DBB">
        <w:rPr>
          <w:rFonts w:ascii="Times New Roman" w:hAnsi="Times New Roman" w:cs="Times New Roman"/>
          <w:sz w:val="24"/>
          <w:szCs w:val="24"/>
        </w:rPr>
        <w:t>quantitative</w:t>
      </w:r>
      <w:r w:rsidR="00943294" w:rsidRPr="001E5DBB">
        <w:rPr>
          <w:rFonts w:ascii="Times New Roman" w:hAnsi="Times New Roman" w:cs="Times New Roman"/>
          <w:sz w:val="24"/>
          <w:szCs w:val="24"/>
        </w:rPr>
        <w:t xml:space="preserve"> methods for</w:t>
      </w:r>
      <w:r w:rsidR="00051458" w:rsidRPr="001E5DBB">
        <w:rPr>
          <w:rFonts w:ascii="Times New Roman" w:hAnsi="Times New Roman" w:cs="Times New Roman"/>
          <w:sz w:val="24"/>
          <w:szCs w:val="24"/>
        </w:rPr>
        <w:t xml:space="preserve"> </w:t>
      </w:r>
      <w:proofErr w:type="gramStart"/>
      <w:r w:rsidR="001B0091" w:rsidRPr="001E5DBB">
        <w:rPr>
          <w:rFonts w:ascii="Times New Roman" w:hAnsi="Times New Roman" w:cs="Times New Roman"/>
          <w:sz w:val="24"/>
          <w:szCs w:val="24"/>
        </w:rPr>
        <w:t>Fe(</w:t>
      </w:r>
      <w:proofErr w:type="gramEnd"/>
      <w:r w:rsidR="001B0091" w:rsidRPr="001E5DBB">
        <w:rPr>
          <w:rFonts w:ascii="Times New Roman" w:hAnsi="Times New Roman" w:cs="Times New Roman"/>
          <w:sz w:val="24"/>
          <w:szCs w:val="24"/>
        </w:rPr>
        <w:t>II)/(III) redox</w:t>
      </w:r>
      <w:r w:rsidR="002F37CA" w:rsidRPr="001E5DBB">
        <w:rPr>
          <w:rFonts w:ascii="Times New Roman" w:hAnsi="Times New Roman" w:cs="Times New Roman"/>
          <w:sz w:val="24"/>
          <w:szCs w:val="24"/>
        </w:rPr>
        <w:t>-</w:t>
      </w:r>
      <w:r w:rsidR="001B0091" w:rsidRPr="001E5DBB">
        <w:rPr>
          <w:rFonts w:ascii="Times New Roman" w:hAnsi="Times New Roman" w:cs="Times New Roman"/>
          <w:sz w:val="24"/>
          <w:szCs w:val="24"/>
        </w:rPr>
        <w:t>speciation</w:t>
      </w:r>
      <w:r w:rsidR="00D13070" w:rsidRPr="001E5DBB">
        <w:rPr>
          <w:rFonts w:ascii="Times New Roman" w:hAnsi="Times New Roman" w:cs="Times New Roman"/>
          <w:sz w:val="24"/>
          <w:szCs w:val="24"/>
        </w:rPr>
        <w:t xml:space="preserve"> </w:t>
      </w:r>
      <w:r w:rsidR="00AC024E" w:rsidRPr="001E5DBB">
        <w:rPr>
          <w:rFonts w:ascii="Times New Roman" w:hAnsi="Times New Roman" w:cs="Times New Roman"/>
          <w:sz w:val="24"/>
          <w:szCs w:val="24"/>
        </w:rPr>
        <w:t xml:space="preserve">analysis </w:t>
      </w:r>
      <w:r w:rsidR="007A5452" w:rsidRPr="001E5DBB">
        <w:rPr>
          <w:rFonts w:ascii="Times New Roman" w:hAnsi="Times New Roman" w:cs="Times New Roman"/>
          <w:sz w:val="24"/>
          <w:szCs w:val="24"/>
        </w:rPr>
        <w:t xml:space="preserve">are needed to </w:t>
      </w:r>
      <w:r w:rsidRPr="001E5DBB">
        <w:rPr>
          <w:rFonts w:ascii="Times New Roman" w:hAnsi="Times New Roman" w:cs="Times New Roman"/>
          <w:sz w:val="24"/>
          <w:szCs w:val="24"/>
        </w:rPr>
        <w:t xml:space="preserve">better </w:t>
      </w:r>
      <w:r w:rsidR="007A5452" w:rsidRPr="001E5DBB">
        <w:rPr>
          <w:rFonts w:ascii="Times New Roman" w:hAnsi="Times New Roman" w:cs="Times New Roman"/>
          <w:sz w:val="24"/>
          <w:szCs w:val="24"/>
        </w:rPr>
        <w:t xml:space="preserve">assess </w:t>
      </w:r>
      <w:r w:rsidR="00DB1007" w:rsidRPr="001E5DBB">
        <w:rPr>
          <w:rFonts w:ascii="Times New Roman" w:hAnsi="Times New Roman" w:cs="Times New Roman"/>
          <w:sz w:val="24"/>
          <w:szCs w:val="24"/>
        </w:rPr>
        <w:t xml:space="preserve">the risk of brain tissue </w:t>
      </w:r>
      <w:r w:rsidRPr="001E5DBB">
        <w:rPr>
          <w:rFonts w:ascii="Times New Roman" w:hAnsi="Times New Roman" w:cs="Times New Roman"/>
          <w:sz w:val="24"/>
          <w:szCs w:val="24"/>
        </w:rPr>
        <w:t>for Fe(II)-mediated damage</w:t>
      </w:r>
      <w:r w:rsidR="00DB1007" w:rsidRPr="001E5DBB">
        <w:rPr>
          <w:rFonts w:ascii="Times New Roman" w:hAnsi="Times New Roman" w:cs="Times New Roman"/>
          <w:sz w:val="24"/>
          <w:szCs w:val="24"/>
        </w:rPr>
        <w:t>.</w:t>
      </w:r>
      <w:r w:rsidR="00DB1007" w:rsidRPr="001E5DBB" w:rsidDel="00D13070">
        <w:rPr>
          <w:rFonts w:ascii="Times New Roman" w:hAnsi="Times New Roman" w:cs="Times New Roman"/>
          <w:sz w:val="24"/>
          <w:szCs w:val="24"/>
        </w:rPr>
        <w:t xml:space="preserve"> </w:t>
      </w:r>
    </w:p>
    <w:p w14:paraId="60883075" w14:textId="29D594B8" w:rsidR="008F3176" w:rsidRPr="001E5DBB" w:rsidRDefault="009D0CC3"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ab/>
      </w:r>
      <w:r w:rsidR="00E63749" w:rsidRPr="001E5DBB">
        <w:rPr>
          <w:rFonts w:ascii="Times New Roman" w:hAnsi="Times New Roman" w:cs="Times New Roman"/>
          <w:sz w:val="24"/>
          <w:szCs w:val="24"/>
        </w:rPr>
        <w:t xml:space="preserve">Currently in the field of </w:t>
      </w:r>
      <w:proofErr w:type="spellStart"/>
      <w:r w:rsidR="00E63749" w:rsidRPr="001E5DBB">
        <w:rPr>
          <w:rFonts w:ascii="Times New Roman" w:hAnsi="Times New Roman" w:cs="Times New Roman"/>
          <w:sz w:val="24"/>
          <w:szCs w:val="24"/>
        </w:rPr>
        <w:t>metallomic</w:t>
      </w:r>
      <w:r w:rsidR="00510D14" w:rsidRPr="001E5DBB">
        <w:rPr>
          <w:rFonts w:ascii="Times New Roman" w:hAnsi="Times New Roman" w:cs="Times New Roman"/>
          <w:sz w:val="24"/>
          <w:szCs w:val="24"/>
        </w:rPr>
        <w:t>s</w:t>
      </w:r>
      <w:proofErr w:type="spellEnd"/>
      <w:r w:rsidR="00E63749" w:rsidRPr="001E5DBB">
        <w:rPr>
          <w:rFonts w:ascii="Times New Roman" w:hAnsi="Times New Roman" w:cs="Times New Roman"/>
          <w:sz w:val="24"/>
          <w:szCs w:val="24"/>
        </w:rPr>
        <w:t xml:space="preserve">, the most direct method to </w:t>
      </w:r>
    </w:p>
    <w:p w14:paraId="187DB7AD" w14:textId="77777777" w:rsidR="008F3176" w:rsidRPr="001E5DBB" w:rsidRDefault="008F3176" w:rsidP="009D0CC3">
      <w:pPr>
        <w:spacing w:after="0" w:line="360" w:lineRule="auto"/>
        <w:jc w:val="both"/>
        <w:rPr>
          <w:rFonts w:ascii="Times New Roman" w:hAnsi="Times New Roman" w:cs="Times New Roman"/>
          <w:sz w:val="24"/>
          <w:szCs w:val="24"/>
        </w:rPr>
      </w:pPr>
    </w:p>
    <w:p w14:paraId="57A635B1" w14:textId="7B8D6FC0" w:rsidR="001B0091" w:rsidRPr="001E5DBB" w:rsidRDefault="00FE5C8D" w:rsidP="009D0CC3">
      <w:pPr>
        <w:spacing w:after="0" w:line="360" w:lineRule="auto"/>
        <w:jc w:val="both"/>
        <w:rPr>
          <w:rFonts w:ascii="Times New Roman" w:hAnsi="Times New Roman" w:cs="Times New Roman"/>
          <w:sz w:val="24"/>
          <w:szCs w:val="24"/>
        </w:rPr>
      </w:pPr>
      <w:proofErr w:type="spellStart"/>
      <w:proofErr w:type="gramStart"/>
      <w:r w:rsidRPr="001E5DBB">
        <w:rPr>
          <w:rFonts w:ascii="Times New Roman" w:hAnsi="Times New Roman" w:cs="Times New Roman"/>
          <w:sz w:val="24"/>
          <w:szCs w:val="24"/>
        </w:rPr>
        <w:t>alyze</w:t>
      </w:r>
      <w:proofErr w:type="spellEnd"/>
      <w:proofErr w:type="gramEnd"/>
      <w:r w:rsidR="00E63749" w:rsidRPr="001E5DBB">
        <w:rPr>
          <w:rFonts w:ascii="Times New Roman" w:hAnsi="Times New Roman" w:cs="Times New Roman"/>
          <w:sz w:val="24"/>
          <w:szCs w:val="24"/>
        </w:rPr>
        <w:t xml:space="preserve"> both iron species is liquid-chromatography–inductively-coupled-plasma–mass-spectrometry (LC-ICP-MS). However, this Fe(II)/(III) speciation </w:t>
      </w:r>
      <w:r w:rsidR="00510D14" w:rsidRPr="001E5DBB">
        <w:rPr>
          <w:rFonts w:ascii="Times New Roman" w:hAnsi="Times New Roman" w:cs="Times New Roman"/>
          <w:sz w:val="24"/>
          <w:szCs w:val="24"/>
        </w:rPr>
        <w:t xml:space="preserve">analysis </w:t>
      </w:r>
      <w:r w:rsidR="00E63749" w:rsidRPr="001E5DBB">
        <w:rPr>
          <w:rFonts w:ascii="Times New Roman" w:hAnsi="Times New Roman" w:cs="Times New Roman"/>
          <w:sz w:val="24"/>
          <w:szCs w:val="24"/>
        </w:rPr>
        <w:t xml:space="preserve">method suffers from several limitations, including excessive purge times between runs, LC column batch-to-batch </w:t>
      </w:r>
      <w:r w:rsidR="00E63749" w:rsidRPr="001E5DBB">
        <w:rPr>
          <w:rFonts w:ascii="Times New Roman" w:hAnsi="Times New Roman" w:cs="Times New Roman"/>
          <w:sz w:val="24"/>
          <w:szCs w:val="24"/>
        </w:rPr>
        <w:lastRenderedPageBreak/>
        <w:t>variability and time-consuming re-optimizations of elution conditions, that altogether can influence result reliability.</w:t>
      </w:r>
      <w:r w:rsidR="001B0091" w:rsidRPr="001E5DBB">
        <w:rPr>
          <w:rFonts w:ascii="Times New Roman" w:hAnsi="Times New Roman" w:cs="Times New Roman"/>
          <w:sz w:val="24"/>
          <w:szCs w:val="24"/>
        </w:rPr>
        <w:t xml:space="preserve"> </w:t>
      </w:r>
    </w:p>
    <w:p w14:paraId="126470F1" w14:textId="5B8273AA" w:rsidR="00E63749" w:rsidRPr="001E5DBB" w:rsidRDefault="00E63749" w:rsidP="009D0CC3">
      <w:pPr>
        <w:spacing w:line="360" w:lineRule="auto"/>
        <w:jc w:val="both"/>
        <w:rPr>
          <w:rFonts w:ascii="Times New Roman" w:hAnsi="Times New Roman" w:cs="Times New Roman"/>
          <w:sz w:val="24"/>
          <w:szCs w:val="24"/>
        </w:rPr>
      </w:pPr>
      <w:r w:rsidRPr="001E5DBB">
        <w:rPr>
          <w:rFonts w:ascii="Times New Roman" w:hAnsi="Times New Roman" w:cs="Times New Roman"/>
          <w:sz w:val="24"/>
          <w:szCs w:val="24"/>
        </w:rPr>
        <w:tab/>
      </w:r>
      <w:r w:rsidR="0057654B" w:rsidRPr="001E5DBB">
        <w:rPr>
          <w:rFonts w:ascii="Times New Roman" w:hAnsi="Times New Roman" w:cs="Times New Roman"/>
          <w:sz w:val="24"/>
          <w:szCs w:val="24"/>
        </w:rPr>
        <w:t>W</w:t>
      </w:r>
      <w:r w:rsidR="00787E7D" w:rsidRPr="001E5DBB">
        <w:rPr>
          <w:rFonts w:ascii="Times New Roman" w:hAnsi="Times New Roman" w:cs="Times New Roman"/>
          <w:sz w:val="24"/>
          <w:szCs w:val="24"/>
        </w:rPr>
        <w:t>e</w:t>
      </w:r>
      <w:r w:rsidR="003315D6" w:rsidRPr="001E5DBB">
        <w:rPr>
          <w:rFonts w:ascii="Times New Roman" w:hAnsi="Times New Roman" w:cs="Times New Roman"/>
          <w:sz w:val="24"/>
          <w:szCs w:val="24"/>
        </w:rPr>
        <w:t xml:space="preserve"> </w:t>
      </w:r>
      <w:r w:rsidR="0057654B" w:rsidRPr="001E5DBB">
        <w:rPr>
          <w:rFonts w:ascii="Times New Roman" w:hAnsi="Times New Roman" w:cs="Times New Roman"/>
          <w:sz w:val="24"/>
          <w:szCs w:val="24"/>
        </w:rPr>
        <w:t xml:space="preserve">here </w:t>
      </w:r>
      <w:r w:rsidR="003315D6" w:rsidRPr="001E5DBB">
        <w:rPr>
          <w:rFonts w:ascii="Times New Roman" w:hAnsi="Times New Roman" w:cs="Times New Roman"/>
          <w:sz w:val="24"/>
          <w:szCs w:val="24"/>
        </w:rPr>
        <w:t xml:space="preserve">describe the development of a </w:t>
      </w:r>
      <w:r w:rsidR="00EE5ECB" w:rsidRPr="001E5DBB">
        <w:rPr>
          <w:rFonts w:ascii="Times New Roman" w:hAnsi="Times New Roman" w:cs="Times New Roman"/>
          <w:sz w:val="24"/>
          <w:szCs w:val="24"/>
        </w:rPr>
        <w:t xml:space="preserve">method </w:t>
      </w:r>
      <w:r w:rsidR="00787E7D" w:rsidRPr="001E5DBB">
        <w:rPr>
          <w:rFonts w:ascii="Times New Roman" w:hAnsi="Times New Roman" w:cs="Times New Roman"/>
          <w:sz w:val="24"/>
          <w:szCs w:val="24"/>
        </w:rPr>
        <w:t xml:space="preserve">using </w:t>
      </w:r>
      <w:r w:rsidR="003315D6" w:rsidRPr="001E5DBB">
        <w:rPr>
          <w:rFonts w:ascii="Times New Roman" w:hAnsi="Times New Roman" w:cs="Times New Roman"/>
          <w:sz w:val="24"/>
          <w:szCs w:val="24"/>
        </w:rPr>
        <w:t xml:space="preserve">capillary electrophoresis (CE)-ICP-MS </w:t>
      </w:r>
      <w:r w:rsidR="001B0091" w:rsidRPr="001E5DBB">
        <w:rPr>
          <w:rFonts w:ascii="Times New Roman" w:hAnsi="Times New Roman" w:cs="Times New Roman"/>
          <w:sz w:val="24"/>
          <w:szCs w:val="24"/>
        </w:rPr>
        <w:t xml:space="preserve">for </w:t>
      </w:r>
      <w:r w:rsidR="00787E7D" w:rsidRPr="001E5DBB">
        <w:rPr>
          <w:rFonts w:ascii="Times New Roman" w:hAnsi="Times New Roman" w:cs="Times New Roman"/>
          <w:sz w:val="24"/>
          <w:szCs w:val="24"/>
        </w:rPr>
        <w:t xml:space="preserve">quantitative </w:t>
      </w:r>
      <w:proofErr w:type="gramStart"/>
      <w:r w:rsidR="001B0091" w:rsidRPr="001E5DBB">
        <w:rPr>
          <w:rFonts w:ascii="Times New Roman" w:hAnsi="Times New Roman" w:cs="Times New Roman"/>
          <w:sz w:val="24"/>
          <w:szCs w:val="24"/>
        </w:rPr>
        <w:t>Fe(</w:t>
      </w:r>
      <w:proofErr w:type="gramEnd"/>
      <w:r w:rsidR="001B0091" w:rsidRPr="001E5DBB">
        <w:rPr>
          <w:rFonts w:ascii="Times New Roman" w:hAnsi="Times New Roman" w:cs="Times New Roman"/>
          <w:sz w:val="24"/>
          <w:szCs w:val="24"/>
        </w:rPr>
        <w:t>II)/(III) speciation</w:t>
      </w:r>
      <w:r w:rsidR="00AC024E" w:rsidRPr="001E5DBB">
        <w:rPr>
          <w:rFonts w:ascii="Times New Roman" w:hAnsi="Times New Roman" w:cs="Times New Roman"/>
          <w:sz w:val="24"/>
          <w:szCs w:val="24"/>
        </w:rPr>
        <w:t xml:space="preserve"> analysis</w:t>
      </w:r>
      <w:r w:rsidR="0057654B" w:rsidRPr="001E5DBB">
        <w:rPr>
          <w:rFonts w:ascii="Times New Roman" w:hAnsi="Times New Roman" w:cs="Times New Roman"/>
          <w:sz w:val="24"/>
          <w:szCs w:val="24"/>
        </w:rPr>
        <w:t xml:space="preserve"> that can be applied for cell lysates and </w:t>
      </w:r>
      <w:proofErr w:type="spellStart"/>
      <w:r w:rsidR="0057654B" w:rsidRPr="001E5DBB">
        <w:rPr>
          <w:rFonts w:ascii="Times New Roman" w:hAnsi="Times New Roman" w:cs="Times New Roman"/>
          <w:sz w:val="24"/>
          <w:szCs w:val="24"/>
        </w:rPr>
        <w:t>biofluid</w:t>
      </w:r>
      <w:proofErr w:type="spellEnd"/>
      <w:r w:rsidR="0057654B" w:rsidRPr="001E5DBB">
        <w:rPr>
          <w:rFonts w:ascii="Times New Roman" w:hAnsi="Times New Roman" w:cs="Times New Roman"/>
          <w:sz w:val="24"/>
          <w:szCs w:val="24"/>
        </w:rPr>
        <w:t xml:space="preserve"> samples</w:t>
      </w:r>
      <w:r w:rsidR="001B0091" w:rsidRPr="001E5DBB">
        <w:rPr>
          <w:rFonts w:ascii="Times New Roman" w:hAnsi="Times New Roman" w:cs="Times New Roman"/>
          <w:sz w:val="24"/>
          <w:szCs w:val="24"/>
        </w:rPr>
        <w:t xml:space="preserve">. </w:t>
      </w:r>
      <w:r w:rsidRPr="001E5DBB">
        <w:rPr>
          <w:rFonts w:ascii="Times New Roman" w:hAnsi="Times New Roman" w:cs="Times New Roman"/>
          <w:sz w:val="24"/>
          <w:szCs w:val="24"/>
        </w:rPr>
        <w:t>Compared to LC, CE offers various advantages: 1.) Capillaries have no stationary phase and do not depend on batch identity</w:t>
      </w:r>
      <w:r w:rsidR="00510D14" w:rsidRPr="001E5DBB">
        <w:rPr>
          <w:rFonts w:ascii="Times New Roman" w:hAnsi="Times New Roman" w:cs="Times New Roman"/>
          <w:sz w:val="24"/>
          <w:szCs w:val="24"/>
        </w:rPr>
        <w:t xml:space="preserve"> of stationary phases</w:t>
      </w:r>
      <w:r w:rsidRPr="001E5DBB">
        <w:rPr>
          <w:rFonts w:ascii="Times New Roman" w:hAnsi="Times New Roman" w:cs="Times New Roman"/>
          <w:sz w:val="24"/>
          <w:szCs w:val="24"/>
        </w:rPr>
        <w:t xml:space="preserve">; 2.) Replacement of aged or blocked columns is quick with no performance change; 3.) Purge steps are effective and short; 4.) Short </w:t>
      </w:r>
      <w:r w:rsidR="00731C63" w:rsidRPr="001E5DBB">
        <w:rPr>
          <w:rFonts w:ascii="Times New Roman" w:hAnsi="Times New Roman" w:cs="Times New Roman"/>
          <w:sz w:val="24"/>
          <w:szCs w:val="24"/>
        </w:rPr>
        <w:t>s</w:t>
      </w:r>
      <w:r w:rsidRPr="001E5DBB">
        <w:rPr>
          <w:rFonts w:ascii="Times New Roman" w:hAnsi="Times New Roman" w:cs="Times New Roman"/>
          <w:sz w:val="24"/>
          <w:szCs w:val="24"/>
        </w:rPr>
        <w:t>ample analysis time.</w:t>
      </w:r>
    </w:p>
    <w:p w14:paraId="64519BF4" w14:textId="029FF610" w:rsidR="001B0091" w:rsidRPr="001E5DBB" w:rsidRDefault="00E63749" w:rsidP="009D0CC3">
      <w:pPr>
        <w:spacing w:line="360" w:lineRule="auto"/>
        <w:jc w:val="both"/>
        <w:rPr>
          <w:rFonts w:ascii="Times New Roman" w:hAnsi="Times New Roman" w:cs="Times New Roman"/>
          <w:sz w:val="24"/>
          <w:szCs w:val="24"/>
        </w:rPr>
      </w:pPr>
      <w:r w:rsidRPr="001E5DBB">
        <w:rPr>
          <w:rFonts w:ascii="Times New Roman" w:hAnsi="Times New Roman" w:cs="Times New Roman"/>
          <w:sz w:val="24"/>
          <w:szCs w:val="24"/>
        </w:rPr>
        <w:tab/>
      </w:r>
      <w:r w:rsidR="001B0091" w:rsidRPr="001E5DBB">
        <w:rPr>
          <w:rFonts w:ascii="Times New Roman" w:hAnsi="Times New Roman" w:cs="Times New Roman"/>
          <w:sz w:val="24"/>
          <w:szCs w:val="24"/>
        </w:rPr>
        <w:t xml:space="preserve">The final method employed </w:t>
      </w:r>
      <w:r w:rsidR="004B02B8" w:rsidRPr="001E5DBB">
        <w:rPr>
          <w:rFonts w:ascii="Times New Roman" w:hAnsi="Times New Roman" w:cs="Times New Roman"/>
          <w:sz w:val="24"/>
          <w:szCs w:val="24"/>
        </w:rPr>
        <w:t>20</w:t>
      </w:r>
      <w:r w:rsidR="00B25C0D" w:rsidRPr="001E5DBB">
        <w:rPr>
          <w:rFonts w:ascii="Times New Roman" w:hAnsi="Times New Roman" w:cs="Times New Roman"/>
          <w:sz w:val="24"/>
          <w:szCs w:val="24"/>
        </w:rPr>
        <w:t xml:space="preserve"> </w:t>
      </w:r>
      <w:proofErr w:type="spellStart"/>
      <w:r w:rsidR="004B02B8" w:rsidRPr="001E5DBB">
        <w:rPr>
          <w:rFonts w:ascii="Times New Roman" w:hAnsi="Times New Roman" w:cs="Times New Roman"/>
          <w:sz w:val="24"/>
          <w:szCs w:val="24"/>
        </w:rPr>
        <w:t>mM</w:t>
      </w:r>
      <w:proofErr w:type="spellEnd"/>
      <w:r w:rsidR="004B02B8" w:rsidRPr="001E5DBB">
        <w:rPr>
          <w:rFonts w:ascii="Times New Roman" w:hAnsi="Times New Roman" w:cs="Times New Roman"/>
          <w:sz w:val="24"/>
          <w:szCs w:val="24"/>
        </w:rPr>
        <w:t xml:space="preserve"> </w:t>
      </w:r>
      <w:proofErr w:type="spellStart"/>
      <w:r w:rsidR="004B02B8" w:rsidRPr="001E5DBB">
        <w:rPr>
          <w:rFonts w:ascii="Times New Roman" w:hAnsi="Times New Roman" w:cs="Times New Roman"/>
          <w:sz w:val="24"/>
          <w:szCs w:val="24"/>
        </w:rPr>
        <w:t>HCl</w:t>
      </w:r>
      <w:proofErr w:type="spellEnd"/>
      <w:r w:rsidR="004B02B8" w:rsidRPr="001E5DBB">
        <w:rPr>
          <w:rFonts w:ascii="Times New Roman" w:hAnsi="Times New Roman" w:cs="Times New Roman"/>
          <w:sz w:val="24"/>
          <w:szCs w:val="24"/>
        </w:rPr>
        <w:t xml:space="preserve"> </w:t>
      </w:r>
      <w:r w:rsidR="003315D6" w:rsidRPr="001E5DBB">
        <w:rPr>
          <w:rFonts w:ascii="Times New Roman" w:hAnsi="Times New Roman" w:cs="Times New Roman"/>
          <w:sz w:val="24"/>
          <w:szCs w:val="24"/>
        </w:rPr>
        <w:t>as background electrolyte and</w:t>
      </w:r>
      <w:r w:rsidR="001B0091" w:rsidRPr="001E5DBB">
        <w:rPr>
          <w:rFonts w:ascii="Times New Roman" w:hAnsi="Times New Roman" w:cs="Times New Roman"/>
          <w:sz w:val="24"/>
          <w:szCs w:val="24"/>
        </w:rPr>
        <w:t xml:space="preserve"> </w:t>
      </w:r>
      <w:r w:rsidR="00A978AD" w:rsidRPr="001E5DBB">
        <w:rPr>
          <w:rFonts w:ascii="Times New Roman" w:hAnsi="Times New Roman" w:cs="Times New Roman"/>
          <w:sz w:val="24"/>
          <w:szCs w:val="24"/>
        </w:rPr>
        <w:t xml:space="preserve">a separation voltage of </w:t>
      </w:r>
      <w:r w:rsidR="001B0091" w:rsidRPr="001E5DBB">
        <w:rPr>
          <w:rFonts w:ascii="Times New Roman" w:hAnsi="Times New Roman" w:cs="Times New Roman"/>
          <w:sz w:val="24"/>
          <w:szCs w:val="24"/>
        </w:rPr>
        <w:t xml:space="preserve">+25kV. </w:t>
      </w:r>
      <w:r w:rsidR="00BD0AF1" w:rsidRPr="001E5DBB">
        <w:rPr>
          <w:rFonts w:ascii="Times New Roman" w:hAnsi="Times New Roman" w:cs="Times New Roman"/>
          <w:sz w:val="24"/>
          <w:szCs w:val="24"/>
        </w:rPr>
        <w:t>Contrary</w:t>
      </w:r>
      <w:r w:rsidR="001B0091" w:rsidRPr="001E5DBB">
        <w:rPr>
          <w:rFonts w:ascii="Times New Roman" w:hAnsi="Times New Roman" w:cs="Times New Roman"/>
          <w:sz w:val="24"/>
          <w:szCs w:val="24"/>
        </w:rPr>
        <w:t xml:space="preserve"> to the LC-method, no complexation of Fe-species with </w:t>
      </w:r>
      <w:r w:rsidR="00B96066" w:rsidRPr="001E5DBB">
        <w:rPr>
          <w:rFonts w:ascii="Times New Roman" w:hAnsi="Times New Roman" w:cs="Times New Roman"/>
          <w:sz w:val="24"/>
          <w:szCs w:val="24"/>
        </w:rPr>
        <w:t>pyridine dicarboxylic acid (</w:t>
      </w:r>
      <w:r w:rsidR="001B0091" w:rsidRPr="001E5DBB">
        <w:rPr>
          <w:rFonts w:ascii="Times New Roman" w:hAnsi="Times New Roman" w:cs="Times New Roman"/>
          <w:sz w:val="24"/>
          <w:szCs w:val="24"/>
        </w:rPr>
        <w:t>PDCA</w:t>
      </w:r>
      <w:r w:rsidR="00B96066"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 </w:t>
      </w:r>
      <w:proofErr w:type="gramStart"/>
      <w:r w:rsidR="001B0091" w:rsidRPr="001E5DBB">
        <w:rPr>
          <w:rFonts w:ascii="Times New Roman" w:hAnsi="Times New Roman" w:cs="Times New Roman"/>
          <w:sz w:val="24"/>
          <w:szCs w:val="24"/>
        </w:rPr>
        <w:t xml:space="preserve">was </w:t>
      </w:r>
      <w:r w:rsidR="003315D6" w:rsidRPr="001E5DBB">
        <w:rPr>
          <w:rFonts w:ascii="Times New Roman" w:hAnsi="Times New Roman" w:cs="Times New Roman"/>
          <w:sz w:val="24"/>
          <w:szCs w:val="24"/>
        </w:rPr>
        <w:t>applied</w:t>
      </w:r>
      <w:proofErr w:type="gramEnd"/>
      <w:r w:rsidR="003315D6" w:rsidRPr="001E5DBB">
        <w:rPr>
          <w:rFonts w:ascii="Times New Roman" w:hAnsi="Times New Roman" w:cs="Times New Roman"/>
          <w:sz w:val="24"/>
          <w:szCs w:val="24"/>
        </w:rPr>
        <w:t xml:space="preserve">, since </w:t>
      </w:r>
      <w:r w:rsidR="00A978AD" w:rsidRPr="001E5DBB">
        <w:rPr>
          <w:rFonts w:ascii="Times New Roman" w:hAnsi="Times New Roman" w:cs="Times New Roman"/>
          <w:sz w:val="24"/>
          <w:szCs w:val="24"/>
        </w:rPr>
        <w:t>it</w:t>
      </w:r>
      <w:r w:rsidR="003315D6" w:rsidRPr="001E5DBB">
        <w:rPr>
          <w:rFonts w:ascii="Times New Roman" w:hAnsi="Times New Roman" w:cs="Times New Roman"/>
          <w:sz w:val="24"/>
          <w:szCs w:val="24"/>
        </w:rPr>
        <w:t xml:space="preserve"> hampered </w:t>
      </w:r>
      <w:r w:rsidR="001B0091" w:rsidRPr="001E5DBB">
        <w:rPr>
          <w:rFonts w:ascii="Times New Roman" w:hAnsi="Times New Roman" w:cs="Times New Roman"/>
          <w:sz w:val="24"/>
          <w:szCs w:val="24"/>
        </w:rPr>
        <w:t>separation</w:t>
      </w:r>
      <w:r w:rsidR="003315D6" w:rsidRPr="001E5DBB">
        <w:rPr>
          <w:rFonts w:ascii="Times New Roman" w:hAnsi="Times New Roman" w:cs="Times New Roman"/>
          <w:sz w:val="24"/>
          <w:szCs w:val="24"/>
        </w:rPr>
        <w:t>. P</w:t>
      </w:r>
      <w:r w:rsidR="001B0091" w:rsidRPr="001E5DBB">
        <w:rPr>
          <w:rFonts w:ascii="Times New Roman" w:hAnsi="Times New Roman" w:cs="Times New Roman"/>
          <w:sz w:val="24"/>
          <w:szCs w:val="24"/>
        </w:rPr>
        <w:t xml:space="preserve">eak shapes and concentration detection limits </w:t>
      </w:r>
      <w:r w:rsidR="003315D6" w:rsidRPr="001E5DBB">
        <w:rPr>
          <w:rFonts w:ascii="Times New Roman" w:hAnsi="Times New Roman" w:cs="Times New Roman"/>
          <w:sz w:val="24"/>
          <w:szCs w:val="24"/>
        </w:rPr>
        <w:t>were improved by</w:t>
      </w:r>
      <w:r w:rsidR="001B0091" w:rsidRPr="001E5DBB">
        <w:rPr>
          <w:rFonts w:ascii="Times New Roman" w:hAnsi="Times New Roman" w:cs="Times New Roman"/>
          <w:sz w:val="24"/>
          <w:szCs w:val="24"/>
        </w:rPr>
        <w:t xml:space="preserve"> combined conducti</w:t>
      </w:r>
      <w:r w:rsidR="00785B3D" w:rsidRPr="001E5DBB">
        <w:rPr>
          <w:rFonts w:ascii="Times New Roman" w:hAnsi="Times New Roman" w:cs="Times New Roman"/>
          <w:sz w:val="24"/>
          <w:szCs w:val="24"/>
        </w:rPr>
        <w:t>vity-pH-stacking achieving</w:t>
      </w:r>
      <w:r w:rsidR="001B0091" w:rsidRPr="001E5DBB">
        <w:rPr>
          <w:rFonts w:ascii="Times New Roman" w:hAnsi="Times New Roman" w:cs="Times New Roman"/>
          <w:sz w:val="24"/>
          <w:szCs w:val="24"/>
        </w:rPr>
        <w:t xml:space="preserve"> </w:t>
      </w:r>
      <w:proofErr w:type="gramStart"/>
      <w:r w:rsidR="00785B3D" w:rsidRPr="001E5DBB">
        <w:rPr>
          <w:rFonts w:ascii="Times New Roman" w:hAnsi="Times New Roman" w:cs="Times New Roman"/>
          <w:sz w:val="24"/>
          <w:szCs w:val="24"/>
        </w:rPr>
        <w:t>3</w:t>
      </w:r>
      <w:proofErr w:type="gramEnd"/>
      <w:r w:rsidR="00B25C0D" w:rsidRPr="001E5DBB">
        <w:rPr>
          <w:rFonts w:ascii="Times New Roman" w:hAnsi="Times New Roman" w:cs="Times New Roman"/>
          <w:sz w:val="24"/>
          <w:szCs w:val="24"/>
        </w:rPr>
        <w:t xml:space="preserve"> </w:t>
      </w:r>
      <w:r w:rsidR="00785B3D" w:rsidRPr="001E5DBB">
        <w:rPr>
          <w:rFonts w:ascii="Times New Roman" w:hAnsi="Times New Roman" w:cs="Times New Roman"/>
          <w:sz w:val="24"/>
          <w:szCs w:val="24"/>
        </w:rPr>
        <w:t xml:space="preserve">µg/L detection limit (3σ) </w:t>
      </w:r>
      <w:r w:rsidR="004B02B8" w:rsidRPr="001E5DBB">
        <w:rPr>
          <w:rFonts w:ascii="Times New Roman" w:hAnsi="Times New Roman" w:cs="Times New Roman"/>
          <w:sz w:val="24"/>
          <w:szCs w:val="24"/>
        </w:rPr>
        <w:t>at</w:t>
      </w:r>
      <w:r w:rsidR="001B0091" w:rsidRPr="001E5DBB">
        <w:rPr>
          <w:rFonts w:ascii="Times New Roman" w:hAnsi="Times New Roman" w:cs="Times New Roman"/>
          <w:sz w:val="24"/>
          <w:szCs w:val="24"/>
        </w:rPr>
        <w:t xml:space="preserve"> </w:t>
      </w:r>
      <w:r w:rsidR="004B02B8" w:rsidRPr="001E5DBB">
        <w:rPr>
          <w:rFonts w:ascii="Times New Roman" w:hAnsi="Times New Roman" w:cs="Times New Roman"/>
          <w:sz w:val="24"/>
          <w:szCs w:val="24"/>
        </w:rPr>
        <w:t xml:space="preserve">13 </w:t>
      </w:r>
      <w:proofErr w:type="spellStart"/>
      <w:r w:rsidR="004B02B8" w:rsidRPr="001E5DBB">
        <w:rPr>
          <w:rFonts w:ascii="Times New Roman" w:hAnsi="Times New Roman" w:cs="Times New Roman"/>
          <w:sz w:val="24"/>
          <w:szCs w:val="24"/>
        </w:rPr>
        <w:t>nL</w:t>
      </w:r>
      <w:proofErr w:type="spellEnd"/>
      <w:r w:rsidR="004B02B8" w:rsidRPr="001E5DBB">
        <w:rPr>
          <w:rFonts w:ascii="Times New Roman" w:hAnsi="Times New Roman" w:cs="Times New Roman"/>
          <w:sz w:val="24"/>
          <w:szCs w:val="24"/>
        </w:rPr>
        <w:t xml:space="preserve"> injection volume</w:t>
      </w:r>
      <w:r w:rsidR="00785B3D"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 Calibration</w:t>
      </w:r>
      <w:r w:rsidR="004B02B8" w:rsidRPr="001E5DBB">
        <w:rPr>
          <w:rFonts w:ascii="Times New Roman" w:hAnsi="Times New Roman" w:cs="Times New Roman"/>
          <w:sz w:val="24"/>
          <w:szCs w:val="24"/>
        </w:rPr>
        <w:t>s</w:t>
      </w:r>
      <w:r w:rsidR="001B0091" w:rsidRPr="001E5DBB">
        <w:rPr>
          <w:rFonts w:ascii="Times New Roman" w:hAnsi="Times New Roman" w:cs="Times New Roman"/>
          <w:sz w:val="24"/>
          <w:szCs w:val="24"/>
        </w:rPr>
        <w:t xml:space="preserve"> from LOD – 150µg/L </w:t>
      </w:r>
      <w:r w:rsidR="00785B3D" w:rsidRPr="001E5DBB">
        <w:rPr>
          <w:rFonts w:ascii="Times New Roman" w:hAnsi="Times New Roman" w:cs="Times New Roman"/>
          <w:sz w:val="24"/>
          <w:szCs w:val="24"/>
        </w:rPr>
        <w:t>were linear</w:t>
      </w:r>
      <w:r w:rsidR="001B0091" w:rsidRPr="001E5DBB">
        <w:rPr>
          <w:rFonts w:ascii="Times New Roman" w:hAnsi="Times New Roman" w:cs="Times New Roman"/>
          <w:sz w:val="24"/>
          <w:szCs w:val="24"/>
        </w:rPr>
        <w:t xml:space="preserve"> (</w:t>
      </w:r>
      <w:proofErr w:type="gramStart"/>
      <w:r w:rsidR="001B0091" w:rsidRPr="001E5DBB">
        <w:rPr>
          <w:rFonts w:ascii="Times New Roman" w:hAnsi="Times New Roman" w:cs="Times New Roman"/>
          <w:sz w:val="24"/>
          <w:szCs w:val="24"/>
        </w:rPr>
        <w:t>r²</w:t>
      </w:r>
      <w:r w:rsidR="001B0091" w:rsidRPr="001E5DBB">
        <w:rPr>
          <w:rFonts w:ascii="Times New Roman" w:hAnsi="Times New Roman" w:cs="Times New Roman"/>
          <w:sz w:val="24"/>
          <w:szCs w:val="24"/>
          <w:vertAlign w:val="subscript"/>
        </w:rPr>
        <w:t>(</w:t>
      </w:r>
      <w:proofErr w:type="gramEnd"/>
      <w:r w:rsidR="001B0091" w:rsidRPr="001E5DBB">
        <w:rPr>
          <w:rFonts w:ascii="Times New Roman" w:hAnsi="Times New Roman" w:cs="Times New Roman"/>
          <w:sz w:val="24"/>
          <w:szCs w:val="24"/>
          <w:vertAlign w:val="subscript"/>
        </w:rPr>
        <w:t>Fe</w:t>
      </w:r>
      <w:r w:rsidR="00BD0AF1" w:rsidRPr="001E5DBB">
        <w:rPr>
          <w:rFonts w:ascii="Times New Roman" w:hAnsi="Times New Roman" w:cs="Times New Roman"/>
          <w:sz w:val="24"/>
          <w:szCs w:val="24"/>
          <w:vertAlign w:val="subscript"/>
        </w:rPr>
        <w:t>(II)</w:t>
      </w:r>
      <w:r w:rsidR="00BD0AF1" w:rsidRPr="001E5DBB">
        <w:rPr>
          <w:rFonts w:ascii="Times New Roman" w:hAnsi="Times New Roman" w:cs="Times New Roman"/>
          <w:sz w:val="24"/>
          <w:szCs w:val="24"/>
        </w:rPr>
        <w:t>=</w:t>
      </w:r>
      <w:r w:rsidR="001B0091" w:rsidRPr="001E5DBB">
        <w:rPr>
          <w:rFonts w:ascii="Times New Roman" w:hAnsi="Times New Roman" w:cs="Times New Roman"/>
          <w:sz w:val="24"/>
          <w:szCs w:val="24"/>
        </w:rPr>
        <w:t>0.9999, r²</w:t>
      </w:r>
      <w:r w:rsidR="001B0091" w:rsidRPr="001E5DBB">
        <w:rPr>
          <w:rFonts w:ascii="Times New Roman" w:hAnsi="Times New Roman" w:cs="Times New Roman"/>
          <w:sz w:val="24"/>
          <w:szCs w:val="24"/>
          <w:vertAlign w:val="subscript"/>
        </w:rPr>
        <w:t>(Fe(III)</w:t>
      </w:r>
      <w:r w:rsidR="00BD0AF1"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0.9951). At higher concentrations </w:t>
      </w:r>
      <w:proofErr w:type="gramStart"/>
      <w:r w:rsidR="001B0091" w:rsidRPr="001E5DBB">
        <w:rPr>
          <w:rFonts w:ascii="Times New Roman" w:hAnsi="Times New Roman" w:cs="Times New Roman"/>
          <w:sz w:val="24"/>
          <w:szCs w:val="24"/>
        </w:rPr>
        <w:t>Fe(</w:t>
      </w:r>
      <w:proofErr w:type="gramEnd"/>
      <w:r w:rsidR="001B0091" w:rsidRPr="001E5DBB">
        <w:rPr>
          <w:rFonts w:ascii="Times New Roman" w:hAnsi="Times New Roman" w:cs="Times New Roman"/>
          <w:sz w:val="24"/>
          <w:szCs w:val="24"/>
        </w:rPr>
        <w:t>II) curve flattened significantly.</w:t>
      </w:r>
    </w:p>
    <w:p w14:paraId="170E24FD" w14:textId="74F0A6D7" w:rsidR="001B0091" w:rsidRPr="001E5DBB" w:rsidRDefault="00A978AD" w:rsidP="009D0CC3">
      <w:pPr>
        <w:spacing w:line="360" w:lineRule="auto"/>
        <w:jc w:val="both"/>
        <w:rPr>
          <w:rFonts w:ascii="Times New Roman" w:hAnsi="Times New Roman" w:cs="Times New Roman"/>
          <w:sz w:val="24"/>
          <w:szCs w:val="24"/>
        </w:rPr>
      </w:pPr>
      <w:r w:rsidRPr="001E5DBB">
        <w:rPr>
          <w:rFonts w:ascii="Times New Roman" w:hAnsi="Times New Roman" w:cs="Times New Roman"/>
          <w:sz w:val="24"/>
          <w:szCs w:val="24"/>
        </w:rPr>
        <w:tab/>
      </w:r>
      <w:r w:rsidR="00B74C2A" w:rsidRPr="001E5DBB">
        <w:rPr>
          <w:rFonts w:ascii="Times New Roman" w:hAnsi="Times New Roman" w:cs="Times New Roman"/>
          <w:sz w:val="24"/>
          <w:szCs w:val="24"/>
        </w:rPr>
        <w:t xml:space="preserve">Measurement precision </w:t>
      </w:r>
      <w:r w:rsidR="004B02B8" w:rsidRPr="001E5DBB">
        <w:rPr>
          <w:rFonts w:ascii="Times New Roman" w:hAnsi="Times New Roman" w:cs="Times New Roman"/>
          <w:sz w:val="24"/>
          <w:szCs w:val="24"/>
        </w:rPr>
        <w:t>was</w:t>
      </w:r>
      <w:r w:rsidR="00BD0AF1"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 xml:space="preserve">3.5% </w:t>
      </w:r>
      <w:r w:rsidR="004B02B8" w:rsidRPr="001E5DBB">
        <w:rPr>
          <w:rFonts w:ascii="Times New Roman" w:hAnsi="Times New Roman" w:cs="Times New Roman"/>
          <w:sz w:val="24"/>
          <w:szCs w:val="24"/>
        </w:rPr>
        <w:t>(</w:t>
      </w:r>
      <w:r w:rsidR="001B0091" w:rsidRPr="001E5DBB">
        <w:rPr>
          <w:rFonts w:ascii="Times New Roman" w:hAnsi="Times New Roman" w:cs="Times New Roman"/>
          <w:sz w:val="24"/>
          <w:szCs w:val="24"/>
        </w:rPr>
        <w:t>Fe</w:t>
      </w:r>
      <w:r w:rsidR="004B02B8" w:rsidRPr="001E5DBB">
        <w:rPr>
          <w:rFonts w:ascii="Times New Roman" w:hAnsi="Times New Roman" w:cs="Times New Roman"/>
          <w:sz w:val="24"/>
          <w:szCs w:val="24"/>
        </w:rPr>
        <w:t xml:space="preserve">(II) </w:t>
      </w:r>
      <w:r w:rsidR="003315D6" w:rsidRPr="001E5DBB">
        <w:rPr>
          <w:rFonts w:ascii="Times New Roman" w:hAnsi="Times New Roman" w:cs="Times New Roman"/>
          <w:sz w:val="24"/>
          <w:szCs w:val="24"/>
        </w:rPr>
        <w:t>at</w:t>
      </w:r>
      <w:r w:rsidR="001B0091" w:rsidRPr="001E5DBB">
        <w:rPr>
          <w:rFonts w:ascii="Times New Roman" w:hAnsi="Times New Roman" w:cs="Times New Roman"/>
          <w:sz w:val="24"/>
          <w:szCs w:val="24"/>
        </w:rPr>
        <w:t xml:space="preserve"> 62µg/L) or 2.2% </w:t>
      </w:r>
      <w:r w:rsidR="004B02B8" w:rsidRPr="001E5DBB">
        <w:rPr>
          <w:rFonts w:ascii="Times New Roman" w:hAnsi="Times New Roman" w:cs="Times New Roman"/>
          <w:sz w:val="24"/>
          <w:szCs w:val="24"/>
        </w:rPr>
        <w:t>(</w:t>
      </w:r>
      <w:r w:rsidR="001B0091" w:rsidRPr="001E5DBB">
        <w:rPr>
          <w:rFonts w:ascii="Times New Roman" w:hAnsi="Times New Roman" w:cs="Times New Roman"/>
          <w:sz w:val="24"/>
          <w:szCs w:val="24"/>
        </w:rPr>
        <w:t>Fe</w:t>
      </w:r>
      <w:r w:rsidR="004B02B8" w:rsidRPr="001E5DBB">
        <w:rPr>
          <w:rFonts w:ascii="Times New Roman" w:hAnsi="Times New Roman" w:cs="Times New Roman"/>
          <w:sz w:val="24"/>
          <w:szCs w:val="24"/>
        </w:rPr>
        <w:t xml:space="preserve">(III) </w:t>
      </w:r>
      <w:r w:rsidR="003315D6" w:rsidRPr="001E5DBB">
        <w:rPr>
          <w:rFonts w:ascii="Times New Roman" w:hAnsi="Times New Roman" w:cs="Times New Roman"/>
          <w:sz w:val="24"/>
          <w:szCs w:val="24"/>
        </w:rPr>
        <w:t>at</w:t>
      </w:r>
      <w:r w:rsidR="004B02B8" w:rsidRPr="001E5DBB">
        <w:rPr>
          <w:rFonts w:ascii="Times New Roman" w:hAnsi="Times New Roman" w:cs="Times New Roman"/>
          <w:sz w:val="24"/>
          <w:szCs w:val="24"/>
        </w:rPr>
        <w:t xml:space="preserve"> 112µg/L) and m</w:t>
      </w:r>
      <w:r w:rsidR="001B0091" w:rsidRPr="001E5DBB">
        <w:rPr>
          <w:rFonts w:ascii="Times New Roman" w:hAnsi="Times New Roman" w:cs="Times New Roman"/>
          <w:sz w:val="24"/>
          <w:szCs w:val="24"/>
        </w:rPr>
        <w:t>igration time precision was 2% for Fe(III) and 3% for Fe</w:t>
      </w:r>
      <w:r w:rsidR="00B74C2A" w:rsidRPr="001E5DBB">
        <w:rPr>
          <w:rFonts w:ascii="Times New Roman" w:hAnsi="Times New Roman" w:cs="Times New Roman"/>
          <w:sz w:val="24"/>
          <w:szCs w:val="24"/>
        </w:rPr>
        <w:t>(II), each</w:t>
      </w:r>
      <w:r w:rsidR="001B0091" w:rsidRPr="001E5DBB">
        <w:rPr>
          <w:rFonts w:ascii="Times New Roman" w:hAnsi="Times New Roman" w:cs="Times New Roman"/>
          <w:sz w:val="24"/>
          <w:szCs w:val="24"/>
        </w:rPr>
        <w:t xml:space="preserve"> </w:t>
      </w:r>
      <w:r w:rsidR="00B74C2A" w:rsidRPr="001E5DBB">
        <w:rPr>
          <w:rFonts w:ascii="Times New Roman" w:hAnsi="Times New Roman" w:cs="Times New Roman"/>
          <w:sz w:val="24"/>
          <w:szCs w:val="24"/>
        </w:rPr>
        <w:t xml:space="preserve">determined in 1:2 diluted lysates of human </w:t>
      </w:r>
      <w:proofErr w:type="spellStart"/>
      <w:r w:rsidR="00B74C2A" w:rsidRPr="001E5DBB">
        <w:rPr>
          <w:rFonts w:ascii="Times New Roman" w:hAnsi="Times New Roman" w:cs="Times New Roman"/>
          <w:sz w:val="24"/>
          <w:szCs w:val="24"/>
        </w:rPr>
        <w:t>neuroblastoma</w:t>
      </w:r>
      <w:proofErr w:type="spellEnd"/>
      <w:r w:rsidR="00B74C2A" w:rsidRPr="001E5DBB">
        <w:rPr>
          <w:rFonts w:ascii="Times New Roman" w:hAnsi="Times New Roman" w:cs="Times New Roman"/>
          <w:sz w:val="24"/>
          <w:szCs w:val="24"/>
        </w:rPr>
        <w:t xml:space="preserve"> cells.</w:t>
      </w:r>
      <w:r w:rsidR="0057654B" w:rsidRPr="001E5DBB">
        <w:rPr>
          <w:rFonts w:ascii="Times New Roman" w:hAnsi="Times New Roman" w:cs="Times New Roman"/>
          <w:sz w:val="24"/>
          <w:szCs w:val="24"/>
        </w:rPr>
        <w:t xml:space="preserve"> </w:t>
      </w:r>
      <w:r w:rsidR="00B74C2A" w:rsidRPr="001E5DBB">
        <w:rPr>
          <w:rFonts w:ascii="Times New Roman" w:hAnsi="Times New Roman" w:cs="Times New Roman"/>
          <w:sz w:val="24"/>
          <w:szCs w:val="24"/>
        </w:rPr>
        <w:t>Concentration determination a</w:t>
      </w:r>
      <w:r w:rsidR="001B0091" w:rsidRPr="001E5DBB">
        <w:rPr>
          <w:rFonts w:ascii="Times New Roman" w:hAnsi="Times New Roman" w:cs="Times New Roman"/>
          <w:sz w:val="24"/>
          <w:szCs w:val="24"/>
        </w:rPr>
        <w:t xml:space="preserve">ccuracy </w:t>
      </w:r>
      <w:proofErr w:type="gramStart"/>
      <w:r w:rsidR="001B0091" w:rsidRPr="001E5DBB">
        <w:rPr>
          <w:rFonts w:ascii="Times New Roman" w:hAnsi="Times New Roman" w:cs="Times New Roman"/>
          <w:sz w:val="24"/>
          <w:szCs w:val="24"/>
        </w:rPr>
        <w:t>was checked</w:t>
      </w:r>
      <w:proofErr w:type="gramEnd"/>
      <w:r w:rsidR="001B0091" w:rsidRPr="001E5DBB">
        <w:rPr>
          <w:rFonts w:ascii="Times New Roman" w:hAnsi="Times New Roman" w:cs="Times New Roman"/>
          <w:sz w:val="24"/>
          <w:szCs w:val="24"/>
        </w:rPr>
        <w:t xml:space="preserve"> by parallel measurements of SH-SY5Y </w:t>
      </w:r>
      <w:r w:rsidR="00883E46" w:rsidRPr="001E5DBB">
        <w:rPr>
          <w:rFonts w:ascii="Times New Roman" w:hAnsi="Times New Roman" w:cs="Times New Roman"/>
          <w:sz w:val="24"/>
          <w:szCs w:val="24"/>
        </w:rPr>
        <w:t xml:space="preserve">cell </w:t>
      </w:r>
      <w:r w:rsidR="00B74C2A" w:rsidRPr="001E5DBB">
        <w:rPr>
          <w:rFonts w:ascii="Times New Roman" w:hAnsi="Times New Roman" w:cs="Times New Roman"/>
          <w:sz w:val="24"/>
          <w:szCs w:val="24"/>
        </w:rPr>
        <w:t>lysate</w:t>
      </w:r>
      <w:r w:rsidR="00A323C3" w:rsidRPr="001E5DBB">
        <w:rPr>
          <w:rFonts w:ascii="Times New Roman" w:hAnsi="Times New Roman" w:cs="Times New Roman"/>
          <w:sz w:val="24"/>
          <w:szCs w:val="24"/>
        </w:rPr>
        <w:t>s</w:t>
      </w:r>
      <w:r w:rsidR="001B0091" w:rsidRPr="001E5DBB">
        <w:rPr>
          <w:rFonts w:ascii="Times New Roman" w:hAnsi="Times New Roman" w:cs="Times New Roman"/>
          <w:sz w:val="24"/>
          <w:szCs w:val="24"/>
        </w:rPr>
        <w:t xml:space="preserve"> with validated LC-ICP-MS method and by recovery experiments after standard addition. </w:t>
      </w:r>
      <w:r w:rsidR="00A323C3" w:rsidRPr="001E5DBB">
        <w:rPr>
          <w:rFonts w:ascii="Times New Roman" w:hAnsi="Times New Roman" w:cs="Times New Roman"/>
          <w:sz w:val="24"/>
          <w:szCs w:val="24"/>
        </w:rPr>
        <w:t>A</w:t>
      </w:r>
      <w:r w:rsidR="001B0091" w:rsidRPr="001E5DBB">
        <w:rPr>
          <w:rFonts w:ascii="Times New Roman" w:hAnsi="Times New Roman" w:cs="Times New Roman"/>
          <w:sz w:val="24"/>
          <w:szCs w:val="24"/>
        </w:rPr>
        <w:t>ccuracy (n=6)</w:t>
      </w:r>
      <w:r w:rsidR="00A323C3" w:rsidRPr="001E5DBB">
        <w:rPr>
          <w:rFonts w:ascii="Times New Roman" w:hAnsi="Times New Roman" w:cs="Times New Roman"/>
          <w:sz w:val="24"/>
          <w:szCs w:val="24"/>
        </w:rPr>
        <w:t xml:space="preserve"> was 97.6</w:t>
      </w:r>
      <w:r w:rsidR="0057654B" w:rsidRPr="001E5DBB">
        <w:rPr>
          <w:rFonts w:ascii="Times New Roman" w:hAnsi="Times New Roman" w:cs="Times New Roman"/>
          <w:sz w:val="24"/>
          <w:szCs w:val="24"/>
        </w:rPr>
        <w:t xml:space="preserve"> </w:t>
      </w:r>
      <w:r w:rsidR="00A323C3" w:rsidRPr="001E5DBB">
        <w:rPr>
          <w:rFonts w:ascii="Times New Roman" w:hAnsi="Times New Roman" w:cs="Times New Roman"/>
          <w:sz w:val="24"/>
          <w:szCs w:val="24"/>
        </w:rPr>
        <w:t>±</w:t>
      </w:r>
      <w:r w:rsidR="0057654B" w:rsidRPr="001E5DBB">
        <w:rPr>
          <w:rFonts w:ascii="Times New Roman" w:hAnsi="Times New Roman" w:cs="Times New Roman"/>
          <w:sz w:val="24"/>
          <w:szCs w:val="24"/>
        </w:rPr>
        <w:t xml:space="preserve"> </w:t>
      </w:r>
      <w:r w:rsidR="00A323C3" w:rsidRPr="001E5DBB">
        <w:rPr>
          <w:rFonts w:ascii="Times New Roman" w:hAnsi="Times New Roman" w:cs="Times New Roman"/>
          <w:sz w:val="24"/>
          <w:szCs w:val="24"/>
        </w:rPr>
        <w:t>3.7%</w:t>
      </w:r>
      <w:r w:rsidR="001B0091" w:rsidRPr="001E5DBB">
        <w:rPr>
          <w:rFonts w:ascii="Times New Roman" w:hAnsi="Times New Roman" w:cs="Times New Roman"/>
          <w:sz w:val="24"/>
          <w:szCs w:val="24"/>
        </w:rPr>
        <w:t xml:space="preserve"> </w:t>
      </w:r>
      <w:proofErr w:type="gramStart"/>
      <w:r w:rsidR="001B0091" w:rsidRPr="001E5DBB">
        <w:rPr>
          <w:rFonts w:ascii="Times New Roman" w:hAnsi="Times New Roman" w:cs="Times New Roman"/>
          <w:sz w:val="24"/>
          <w:szCs w:val="24"/>
        </w:rPr>
        <w:t>Fe</w:t>
      </w:r>
      <w:r w:rsidR="00A323C3" w:rsidRPr="001E5DBB">
        <w:rPr>
          <w:rFonts w:ascii="Times New Roman" w:hAnsi="Times New Roman" w:cs="Times New Roman"/>
          <w:sz w:val="24"/>
          <w:szCs w:val="24"/>
        </w:rPr>
        <w:t>(</w:t>
      </w:r>
      <w:proofErr w:type="gramEnd"/>
      <w:r w:rsidR="00A323C3" w:rsidRPr="001E5DBB">
        <w:rPr>
          <w:rFonts w:ascii="Times New Roman" w:hAnsi="Times New Roman" w:cs="Times New Roman"/>
          <w:sz w:val="24"/>
          <w:szCs w:val="24"/>
        </w:rPr>
        <w:t>III) and 105</w:t>
      </w:r>
      <w:r w:rsidR="0057654B" w:rsidRPr="001E5DBB">
        <w:rPr>
          <w:rFonts w:ascii="Times New Roman" w:hAnsi="Times New Roman" w:cs="Times New Roman"/>
          <w:sz w:val="24"/>
          <w:szCs w:val="24"/>
        </w:rPr>
        <w:t xml:space="preserve"> </w:t>
      </w:r>
      <w:r w:rsidR="00A323C3" w:rsidRPr="001E5DBB">
        <w:rPr>
          <w:rFonts w:ascii="Times New Roman" w:hAnsi="Times New Roman" w:cs="Times New Roman"/>
          <w:sz w:val="24"/>
          <w:szCs w:val="24"/>
        </w:rPr>
        <w:t>±</w:t>
      </w:r>
      <w:r w:rsidR="0057654B" w:rsidRPr="001E5DBB">
        <w:rPr>
          <w:rFonts w:ascii="Times New Roman" w:hAnsi="Times New Roman" w:cs="Times New Roman"/>
          <w:sz w:val="24"/>
          <w:szCs w:val="24"/>
        </w:rPr>
        <w:t xml:space="preserve"> </w:t>
      </w:r>
      <w:r w:rsidR="00A323C3" w:rsidRPr="001E5DBB">
        <w:rPr>
          <w:rFonts w:ascii="Times New Roman" w:hAnsi="Times New Roman" w:cs="Times New Roman"/>
          <w:sz w:val="24"/>
          <w:szCs w:val="24"/>
        </w:rPr>
        <w:t>6.6 %</w:t>
      </w:r>
      <w:r w:rsidR="001B0091" w:rsidRPr="001E5DBB">
        <w:rPr>
          <w:rFonts w:ascii="Times New Roman" w:hAnsi="Times New Roman" w:cs="Times New Roman"/>
          <w:sz w:val="24"/>
          <w:szCs w:val="24"/>
        </w:rPr>
        <w:t>Fe(II).</w:t>
      </w:r>
      <w:r w:rsidR="0057654B" w:rsidRPr="001E5DBB">
        <w:rPr>
          <w:rFonts w:ascii="Times New Roman" w:hAnsi="Times New Roman" w:cs="Times New Roman"/>
          <w:sz w:val="24"/>
          <w:szCs w:val="24"/>
        </w:rPr>
        <w:tab/>
      </w:r>
      <w:r w:rsidR="001B0091" w:rsidRPr="001E5DBB">
        <w:rPr>
          <w:rFonts w:ascii="Times New Roman" w:hAnsi="Times New Roman" w:cs="Times New Roman"/>
          <w:sz w:val="24"/>
          <w:szCs w:val="24"/>
        </w:rPr>
        <w:t>Recovery (</w:t>
      </w:r>
      <w:r w:rsidR="001B0091" w:rsidRPr="001E5DBB">
        <w:rPr>
          <w:rFonts w:ascii="Times New Roman" w:hAnsi="Times New Roman" w:cs="Times New Roman"/>
          <w:i/>
          <w:sz w:val="24"/>
          <w:szCs w:val="24"/>
        </w:rPr>
        <w:t>(a)</w:t>
      </w:r>
      <w:r w:rsidR="00A323C3"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 xml:space="preserve">33µg/L or </w:t>
      </w:r>
      <w:r w:rsidR="001B0091" w:rsidRPr="001E5DBB">
        <w:rPr>
          <w:rFonts w:ascii="Times New Roman" w:hAnsi="Times New Roman" w:cs="Times New Roman"/>
          <w:i/>
          <w:sz w:val="24"/>
          <w:szCs w:val="24"/>
        </w:rPr>
        <w:t>(b)</w:t>
      </w:r>
      <w:r w:rsidR="00A323C3"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 xml:space="preserve">500µg/L, </w:t>
      </w:r>
      <w:r w:rsidR="00A323C3" w:rsidRPr="001E5DBB">
        <w:rPr>
          <w:rFonts w:ascii="Times New Roman" w:hAnsi="Times New Roman" w:cs="Times New Roman"/>
          <w:sz w:val="24"/>
          <w:szCs w:val="24"/>
        </w:rPr>
        <w:t xml:space="preserve">addition </w:t>
      </w:r>
      <w:r w:rsidR="001B0091" w:rsidRPr="001E5DBB">
        <w:rPr>
          <w:rFonts w:ascii="Times New Roman" w:hAnsi="Times New Roman" w:cs="Times New Roman"/>
          <w:sz w:val="24"/>
          <w:szCs w:val="24"/>
        </w:rPr>
        <w:t xml:space="preserve">per species) </w:t>
      </w:r>
      <w:r w:rsidR="00785B3D" w:rsidRPr="001E5DBB">
        <w:rPr>
          <w:rFonts w:ascii="Times New Roman" w:hAnsi="Times New Roman" w:cs="Times New Roman"/>
          <w:sz w:val="24"/>
          <w:szCs w:val="24"/>
        </w:rPr>
        <w:t>was (</w:t>
      </w:r>
      <w:r w:rsidR="00785B3D" w:rsidRPr="001E5DBB">
        <w:rPr>
          <w:rFonts w:ascii="Times New Roman" w:hAnsi="Times New Roman" w:cs="Times New Roman"/>
          <w:i/>
          <w:sz w:val="24"/>
          <w:szCs w:val="24"/>
        </w:rPr>
        <w:t>a</w:t>
      </w:r>
      <w:r w:rsidR="00785B3D" w:rsidRPr="001E5DBB">
        <w:rPr>
          <w:rFonts w:ascii="Times New Roman" w:hAnsi="Times New Roman" w:cs="Times New Roman"/>
          <w:sz w:val="24"/>
          <w:szCs w:val="24"/>
        </w:rPr>
        <w:t>): 97.2±13% (Fe(II)), 108±</w:t>
      </w:r>
      <w:r w:rsidR="001B0091" w:rsidRPr="001E5DBB">
        <w:rPr>
          <w:rFonts w:ascii="Times New Roman" w:hAnsi="Times New Roman" w:cs="Times New Roman"/>
          <w:sz w:val="24"/>
          <w:szCs w:val="24"/>
        </w:rPr>
        <w:t>15</w:t>
      </w:r>
      <w:r w:rsidR="00785B3D" w:rsidRPr="001E5DBB">
        <w:rPr>
          <w:rFonts w:ascii="Times New Roman" w:hAnsi="Times New Roman" w:cs="Times New Roman"/>
          <w:sz w:val="24"/>
          <w:szCs w:val="24"/>
        </w:rPr>
        <w:t>% (Fe(III)), 102.5±7</w:t>
      </w:r>
      <w:r w:rsidR="001B0091" w:rsidRPr="001E5DBB">
        <w:rPr>
          <w:rFonts w:ascii="Times New Roman" w:hAnsi="Times New Roman" w:cs="Times New Roman"/>
          <w:sz w:val="24"/>
          <w:szCs w:val="24"/>
        </w:rPr>
        <w:t xml:space="preserve">% (sum of species), and </w:t>
      </w:r>
      <w:r w:rsidR="001B0091" w:rsidRPr="001E5DBB">
        <w:rPr>
          <w:rFonts w:ascii="Times New Roman" w:hAnsi="Times New Roman" w:cs="Times New Roman"/>
          <w:i/>
          <w:sz w:val="24"/>
          <w:szCs w:val="24"/>
        </w:rPr>
        <w:t>(b)</w:t>
      </w:r>
      <w:r w:rsidR="00785B3D" w:rsidRPr="001E5DBB">
        <w:rPr>
          <w:rFonts w:ascii="Times New Roman" w:hAnsi="Times New Roman" w:cs="Times New Roman"/>
          <w:sz w:val="24"/>
          <w:szCs w:val="24"/>
        </w:rPr>
        <w:t xml:space="preserve"> 99±4% (Fe(II)), 101±6% (Fe(III)), 100±5</w:t>
      </w:r>
      <w:r w:rsidR="00A323C3" w:rsidRPr="001E5DBB">
        <w:rPr>
          <w:rFonts w:ascii="Times New Roman" w:hAnsi="Times New Roman" w:cs="Times New Roman"/>
          <w:sz w:val="24"/>
          <w:szCs w:val="24"/>
        </w:rPr>
        <w:t xml:space="preserve">% (sum of species). Migration time shifts in </w:t>
      </w:r>
      <w:r w:rsidR="0057654B" w:rsidRPr="001E5DBB">
        <w:rPr>
          <w:rFonts w:ascii="Times New Roman" w:hAnsi="Times New Roman" w:cs="Times New Roman"/>
          <w:sz w:val="24"/>
          <w:szCs w:val="24"/>
        </w:rPr>
        <w:t xml:space="preserve">CSF samples </w:t>
      </w:r>
      <w:r w:rsidR="00A323C3" w:rsidRPr="001E5DBB">
        <w:rPr>
          <w:rFonts w:ascii="Times New Roman" w:hAnsi="Times New Roman" w:cs="Times New Roman"/>
          <w:sz w:val="24"/>
          <w:szCs w:val="24"/>
        </w:rPr>
        <w:t xml:space="preserve">were </w:t>
      </w:r>
      <w:r w:rsidR="006D2C4C" w:rsidRPr="001E5DBB">
        <w:rPr>
          <w:rFonts w:ascii="Times New Roman" w:hAnsi="Times New Roman" w:cs="Times New Roman"/>
          <w:sz w:val="24"/>
          <w:szCs w:val="24"/>
        </w:rPr>
        <w:t>d</w:t>
      </w:r>
      <w:r w:rsidR="001B0091" w:rsidRPr="001E5DBB">
        <w:rPr>
          <w:rFonts w:ascii="Times New Roman" w:hAnsi="Times New Roman" w:cs="Times New Roman"/>
          <w:sz w:val="24"/>
          <w:szCs w:val="24"/>
        </w:rPr>
        <w:t>ue to high salinity</w:t>
      </w:r>
      <w:r w:rsidR="0057654B"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 </w:t>
      </w:r>
      <w:r w:rsidR="00785B3D" w:rsidRPr="001E5DBB">
        <w:rPr>
          <w:rFonts w:ascii="Times New Roman" w:hAnsi="Times New Roman" w:cs="Times New Roman"/>
          <w:sz w:val="24"/>
          <w:szCs w:val="24"/>
        </w:rPr>
        <w:t>but both</w:t>
      </w:r>
      <w:r w:rsidR="001B0091" w:rsidRPr="001E5DBB">
        <w:rPr>
          <w:rFonts w:ascii="Times New Roman" w:hAnsi="Times New Roman" w:cs="Times New Roman"/>
          <w:sz w:val="24"/>
          <w:szCs w:val="24"/>
        </w:rPr>
        <w:t xml:space="preserve"> </w:t>
      </w:r>
      <w:r w:rsidR="00785B3D" w:rsidRPr="001E5DBB">
        <w:rPr>
          <w:rFonts w:ascii="Times New Roman" w:hAnsi="Times New Roman" w:cs="Times New Roman"/>
          <w:sz w:val="24"/>
          <w:szCs w:val="24"/>
        </w:rPr>
        <w:t>Fe-</w:t>
      </w:r>
      <w:r w:rsidR="001B0091" w:rsidRPr="001E5DBB">
        <w:rPr>
          <w:rFonts w:ascii="Times New Roman" w:hAnsi="Times New Roman" w:cs="Times New Roman"/>
          <w:sz w:val="24"/>
          <w:szCs w:val="24"/>
        </w:rPr>
        <w:t xml:space="preserve">species </w:t>
      </w:r>
      <w:proofErr w:type="gramStart"/>
      <w:r w:rsidR="001B0091" w:rsidRPr="001E5DBB">
        <w:rPr>
          <w:rFonts w:ascii="Times New Roman" w:hAnsi="Times New Roman" w:cs="Times New Roman"/>
          <w:sz w:val="24"/>
          <w:szCs w:val="24"/>
        </w:rPr>
        <w:t>were identified</w:t>
      </w:r>
      <w:proofErr w:type="gramEnd"/>
      <w:r w:rsidR="001B0091" w:rsidRPr="001E5DBB">
        <w:rPr>
          <w:rFonts w:ascii="Times New Roman" w:hAnsi="Times New Roman" w:cs="Times New Roman"/>
          <w:sz w:val="24"/>
          <w:szCs w:val="24"/>
        </w:rPr>
        <w:t xml:space="preserve"> by standard addition.</w:t>
      </w:r>
    </w:p>
    <w:p w14:paraId="6567010D" w14:textId="77777777" w:rsidR="001B0091" w:rsidRPr="001E5DBB" w:rsidRDefault="001B0091" w:rsidP="009D0CC3">
      <w:pPr>
        <w:spacing w:line="360" w:lineRule="auto"/>
        <w:jc w:val="both"/>
        <w:rPr>
          <w:rFonts w:ascii="Times New Roman" w:hAnsi="Times New Roman" w:cs="Times New Roman"/>
          <w:sz w:val="24"/>
          <w:szCs w:val="24"/>
        </w:rPr>
      </w:pPr>
    </w:p>
    <w:p w14:paraId="3BA0351A" w14:textId="77777777" w:rsidR="001B0091" w:rsidRPr="001E5DBB" w:rsidRDefault="001B0091" w:rsidP="009D0CC3">
      <w:pPr>
        <w:spacing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Introduction</w:t>
      </w:r>
    </w:p>
    <w:p w14:paraId="0E10321A" w14:textId="7989A92A" w:rsidR="001B0091" w:rsidRPr="001E5DBB" w:rsidRDefault="0057654B"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ab/>
      </w:r>
      <w:r w:rsidR="001B0091" w:rsidRPr="001E5DBB">
        <w:rPr>
          <w:rFonts w:ascii="Times New Roman" w:hAnsi="Times New Roman" w:cs="Times New Roman"/>
          <w:sz w:val="24"/>
          <w:szCs w:val="24"/>
        </w:rPr>
        <w:t xml:space="preserve">Within neurodegeneration research today it is most evident that </w:t>
      </w:r>
      <w:r w:rsidR="00883E46" w:rsidRPr="001E5DBB">
        <w:rPr>
          <w:rFonts w:ascii="Times New Roman" w:hAnsi="Times New Roman" w:cs="Times New Roman"/>
          <w:sz w:val="24"/>
          <w:szCs w:val="24"/>
        </w:rPr>
        <w:t xml:space="preserve">iron-mediated </w:t>
      </w:r>
      <w:r w:rsidR="001B0091" w:rsidRPr="001E5DBB">
        <w:rPr>
          <w:rFonts w:ascii="Times New Roman" w:hAnsi="Times New Roman" w:cs="Times New Roman"/>
          <w:sz w:val="24"/>
          <w:szCs w:val="24"/>
        </w:rPr>
        <w:t xml:space="preserve">oxidative stress </w:t>
      </w:r>
      <w:r w:rsidR="00883E46" w:rsidRPr="001E5DBB">
        <w:rPr>
          <w:rFonts w:ascii="Times New Roman" w:hAnsi="Times New Roman" w:cs="Times New Roman"/>
          <w:sz w:val="24"/>
          <w:szCs w:val="24"/>
        </w:rPr>
        <w:t>(OS)</w:t>
      </w:r>
      <w:r w:rsidRPr="001E5DBB">
        <w:rPr>
          <w:rFonts w:ascii="Times New Roman" w:hAnsi="Times New Roman" w:cs="Times New Roman"/>
          <w:sz w:val="24"/>
          <w:szCs w:val="24"/>
        </w:rPr>
        <w:t xml:space="preserve"> and </w:t>
      </w:r>
      <w:proofErr w:type="spellStart"/>
      <w:r w:rsidRPr="001E5DBB">
        <w:rPr>
          <w:rFonts w:ascii="Times New Roman" w:hAnsi="Times New Roman" w:cs="Times New Roman"/>
          <w:sz w:val="24"/>
          <w:szCs w:val="24"/>
        </w:rPr>
        <w:t>lipidperoxidation</w:t>
      </w:r>
      <w:proofErr w:type="spellEnd"/>
      <w:r w:rsidR="00883E46" w:rsidRPr="001E5DBB">
        <w:rPr>
          <w:rFonts w:ascii="Times New Roman" w:hAnsi="Times New Roman" w:cs="Times New Roman"/>
          <w:sz w:val="24"/>
          <w:szCs w:val="24"/>
        </w:rPr>
        <w:t xml:space="preserve"> </w:t>
      </w:r>
      <w:r w:rsidRPr="001E5DBB">
        <w:rPr>
          <w:rFonts w:ascii="Times New Roman" w:hAnsi="Times New Roman" w:cs="Times New Roman"/>
          <w:sz w:val="24"/>
          <w:szCs w:val="24"/>
        </w:rPr>
        <w:t xml:space="preserve">(LPO) </w:t>
      </w:r>
      <w:r w:rsidR="00320B77" w:rsidRPr="001E5DBB">
        <w:rPr>
          <w:rFonts w:ascii="Times New Roman" w:hAnsi="Times New Roman" w:cs="Times New Roman"/>
          <w:sz w:val="24"/>
          <w:szCs w:val="24"/>
        </w:rPr>
        <w:t>plays</w:t>
      </w:r>
      <w:r w:rsidR="0074759D" w:rsidRPr="001E5DBB">
        <w:rPr>
          <w:rFonts w:ascii="Times New Roman" w:hAnsi="Times New Roman" w:cs="Times New Roman"/>
          <w:sz w:val="24"/>
          <w:szCs w:val="24"/>
        </w:rPr>
        <w:t xml:space="preserve"> a </w:t>
      </w:r>
      <w:r w:rsidR="00320B77" w:rsidRPr="001E5DBB">
        <w:rPr>
          <w:rFonts w:ascii="Times New Roman" w:hAnsi="Times New Roman" w:cs="Times New Roman"/>
          <w:sz w:val="24"/>
          <w:szCs w:val="24"/>
        </w:rPr>
        <w:t>crucial role in</w:t>
      </w:r>
      <w:r w:rsidR="001B0091" w:rsidRPr="001E5DBB">
        <w:rPr>
          <w:rFonts w:ascii="Times New Roman" w:hAnsi="Times New Roman" w:cs="Times New Roman"/>
          <w:sz w:val="24"/>
          <w:szCs w:val="24"/>
        </w:rPr>
        <w:t xml:space="preserve"> </w:t>
      </w:r>
      <w:r w:rsidR="00320B77" w:rsidRPr="001E5DBB">
        <w:rPr>
          <w:rFonts w:ascii="Times New Roman" w:hAnsi="Times New Roman" w:cs="Times New Roman"/>
          <w:sz w:val="24"/>
          <w:szCs w:val="24"/>
        </w:rPr>
        <w:t>multiple neurodegenerative</w:t>
      </w:r>
      <w:r w:rsidR="001B0091" w:rsidRPr="001E5DBB">
        <w:rPr>
          <w:rFonts w:ascii="Times New Roman" w:hAnsi="Times New Roman" w:cs="Times New Roman"/>
          <w:sz w:val="24"/>
          <w:szCs w:val="24"/>
        </w:rPr>
        <w:t xml:space="preserve"> brain disorders</w:t>
      </w:r>
      <w:r w:rsidR="00320B77" w:rsidRPr="001E5DBB">
        <w:rPr>
          <w:rFonts w:ascii="Times New Roman" w:hAnsi="Times New Roman" w:cs="Times New Roman"/>
          <w:sz w:val="24"/>
          <w:szCs w:val="24"/>
        </w:rPr>
        <w:t>, such as Alzheimer’s and Parkin</w:t>
      </w:r>
      <w:r w:rsidR="0074759D" w:rsidRPr="001E5DBB">
        <w:rPr>
          <w:rFonts w:ascii="Times New Roman" w:hAnsi="Times New Roman" w:cs="Times New Roman"/>
          <w:sz w:val="24"/>
          <w:szCs w:val="24"/>
        </w:rPr>
        <w:t>s</w:t>
      </w:r>
      <w:r w:rsidR="00320B77" w:rsidRPr="001E5DBB">
        <w:rPr>
          <w:rFonts w:ascii="Times New Roman" w:hAnsi="Times New Roman" w:cs="Times New Roman"/>
          <w:sz w:val="24"/>
          <w:szCs w:val="24"/>
        </w:rPr>
        <w:t>on’s disease</w:t>
      </w:r>
      <w:r w:rsidR="0080114F" w:rsidRPr="001E5DBB">
        <w:rPr>
          <w:rFonts w:ascii="Times New Roman" w:hAnsi="Times New Roman" w:cs="Times New Roman"/>
          <w:sz w:val="24"/>
          <w:szCs w:val="24"/>
        </w:rPr>
        <w:t xml:space="preserve"> </w:t>
      </w:r>
      <w:r w:rsidR="0080114F" w:rsidRPr="001E5DBB">
        <w:rPr>
          <w:rFonts w:ascii="Times New Roman" w:hAnsi="Times New Roman" w:cs="Times New Roman"/>
          <w:sz w:val="24"/>
          <w:szCs w:val="24"/>
        </w:rPr>
        <w:fldChar w:fldCharType="begin">
          <w:fldData xml:space="preserve">PEVuZE5vdGU+PENpdGU+PEF1dGhvcj5IYXJlPC9BdXRob3I+PFllYXI+MjAxNTwvWWVhcj48UmVj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</w:fldData>
        </w:fldChar>
      </w:r>
      <w:r w:rsidR="00364FAA" w:rsidRPr="001E5DBB">
        <w:rPr>
          <w:rFonts w:ascii="Times New Roman" w:hAnsi="Times New Roman" w:cs="Times New Roman"/>
          <w:sz w:val="24"/>
          <w:szCs w:val="24"/>
        </w:rPr>
        <w:instrText xml:space="preserve"> ADDIN EN.CITE </w:instrText>
      </w:r>
      <w:r w:rsidR="00364FAA" w:rsidRPr="001E5DBB">
        <w:rPr>
          <w:rFonts w:ascii="Times New Roman" w:hAnsi="Times New Roman" w:cs="Times New Roman"/>
          <w:sz w:val="24"/>
          <w:szCs w:val="24"/>
        </w:rPr>
        <w:fldChar w:fldCharType="begin">
          <w:fldData xml:space="preserve">PEVuZE5vdGU+PENpdGU+PEF1dGhvcj5IYXJlPC9BdXRob3I+PFllYXI+MjAxNTwvWWVhcj48UmVj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</w:fldData>
        </w:fldChar>
      </w:r>
      <w:r w:rsidR="00364FAA" w:rsidRPr="001E5DBB">
        <w:rPr>
          <w:rFonts w:ascii="Times New Roman" w:hAnsi="Times New Roman" w:cs="Times New Roman"/>
          <w:sz w:val="24"/>
          <w:szCs w:val="24"/>
        </w:rPr>
        <w:instrText xml:space="preserve"> ADDIN EN.CITE.DATA </w:instrText>
      </w:r>
      <w:r w:rsidR="00364FAA" w:rsidRPr="001E5DBB">
        <w:rPr>
          <w:rFonts w:ascii="Times New Roman" w:hAnsi="Times New Roman" w:cs="Times New Roman"/>
          <w:sz w:val="24"/>
          <w:szCs w:val="24"/>
        </w:rPr>
      </w:r>
      <w:r w:rsidR="00364FAA" w:rsidRPr="001E5DBB">
        <w:rPr>
          <w:rFonts w:ascii="Times New Roman" w:hAnsi="Times New Roman" w:cs="Times New Roman"/>
          <w:sz w:val="24"/>
          <w:szCs w:val="24"/>
        </w:rPr>
        <w:fldChar w:fldCharType="end"/>
      </w:r>
      <w:r w:rsidR="0080114F" w:rsidRPr="001E5DBB">
        <w:rPr>
          <w:rFonts w:ascii="Times New Roman" w:hAnsi="Times New Roman" w:cs="Times New Roman"/>
          <w:sz w:val="24"/>
          <w:szCs w:val="24"/>
        </w:rPr>
      </w:r>
      <w:r w:rsidR="0080114F" w:rsidRPr="001E5DBB">
        <w:rPr>
          <w:rFonts w:ascii="Times New Roman" w:hAnsi="Times New Roman" w:cs="Times New Roman"/>
          <w:sz w:val="24"/>
          <w:szCs w:val="24"/>
        </w:rPr>
        <w:fldChar w:fldCharType="separate"/>
      </w:r>
      <w:r w:rsidR="00364FAA" w:rsidRPr="001E5DBB">
        <w:rPr>
          <w:rFonts w:ascii="Times New Roman" w:hAnsi="Times New Roman" w:cs="Times New Roman"/>
          <w:noProof/>
          <w:sz w:val="24"/>
          <w:szCs w:val="24"/>
        </w:rPr>
        <w:t>(</w:t>
      </w:r>
      <w:hyperlink w:anchor="_ENREF_9" w:tooltip="Hare, 2015 #482" w:history="1">
        <w:r w:rsidR="001E5DBB" w:rsidRPr="001E5DBB">
          <w:rPr>
            <w:rFonts w:ascii="Times New Roman" w:hAnsi="Times New Roman" w:cs="Times New Roman"/>
            <w:noProof/>
            <w:sz w:val="24"/>
            <w:szCs w:val="24"/>
          </w:rPr>
          <w:t>Hare, Arora et al. 2015</w:t>
        </w:r>
      </w:hyperlink>
      <w:r w:rsidR="00364FAA" w:rsidRPr="001E5DBB">
        <w:rPr>
          <w:rFonts w:ascii="Times New Roman" w:hAnsi="Times New Roman" w:cs="Times New Roman"/>
          <w:noProof/>
          <w:sz w:val="24"/>
          <w:szCs w:val="24"/>
        </w:rPr>
        <w:t xml:space="preserve">, </w:t>
      </w:r>
      <w:hyperlink w:anchor="_ENREF_3" w:tooltip="Ashraf, 2018 #479" w:history="1">
        <w:r w:rsidR="001E5DBB" w:rsidRPr="001E5DBB">
          <w:rPr>
            <w:rFonts w:ascii="Times New Roman" w:hAnsi="Times New Roman" w:cs="Times New Roman"/>
            <w:noProof/>
            <w:sz w:val="24"/>
            <w:szCs w:val="24"/>
          </w:rPr>
          <w:t>Ashraf, Clark et al. 2018</w:t>
        </w:r>
      </w:hyperlink>
      <w:r w:rsidR="00364FAA" w:rsidRPr="001E5DBB">
        <w:rPr>
          <w:rFonts w:ascii="Times New Roman" w:hAnsi="Times New Roman" w:cs="Times New Roman"/>
          <w:noProof/>
          <w:sz w:val="24"/>
          <w:szCs w:val="24"/>
        </w:rPr>
        <w:t xml:space="preserve">, </w:t>
      </w:r>
      <w:hyperlink w:anchor="_ENREF_10" w:tooltip="Hare, 2018 #481" w:history="1">
        <w:r w:rsidR="001E5DBB" w:rsidRPr="001E5DBB">
          <w:rPr>
            <w:rFonts w:ascii="Times New Roman" w:hAnsi="Times New Roman" w:cs="Times New Roman"/>
            <w:noProof/>
            <w:sz w:val="24"/>
            <w:szCs w:val="24"/>
          </w:rPr>
          <w:t>Hare, Cardoso et al. 2018</w:t>
        </w:r>
      </w:hyperlink>
      <w:r w:rsidR="00364FAA" w:rsidRPr="001E5DBB">
        <w:rPr>
          <w:rFonts w:ascii="Times New Roman" w:hAnsi="Times New Roman" w:cs="Times New Roman"/>
          <w:noProof/>
          <w:sz w:val="24"/>
          <w:szCs w:val="24"/>
        </w:rPr>
        <w:t>)</w:t>
      </w:r>
      <w:r w:rsidR="0080114F" w:rsidRPr="001E5DBB">
        <w:rPr>
          <w:rFonts w:ascii="Times New Roman" w:hAnsi="Times New Roman" w:cs="Times New Roman"/>
          <w:sz w:val="24"/>
          <w:szCs w:val="24"/>
        </w:rPr>
        <w:fldChar w:fldCharType="end"/>
      </w:r>
      <w:r w:rsidR="001B0091" w:rsidRPr="001E5DBB">
        <w:rPr>
          <w:rFonts w:ascii="Times New Roman" w:hAnsi="Times New Roman" w:cs="Times New Roman"/>
          <w:sz w:val="24"/>
          <w:szCs w:val="24"/>
        </w:rPr>
        <w:t>. In brain</w:t>
      </w:r>
      <w:r w:rsidR="00320B77"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 OS</w:t>
      </w:r>
      <w:r w:rsidRPr="001E5DBB">
        <w:rPr>
          <w:rFonts w:ascii="Times New Roman" w:hAnsi="Times New Roman" w:cs="Times New Roman"/>
          <w:sz w:val="24"/>
          <w:szCs w:val="24"/>
        </w:rPr>
        <w:t>, LPO</w:t>
      </w:r>
      <w:r w:rsidR="001B0091" w:rsidRPr="001E5DBB">
        <w:rPr>
          <w:rFonts w:ascii="Times New Roman" w:hAnsi="Times New Roman" w:cs="Times New Roman"/>
          <w:sz w:val="24"/>
          <w:szCs w:val="24"/>
        </w:rPr>
        <w:t xml:space="preserve"> and FPT are closely related to the state of the redox-couple </w:t>
      </w:r>
      <w:proofErr w:type="gramStart"/>
      <w:r w:rsidR="001B0091" w:rsidRPr="001E5DBB">
        <w:rPr>
          <w:rFonts w:ascii="Times New Roman" w:hAnsi="Times New Roman" w:cs="Times New Roman"/>
          <w:sz w:val="24"/>
          <w:szCs w:val="24"/>
        </w:rPr>
        <w:t>Fe(</w:t>
      </w:r>
      <w:proofErr w:type="gramEnd"/>
      <w:r w:rsidR="001B0091" w:rsidRPr="001E5DBB">
        <w:rPr>
          <w:rFonts w:ascii="Times New Roman" w:hAnsi="Times New Roman" w:cs="Times New Roman"/>
          <w:sz w:val="24"/>
          <w:szCs w:val="24"/>
        </w:rPr>
        <w:t>II)/Fe(III)</w:t>
      </w:r>
      <w:r w:rsidR="00320B77"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 </w:t>
      </w:r>
      <w:r w:rsidR="00320B77" w:rsidRPr="001E5DBB">
        <w:rPr>
          <w:rFonts w:ascii="Times New Roman" w:hAnsi="Times New Roman" w:cs="Times New Roman"/>
          <w:sz w:val="24"/>
          <w:szCs w:val="24"/>
        </w:rPr>
        <w:t xml:space="preserve">While </w:t>
      </w:r>
      <w:r w:rsidR="001B0091" w:rsidRPr="001E5DBB">
        <w:rPr>
          <w:rFonts w:ascii="Times New Roman" w:hAnsi="Times New Roman" w:cs="Times New Roman"/>
          <w:sz w:val="24"/>
          <w:szCs w:val="24"/>
        </w:rPr>
        <w:t xml:space="preserve">Fe(III) is redox-inactive, Fe(II) </w:t>
      </w:r>
      <w:r w:rsidR="00320B77" w:rsidRPr="001E5DBB">
        <w:rPr>
          <w:rFonts w:ascii="Times New Roman" w:hAnsi="Times New Roman" w:cs="Times New Roman"/>
          <w:sz w:val="24"/>
          <w:szCs w:val="24"/>
        </w:rPr>
        <w:t xml:space="preserve">potently generates </w:t>
      </w:r>
      <w:r w:rsidR="001B0091" w:rsidRPr="001E5DBB">
        <w:rPr>
          <w:rFonts w:ascii="Times New Roman" w:hAnsi="Times New Roman" w:cs="Times New Roman"/>
          <w:sz w:val="24"/>
          <w:szCs w:val="24"/>
        </w:rPr>
        <w:t xml:space="preserve">reactive oxygen species (ROS) </w:t>
      </w:r>
      <w:r w:rsidR="00320B77" w:rsidRPr="001E5DBB">
        <w:rPr>
          <w:rFonts w:ascii="Times New Roman" w:hAnsi="Times New Roman" w:cs="Times New Roman"/>
          <w:sz w:val="24"/>
          <w:szCs w:val="24"/>
        </w:rPr>
        <w:t xml:space="preserve">via </w:t>
      </w:r>
      <w:r w:rsidR="001B0091" w:rsidRPr="001E5DBB">
        <w:rPr>
          <w:rFonts w:ascii="Times New Roman" w:hAnsi="Times New Roman" w:cs="Times New Roman"/>
          <w:sz w:val="24"/>
          <w:szCs w:val="24"/>
        </w:rPr>
        <w:t>catalyzing the decomposition of H</w:t>
      </w:r>
      <w:r w:rsidR="001B0091" w:rsidRPr="001E5DBB">
        <w:rPr>
          <w:rFonts w:ascii="Times New Roman" w:hAnsi="Times New Roman" w:cs="Times New Roman"/>
          <w:sz w:val="24"/>
          <w:szCs w:val="24"/>
          <w:vertAlign w:val="subscript"/>
        </w:rPr>
        <w:t>2</w:t>
      </w:r>
      <w:r w:rsidR="001B0091" w:rsidRPr="001E5DBB">
        <w:rPr>
          <w:rFonts w:ascii="Times New Roman" w:hAnsi="Times New Roman" w:cs="Times New Roman"/>
          <w:sz w:val="24"/>
          <w:szCs w:val="24"/>
        </w:rPr>
        <w:t>O</w:t>
      </w:r>
      <w:r w:rsidR="001B0091" w:rsidRPr="001E5DBB">
        <w:rPr>
          <w:rFonts w:ascii="Times New Roman" w:hAnsi="Times New Roman" w:cs="Times New Roman"/>
          <w:sz w:val="24"/>
          <w:szCs w:val="24"/>
          <w:vertAlign w:val="subscript"/>
        </w:rPr>
        <w:t>2</w:t>
      </w:r>
      <w:r w:rsidRPr="001E5DBB">
        <w:rPr>
          <w:rFonts w:ascii="Times New Roman" w:hAnsi="Times New Roman" w:cs="Times New Roman"/>
          <w:sz w:val="24"/>
          <w:szCs w:val="24"/>
        </w:rPr>
        <w:t xml:space="preserve">, that results </w:t>
      </w:r>
      <w:r w:rsidRPr="001E5DBB">
        <w:rPr>
          <w:rFonts w:ascii="Times New Roman" w:hAnsi="Times New Roman" w:cs="Times New Roman"/>
          <w:sz w:val="24"/>
          <w:szCs w:val="24"/>
        </w:rPr>
        <w:lastRenderedPageBreak/>
        <w:t>in</w:t>
      </w:r>
      <w:r w:rsidR="001B0091" w:rsidRPr="001E5DBB">
        <w:rPr>
          <w:rFonts w:ascii="Times New Roman" w:hAnsi="Times New Roman" w:cs="Times New Roman"/>
          <w:sz w:val="24"/>
          <w:szCs w:val="24"/>
        </w:rPr>
        <w:t xml:space="preserve"> highly toxic hydroxyl radicals and membrane </w:t>
      </w:r>
      <w:r w:rsidRPr="001E5DBB">
        <w:rPr>
          <w:rFonts w:ascii="Times New Roman" w:hAnsi="Times New Roman" w:cs="Times New Roman"/>
          <w:sz w:val="24"/>
          <w:szCs w:val="24"/>
        </w:rPr>
        <w:t>LPO</w:t>
      </w:r>
      <w:r w:rsidR="001B0091" w:rsidRPr="001E5DBB">
        <w:rPr>
          <w:rFonts w:ascii="Times New Roman" w:hAnsi="Times New Roman" w:cs="Times New Roman"/>
          <w:sz w:val="24"/>
          <w:szCs w:val="24"/>
        </w:rPr>
        <w:t xml:space="preserve"> via Haber-Weiss and Fenton reactions </w:t>
      </w:r>
      <w:r w:rsidR="001B0091" w:rsidRPr="001E5DBB">
        <w:rPr>
          <w:rFonts w:ascii="Times New Roman" w:hAnsi="Times New Roman" w:cs="Times New Roman"/>
          <w:sz w:val="24"/>
          <w:szCs w:val="24"/>
        </w:rPr>
        <w:fldChar w:fldCharType="begin">
          <w:fldData xml:space="preserve">PEVuZE5vdGU+PENpdGU+PEF1dGhvcj5LZWhyZXI8L0F1dGhvcj48WWVhcj4yMDAwPC9ZZWFyPjxS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=
</w:fldData>
        </w:fldChar>
      </w:r>
      <w:r w:rsidR="00A14D6A" w:rsidRPr="001E5DBB">
        <w:rPr>
          <w:rFonts w:ascii="Times New Roman" w:hAnsi="Times New Roman" w:cs="Times New Roman"/>
          <w:sz w:val="24"/>
          <w:szCs w:val="24"/>
        </w:rPr>
        <w:instrText xml:space="preserve"> ADDIN EN.CITE </w:instrText>
      </w:r>
      <w:r w:rsidR="00A14D6A" w:rsidRPr="001E5DBB">
        <w:rPr>
          <w:rFonts w:ascii="Times New Roman" w:hAnsi="Times New Roman" w:cs="Times New Roman"/>
          <w:sz w:val="24"/>
          <w:szCs w:val="24"/>
        </w:rPr>
        <w:fldChar w:fldCharType="begin">
          <w:fldData xml:space="preserve">PEVuZE5vdGU+PENpdGU+PEF1dGhvcj5LZWhyZXI8L0F1dGhvcj48WWVhcj4yMDAwPC9ZZWFyPjxS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=
</w:fldData>
        </w:fldChar>
      </w:r>
      <w:r w:rsidR="00A14D6A" w:rsidRPr="001E5DBB">
        <w:rPr>
          <w:rFonts w:ascii="Times New Roman" w:hAnsi="Times New Roman" w:cs="Times New Roman"/>
          <w:sz w:val="24"/>
          <w:szCs w:val="24"/>
        </w:rPr>
        <w:instrText xml:space="preserve"> ADDIN EN.CITE.DATA </w:instrText>
      </w:r>
      <w:r w:rsidR="00A14D6A" w:rsidRPr="001E5DBB">
        <w:rPr>
          <w:rFonts w:ascii="Times New Roman" w:hAnsi="Times New Roman" w:cs="Times New Roman"/>
          <w:sz w:val="24"/>
          <w:szCs w:val="24"/>
        </w:rPr>
      </w:r>
      <w:r w:rsidR="00A14D6A" w:rsidRPr="001E5DBB">
        <w:rPr>
          <w:rFonts w:ascii="Times New Roman" w:hAnsi="Times New Roman" w:cs="Times New Roman"/>
          <w:sz w:val="24"/>
          <w:szCs w:val="24"/>
        </w:rPr>
        <w:fldChar w:fldCharType="end"/>
      </w:r>
      <w:r w:rsidR="001B0091" w:rsidRPr="001E5DBB">
        <w:rPr>
          <w:rFonts w:ascii="Times New Roman" w:hAnsi="Times New Roman" w:cs="Times New Roman"/>
          <w:sz w:val="24"/>
          <w:szCs w:val="24"/>
        </w:rPr>
      </w:r>
      <w:r w:rsidR="001B0091" w:rsidRPr="001E5DBB">
        <w:rPr>
          <w:rFonts w:ascii="Times New Roman" w:hAnsi="Times New Roman" w:cs="Times New Roman"/>
          <w:sz w:val="24"/>
          <w:szCs w:val="24"/>
        </w:rPr>
        <w:fldChar w:fldCharType="separate"/>
      </w:r>
      <w:r w:rsidR="00A14D6A" w:rsidRPr="001E5DBB">
        <w:rPr>
          <w:rFonts w:ascii="Times New Roman" w:hAnsi="Times New Roman" w:cs="Times New Roman"/>
          <w:noProof/>
          <w:sz w:val="24"/>
          <w:szCs w:val="24"/>
        </w:rPr>
        <w:t>(</w:t>
      </w:r>
      <w:hyperlink w:anchor="_ENREF_14" w:tooltip="Kehrer, 2000 #1740" w:history="1">
        <w:r w:rsidR="001E5DBB" w:rsidRPr="001E5DBB">
          <w:rPr>
            <w:rFonts w:ascii="Times New Roman" w:hAnsi="Times New Roman" w:cs="Times New Roman"/>
            <w:noProof/>
            <w:sz w:val="24"/>
            <w:szCs w:val="24"/>
          </w:rPr>
          <w:t>Kehrer 2000</w:t>
        </w:r>
      </w:hyperlink>
      <w:r w:rsidR="00A14D6A" w:rsidRPr="001E5DBB">
        <w:rPr>
          <w:rFonts w:ascii="Times New Roman" w:hAnsi="Times New Roman" w:cs="Times New Roman"/>
          <w:noProof/>
          <w:sz w:val="24"/>
          <w:szCs w:val="24"/>
        </w:rPr>
        <w:t xml:space="preserve">, </w:t>
      </w:r>
      <w:hyperlink w:anchor="_ENREF_29" w:tooltip="Sies, 2015 #3" w:history="1">
        <w:r w:rsidR="001E5DBB" w:rsidRPr="001E5DBB">
          <w:rPr>
            <w:rFonts w:ascii="Times New Roman" w:hAnsi="Times New Roman" w:cs="Times New Roman"/>
            <w:noProof/>
            <w:sz w:val="24"/>
            <w:szCs w:val="24"/>
          </w:rPr>
          <w:t>Sies 2015</w:t>
        </w:r>
      </w:hyperlink>
      <w:r w:rsidR="00A14D6A" w:rsidRPr="001E5DBB">
        <w:rPr>
          <w:rFonts w:ascii="Times New Roman" w:hAnsi="Times New Roman" w:cs="Times New Roman"/>
          <w:noProof/>
          <w:sz w:val="24"/>
          <w:szCs w:val="24"/>
        </w:rPr>
        <w:t xml:space="preserve">, </w:t>
      </w:r>
      <w:hyperlink w:anchor="_ENREF_7" w:tooltip="Gaschler, 2017 #1741" w:history="1">
        <w:r w:rsidR="001E5DBB" w:rsidRPr="001E5DBB">
          <w:rPr>
            <w:rFonts w:ascii="Times New Roman" w:hAnsi="Times New Roman" w:cs="Times New Roman"/>
            <w:noProof/>
            <w:sz w:val="24"/>
            <w:szCs w:val="24"/>
          </w:rPr>
          <w:t>Gaschler and Stockwell 2017</w:t>
        </w:r>
      </w:hyperlink>
      <w:r w:rsidR="00A14D6A" w:rsidRPr="001E5DBB">
        <w:rPr>
          <w:rFonts w:ascii="Times New Roman" w:hAnsi="Times New Roman" w:cs="Times New Roman"/>
          <w:noProof/>
          <w:sz w:val="24"/>
          <w:szCs w:val="24"/>
        </w:rPr>
        <w:t>)</w:t>
      </w:r>
      <w:r w:rsidR="001B0091" w:rsidRPr="001E5DBB">
        <w:rPr>
          <w:rFonts w:ascii="Times New Roman" w:hAnsi="Times New Roman" w:cs="Times New Roman"/>
          <w:sz w:val="24"/>
          <w:szCs w:val="24"/>
        </w:rPr>
        <w:fldChar w:fldCharType="end"/>
      </w:r>
      <w:r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 xml:space="preserve">. Excess </w:t>
      </w:r>
      <w:r w:rsidR="002D2039" w:rsidRPr="001E5DBB">
        <w:rPr>
          <w:rFonts w:ascii="Times New Roman" w:hAnsi="Times New Roman" w:cs="Times New Roman"/>
          <w:sz w:val="24"/>
          <w:szCs w:val="24"/>
        </w:rPr>
        <w:t xml:space="preserve">of </w:t>
      </w:r>
      <w:r w:rsidR="00857DB2" w:rsidRPr="001E5DBB">
        <w:rPr>
          <w:rFonts w:ascii="Times New Roman" w:hAnsi="Times New Roman" w:cs="Times New Roman"/>
          <w:sz w:val="24"/>
          <w:szCs w:val="24"/>
        </w:rPr>
        <w:t>Fe(II)</w:t>
      </w:r>
      <w:r w:rsidR="002D2039" w:rsidRPr="001E5DBB">
        <w:rPr>
          <w:rFonts w:ascii="Times New Roman" w:hAnsi="Times New Roman" w:cs="Times New Roman"/>
          <w:sz w:val="24"/>
          <w:szCs w:val="24"/>
        </w:rPr>
        <w:t xml:space="preserve">-generated </w:t>
      </w:r>
      <w:r w:rsidR="001B0091" w:rsidRPr="001E5DBB">
        <w:rPr>
          <w:rFonts w:ascii="Times New Roman" w:hAnsi="Times New Roman" w:cs="Times New Roman"/>
          <w:sz w:val="24"/>
          <w:szCs w:val="24"/>
        </w:rPr>
        <w:t xml:space="preserve">ROS and </w:t>
      </w:r>
      <w:proofErr w:type="spellStart"/>
      <w:r w:rsidR="001B0091" w:rsidRPr="001E5DBB">
        <w:rPr>
          <w:rFonts w:ascii="Times New Roman" w:hAnsi="Times New Roman" w:cs="Times New Roman"/>
          <w:sz w:val="24"/>
          <w:szCs w:val="24"/>
        </w:rPr>
        <w:t>peroxidized</w:t>
      </w:r>
      <w:proofErr w:type="spellEnd"/>
      <w:r w:rsidR="001B0091" w:rsidRPr="001E5DBB">
        <w:rPr>
          <w:rFonts w:ascii="Times New Roman" w:hAnsi="Times New Roman" w:cs="Times New Roman"/>
          <w:sz w:val="24"/>
          <w:szCs w:val="24"/>
        </w:rPr>
        <w:t xml:space="preserve"> phospholipids are hampering the integrity of proteins, lipids and DNA on a cellular level</w:t>
      </w:r>
      <w:r w:rsidR="00F47982" w:rsidRPr="001E5DBB">
        <w:rPr>
          <w:rFonts w:ascii="Times New Roman" w:hAnsi="Times New Roman" w:cs="Times New Roman"/>
          <w:sz w:val="24"/>
          <w:szCs w:val="24"/>
        </w:rPr>
        <w:t xml:space="preserve"> </w:t>
      </w:r>
      <w:r w:rsidR="00F47982" w:rsidRPr="001E5DBB">
        <w:rPr>
          <w:rFonts w:ascii="Times New Roman" w:hAnsi="Times New Roman" w:cs="Times New Roman"/>
          <w:sz w:val="24"/>
          <w:szCs w:val="24"/>
        </w:rPr>
        <w:fldChar w:fldCharType="begin">
          <w:fldData xml:space="preserve">PEVuZE5vdGU+PENpdGU+PEF1dGhvcj5NaWNoYWxrZTwvQXV0aG9yPjxZZWFyPjIwMDk8L1llYXI+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</w:fldData>
        </w:fldChar>
      </w:r>
      <w:r w:rsidR="00843B4B" w:rsidRPr="001E5DBB">
        <w:rPr>
          <w:rFonts w:ascii="Times New Roman" w:hAnsi="Times New Roman" w:cs="Times New Roman"/>
          <w:sz w:val="24"/>
          <w:szCs w:val="24"/>
        </w:rPr>
        <w:instrText xml:space="preserve"> ADDIN EN.CITE </w:instrText>
      </w:r>
      <w:r w:rsidR="00843B4B" w:rsidRPr="001E5DBB">
        <w:rPr>
          <w:rFonts w:ascii="Times New Roman" w:hAnsi="Times New Roman" w:cs="Times New Roman"/>
          <w:sz w:val="24"/>
          <w:szCs w:val="24"/>
        </w:rPr>
        <w:fldChar w:fldCharType="begin">
          <w:fldData xml:space="preserve">PEVuZE5vdGU+PENpdGU+PEF1dGhvcj5NaWNoYWxrZTwvQXV0aG9yPjxZZWFyPjIwMDk8L1llYXI+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</w:fldData>
        </w:fldChar>
      </w:r>
      <w:r w:rsidR="00843B4B" w:rsidRPr="001E5DBB">
        <w:rPr>
          <w:rFonts w:ascii="Times New Roman" w:hAnsi="Times New Roman" w:cs="Times New Roman"/>
          <w:sz w:val="24"/>
          <w:szCs w:val="24"/>
        </w:rPr>
        <w:instrText xml:space="preserve"> ADDIN EN.CITE.DATA </w:instrText>
      </w:r>
      <w:r w:rsidR="00843B4B" w:rsidRPr="001E5DBB">
        <w:rPr>
          <w:rFonts w:ascii="Times New Roman" w:hAnsi="Times New Roman" w:cs="Times New Roman"/>
          <w:sz w:val="24"/>
          <w:szCs w:val="24"/>
        </w:rPr>
      </w:r>
      <w:r w:rsidR="00843B4B" w:rsidRPr="001E5DBB">
        <w:rPr>
          <w:rFonts w:ascii="Times New Roman" w:hAnsi="Times New Roman" w:cs="Times New Roman"/>
          <w:sz w:val="24"/>
          <w:szCs w:val="24"/>
        </w:rPr>
        <w:fldChar w:fldCharType="end"/>
      </w:r>
      <w:r w:rsidR="00F47982" w:rsidRPr="001E5DBB">
        <w:rPr>
          <w:rFonts w:ascii="Times New Roman" w:hAnsi="Times New Roman" w:cs="Times New Roman"/>
          <w:sz w:val="24"/>
          <w:szCs w:val="24"/>
        </w:rPr>
      </w:r>
      <w:r w:rsidR="00F47982" w:rsidRPr="001E5DBB">
        <w:rPr>
          <w:rFonts w:ascii="Times New Roman" w:hAnsi="Times New Roman" w:cs="Times New Roman"/>
          <w:sz w:val="24"/>
          <w:szCs w:val="24"/>
        </w:rPr>
        <w:fldChar w:fldCharType="separate"/>
      </w:r>
      <w:r w:rsidR="00843B4B" w:rsidRPr="001E5DBB">
        <w:rPr>
          <w:rFonts w:ascii="Times New Roman" w:hAnsi="Times New Roman" w:cs="Times New Roman"/>
          <w:noProof/>
          <w:sz w:val="24"/>
          <w:szCs w:val="24"/>
        </w:rPr>
        <w:t>(</w:t>
      </w:r>
      <w:hyperlink w:anchor="_ENREF_21" w:tooltip="Michalke, 2009 #216" w:history="1">
        <w:r w:rsidR="001E5DBB" w:rsidRPr="001E5DBB">
          <w:rPr>
            <w:rFonts w:ascii="Times New Roman" w:hAnsi="Times New Roman" w:cs="Times New Roman"/>
            <w:noProof/>
            <w:sz w:val="24"/>
            <w:szCs w:val="24"/>
          </w:rPr>
          <w:t>Michalke, Halbach et al. 2009</w:t>
        </w:r>
      </w:hyperlink>
      <w:r w:rsidR="00843B4B" w:rsidRPr="001E5DBB">
        <w:rPr>
          <w:rFonts w:ascii="Times New Roman" w:hAnsi="Times New Roman" w:cs="Times New Roman"/>
          <w:noProof/>
          <w:sz w:val="24"/>
          <w:szCs w:val="24"/>
        </w:rPr>
        <w:t xml:space="preserve">, </w:t>
      </w:r>
      <w:hyperlink w:anchor="_ENREF_31" w:tooltip="Solovyev, 2015 #486" w:history="1">
        <w:r w:rsidR="001E5DBB" w:rsidRPr="001E5DBB">
          <w:rPr>
            <w:rFonts w:ascii="Times New Roman" w:hAnsi="Times New Roman" w:cs="Times New Roman"/>
            <w:noProof/>
            <w:sz w:val="24"/>
            <w:szCs w:val="24"/>
          </w:rPr>
          <w:t>Solovyev 2015</w:t>
        </w:r>
      </w:hyperlink>
      <w:r w:rsidR="00843B4B" w:rsidRPr="001E5DBB">
        <w:rPr>
          <w:rFonts w:ascii="Times New Roman" w:hAnsi="Times New Roman" w:cs="Times New Roman"/>
          <w:noProof/>
          <w:sz w:val="24"/>
          <w:szCs w:val="24"/>
        </w:rPr>
        <w:t>)</w:t>
      </w:r>
      <w:r w:rsidR="00F47982" w:rsidRPr="001E5DBB">
        <w:rPr>
          <w:rFonts w:ascii="Times New Roman" w:hAnsi="Times New Roman" w:cs="Times New Roman"/>
          <w:sz w:val="24"/>
          <w:szCs w:val="24"/>
        </w:rPr>
        <w:fldChar w:fldCharType="end"/>
      </w:r>
      <w:r w:rsidR="00F47982" w:rsidRPr="001E5DBB">
        <w:rPr>
          <w:rFonts w:ascii="Times New Roman" w:hAnsi="Times New Roman" w:cs="Times New Roman"/>
          <w:sz w:val="24"/>
          <w:szCs w:val="24"/>
        </w:rPr>
        <w:t>,</w:t>
      </w:r>
      <w:r w:rsidR="0038103B"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 xml:space="preserve">decreasing neuronal functions </w:t>
      </w:r>
      <w:r w:rsidR="001B0091" w:rsidRPr="001E5DBB">
        <w:rPr>
          <w:rFonts w:ascii="Times New Roman" w:hAnsi="Times New Roman" w:cs="Times New Roman"/>
          <w:sz w:val="24"/>
          <w:szCs w:val="24"/>
        </w:rPr>
        <w:fldChar w:fldCharType="begin"/>
      </w:r>
      <w:r w:rsidR="00364FAA" w:rsidRPr="001E5DBB">
        <w:rPr>
          <w:rFonts w:ascii="Times New Roman" w:hAnsi="Times New Roman" w:cs="Times New Roman"/>
          <w:sz w:val="24"/>
          <w:szCs w:val="24"/>
        </w:rPr>
        <w:instrText xml:space="preserve"> ADDIN EN.CITE &lt;EndNote&gt;&lt;Cite&gt;&lt;Author&gt;Sies&lt;/Author&gt;&lt;Year&gt;2015&lt;/Year&gt;&lt;RecNum&gt;1742&lt;/RecNum&gt;&lt;DisplayText&gt;(Sies 2015)&lt;/DisplayText&gt;&lt;record&gt;&lt;rec-number&gt;1742&lt;/rec-number&gt;&lt;foreign-keys&gt;&lt;key app="EN" db-id="9e0vts5py2aspge9tpaxztehse00w0v2ds9a"&gt;1742&lt;/key&gt;&lt;/foreign-keys&gt;&lt;ref-type name="Journal Article"&gt;17&lt;/ref-type&gt;&lt;contributors&gt;&lt;authors&gt;&lt;author&gt;Sies, Helmut&lt;/author&gt;&lt;/authors&gt;&lt;/contributors&gt;&lt;titles&gt;&lt;title&gt;Oxidative stress: a concept in redox biology and medicine&lt;/title&gt;&lt;secondary-title&gt;Redox Biology&lt;/secondary-title&gt;&lt;/titles&gt;&lt;periodical&gt;&lt;full-title&gt;Redox Biology&lt;/full-title&gt;&lt;/periodical&gt;&lt;pages&gt;180-183&lt;/pages&gt;&lt;volume&gt;4&lt;/volume&gt;&lt;keywords&gt;&lt;keyword&gt;Oxidative stress&lt;/keyword&gt;&lt;keyword&gt;Redox balance&lt;/keyword&gt;&lt;keyword&gt;Oxidants&lt;/keyword&gt;&lt;keyword&gt;Antioxidants&lt;/keyword&gt;&lt;keyword&gt;Redox signaling&lt;/keyword&gt;&lt;keyword&gt;Adaptive response&lt;/keyword&gt;&lt;/keywords&gt;&lt;dates&gt;&lt;year&gt;2015&lt;/year&gt;&lt;pub-dates&gt;&lt;date&gt;2015/04/01/&lt;/date&gt;&lt;/pub-dates&gt;&lt;/dates&gt;&lt;isbn&gt;2213-2317&lt;/isbn&gt;&lt;urls&gt;&lt;related-urls&gt;&lt;url&gt;http://www.sciencedirect.com/science/article/pii/S2213231715000038&lt;/url&gt;&lt;/related-urls&gt;&lt;/urls&gt;&lt;electronic-resource-num&gt;https://doi.org/10.1016/j.redox.2015.01.002&lt;/electronic-resource-num&gt;&lt;/record&gt;&lt;/Cite&gt;&lt;/EndNote&gt;</w:instrText>
      </w:r>
      <w:r w:rsidR="001B0091" w:rsidRPr="001E5DBB">
        <w:rPr>
          <w:rFonts w:ascii="Times New Roman" w:hAnsi="Times New Roman" w:cs="Times New Roman"/>
          <w:sz w:val="24"/>
          <w:szCs w:val="24"/>
        </w:rPr>
        <w:fldChar w:fldCharType="separate"/>
      </w:r>
      <w:r w:rsidR="00364FAA" w:rsidRPr="001E5DBB">
        <w:rPr>
          <w:rFonts w:ascii="Times New Roman" w:hAnsi="Times New Roman" w:cs="Times New Roman"/>
          <w:noProof/>
          <w:sz w:val="24"/>
          <w:szCs w:val="24"/>
        </w:rPr>
        <w:t>(</w:t>
      </w:r>
      <w:hyperlink w:anchor="_ENREF_29" w:tooltip="Sies, 2015 #3" w:history="1">
        <w:r w:rsidR="001E5DBB" w:rsidRPr="001E5DBB">
          <w:rPr>
            <w:rFonts w:ascii="Times New Roman" w:hAnsi="Times New Roman" w:cs="Times New Roman"/>
            <w:noProof/>
            <w:sz w:val="24"/>
            <w:szCs w:val="24"/>
          </w:rPr>
          <w:t>Sies 2015</w:t>
        </w:r>
      </w:hyperlink>
      <w:r w:rsidR="00364FAA" w:rsidRPr="001E5DBB">
        <w:rPr>
          <w:rFonts w:ascii="Times New Roman" w:hAnsi="Times New Roman" w:cs="Times New Roman"/>
          <w:noProof/>
          <w:sz w:val="24"/>
          <w:szCs w:val="24"/>
        </w:rPr>
        <w:t>)</w:t>
      </w:r>
      <w:r w:rsidR="001B0091" w:rsidRPr="001E5DBB">
        <w:rPr>
          <w:rFonts w:ascii="Times New Roman" w:hAnsi="Times New Roman" w:cs="Times New Roman"/>
          <w:sz w:val="24"/>
          <w:szCs w:val="24"/>
        </w:rPr>
        <w:fldChar w:fldCharType="end"/>
      </w:r>
      <w:r w:rsidR="00B25C0D"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 and </w:t>
      </w:r>
      <w:r w:rsidR="00320B77" w:rsidRPr="001E5DBB">
        <w:rPr>
          <w:rFonts w:ascii="Times New Roman" w:hAnsi="Times New Roman" w:cs="Times New Roman"/>
          <w:sz w:val="24"/>
          <w:szCs w:val="24"/>
        </w:rPr>
        <w:t>even</w:t>
      </w:r>
      <w:r w:rsidR="0074759D" w:rsidRPr="001E5DBB">
        <w:rPr>
          <w:rFonts w:ascii="Times New Roman" w:hAnsi="Times New Roman" w:cs="Times New Roman"/>
          <w:sz w:val="24"/>
          <w:szCs w:val="24"/>
        </w:rPr>
        <w:t xml:space="preserve"> are</w:t>
      </w:r>
      <w:r w:rsidR="00320B77" w:rsidRPr="001E5DBB">
        <w:rPr>
          <w:rFonts w:ascii="Times New Roman" w:hAnsi="Times New Roman" w:cs="Times New Roman"/>
          <w:sz w:val="24"/>
          <w:szCs w:val="24"/>
        </w:rPr>
        <w:t xml:space="preserve"> capable to trigger</w:t>
      </w:r>
      <w:r w:rsidR="001B0091" w:rsidRPr="001E5DBB">
        <w:rPr>
          <w:rFonts w:ascii="Times New Roman" w:hAnsi="Times New Roman" w:cs="Times New Roman"/>
          <w:sz w:val="24"/>
          <w:szCs w:val="24"/>
        </w:rPr>
        <w:t xml:space="preserve"> a</w:t>
      </w:r>
      <w:r w:rsidR="00857DB2" w:rsidRPr="001E5DBB">
        <w:rPr>
          <w:rFonts w:ascii="Times New Roman" w:hAnsi="Times New Roman" w:cs="Times New Roman"/>
          <w:sz w:val="24"/>
          <w:szCs w:val="24"/>
        </w:rPr>
        <w:t>n</w:t>
      </w:r>
      <w:r w:rsidR="001B0091" w:rsidRPr="001E5DBB">
        <w:rPr>
          <w:rFonts w:ascii="Times New Roman" w:hAnsi="Times New Roman" w:cs="Times New Roman"/>
          <w:sz w:val="24"/>
          <w:szCs w:val="24"/>
        </w:rPr>
        <w:t xml:space="preserve"> </w:t>
      </w:r>
      <w:r w:rsidR="00857DB2" w:rsidRPr="001E5DBB">
        <w:rPr>
          <w:rFonts w:ascii="Times New Roman" w:hAnsi="Times New Roman" w:cs="Times New Roman"/>
          <w:sz w:val="24"/>
          <w:szCs w:val="24"/>
        </w:rPr>
        <w:t xml:space="preserve">iron-dependent </w:t>
      </w:r>
      <w:r w:rsidR="001B0091" w:rsidRPr="001E5DBB">
        <w:rPr>
          <w:rFonts w:ascii="Times New Roman" w:hAnsi="Times New Roman" w:cs="Times New Roman"/>
          <w:sz w:val="24"/>
          <w:szCs w:val="24"/>
        </w:rPr>
        <w:t xml:space="preserve">programmed </w:t>
      </w:r>
      <w:r w:rsidR="00320B77" w:rsidRPr="001E5DBB">
        <w:rPr>
          <w:rFonts w:ascii="Times New Roman" w:hAnsi="Times New Roman" w:cs="Times New Roman"/>
          <w:sz w:val="24"/>
          <w:szCs w:val="24"/>
        </w:rPr>
        <w:t xml:space="preserve">necrotic </w:t>
      </w:r>
      <w:r w:rsidR="001B0091" w:rsidRPr="001E5DBB">
        <w:rPr>
          <w:rFonts w:ascii="Times New Roman" w:hAnsi="Times New Roman" w:cs="Times New Roman"/>
          <w:sz w:val="24"/>
          <w:szCs w:val="24"/>
        </w:rPr>
        <w:t>cell death, known as “</w:t>
      </w:r>
      <w:proofErr w:type="spellStart"/>
      <w:r w:rsidR="001B0091" w:rsidRPr="001E5DBB">
        <w:rPr>
          <w:rFonts w:ascii="Times New Roman" w:hAnsi="Times New Roman" w:cs="Times New Roman"/>
          <w:sz w:val="24"/>
          <w:szCs w:val="24"/>
        </w:rPr>
        <w:t>ferroptosis</w:t>
      </w:r>
      <w:proofErr w:type="spellEnd"/>
      <w:r w:rsidR="001B0091" w:rsidRPr="001E5DBB">
        <w:rPr>
          <w:rFonts w:ascii="Times New Roman" w:hAnsi="Times New Roman" w:cs="Times New Roman"/>
          <w:sz w:val="24"/>
          <w:szCs w:val="24"/>
        </w:rPr>
        <w:t>”</w:t>
      </w:r>
      <w:r w:rsidR="00320B77"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fldChar w:fldCharType="begin">
          <w:fldData xml:space="preserve">PEVuZE5vdGU+PENpdGU+PEF1dGhvcj5EaXhvbjwvQXV0aG9yPjxZZWFyPjIwMTI8L1llYXI+PFJl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=
</w:fldData>
        </w:fldChar>
      </w:r>
      <w:r w:rsidR="00691A0D" w:rsidRPr="001E5DBB">
        <w:rPr>
          <w:rFonts w:ascii="Times New Roman" w:hAnsi="Times New Roman" w:cs="Times New Roman"/>
          <w:sz w:val="24"/>
          <w:szCs w:val="24"/>
        </w:rPr>
        <w:instrText xml:space="preserve"> ADDIN EN.CITE </w:instrText>
      </w:r>
      <w:r w:rsidR="00691A0D" w:rsidRPr="001E5DBB">
        <w:rPr>
          <w:rFonts w:ascii="Times New Roman" w:hAnsi="Times New Roman" w:cs="Times New Roman"/>
          <w:sz w:val="24"/>
          <w:szCs w:val="24"/>
        </w:rPr>
        <w:fldChar w:fldCharType="begin">
          <w:fldData xml:space="preserve">PEVuZE5vdGU+PENpdGU+PEF1dGhvcj5EaXhvbjwvQXV0aG9yPjxZZWFyPjIwMTI8L1llYXI+PFJl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=
</w:fldData>
        </w:fldChar>
      </w:r>
      <w:r w:rsidR="00691A0D" w:rsidRPr="001E5DBB">
        <w:rPr>
          <w:rFonts w:ascii="Times New Roman" w:hAnsi="Times New Roman" w:cs="Times New Roman"/>
          <w:sz w:val="24"/>
          <w:szCs w:val="24"/>
        </w:rPr>
        <w:instrText xml:space="preserve"> ADDIN EN.CITE.DATA </w:instrText>
      </w:r>
      <w:r w:rsidR="00691A0D" w:rsidRPr="001E5DBB">
        <w:rPr>
          <w:rFonts w:ascii="Times New Roman" w:hAnsi="Times New Roman" w:cs="Times New Roman"/>
          <w:sz w:val="24"/>
          <w:szCs w:val="24"/>
        </w:rPr>
      </w:r>
      <w:r w:rsidR="00691A0D" w:rsidRPr="001E5DBB">
        <w:rPr>
          <w:rFonts w:ascii="Times New Roman" w:hAnsi="Times New Roman" w:cs="Times New Roman"/>
          <w:sz w:val="24"/>
          <w:szCs w:val="24"/>
        </w:rPr>
        <w:fldChar w:fldCharType="end"/>
      </w:r>
      <w:r w:rsidR="001B0091" w:rsidRPr="001E5DBB">
        <w:rPr>
          <w:rFonts w:ascii="Times New Roman" w:hAnsi="Times New Roman" w:cs="Times New Roman"/>
          <w:sz w:val="24"/>
          <w:szCs w:val="24"/>
        </w:rPr>
      </w:r>
      <w:r w:rsidR="001B0091" w:rsidRPr="001E5DBB">
        <w:rPr>
          <w:rFonts w:ascii="Times New Roman" w:hAnsi="Times New Roman" w:cs="Times New Roman"/>
          <w:sz w:val="24"/>
          <w:szCs w:val="24"/>
        </w:rPr>
        <w:fldChar w:fldCharType="separate"/>
      </w:r>
      <w:r w:rsidR="00364FAA" w:rsidRPr="001E5DBB">
        <w:rPr>
          <w:rFonts w:ascii="Times New Roman" w:hAnsi="Times New Roman" w:cs="Times New Roman"/>
          <w:noProof/>
          <w:sz w:val="24"/>
          <w:szCs w:val="24"/>
        </w:rPr>
        <w:t>(</w:t>
      </w:r>
      <w:hyperlink w:anchor="_ENREF_5" w:tooltip="Dixon, 2012 #489" w:history="1">
        <w:r w:rsidR="001E5DBB" w:rsidRPr="001E5DBB">
          <w:rPr>
            <w:rFonts w:ascii="Times New Roman" w:hAnsi="Times New Roman" w:cs="Times New Roman"/>
            <w:noProof/>
            <w:sz w:val="24"/>
            <w:szCs w:val="24"/>
          </w:rPr>
          <w:t>Dixon, Lemberg et al. 2012</w:t>
        </w:r>
      </w:hyperlink>
      <w:r w:rsidR="00364FAA" w:rsidRPr="001E5DBB">
        <w:rPr>
          <w:rFonts w:ascii="Times New Roman" w:hAnsi="Times New Roman" w:cs="Times New Roman"/>
          <w:noProof/>
          <w:sz w:val="24"/>
          <w:szCs w:val="24"/>
        </w:rPr>
        <w:t xml:space="preserve">, </w:t>
      </w:r>
      <w:hyperlink w:anchor="_ENREF_32" w:tooltip="Stockwell, 2017 #1743" w:history="1">
        <w:r w:rsidR="001E5DBB" w:rsidRPr="001E5DBB">
          <w:rPr>
            <w:rFonts w:ascii="Times New Roman" w:hAnsi="Times New Roman" w:cs="Times New Roman"/>
            <w:noProof/>
            <w:sz w:val="24"/>
            <w:szCs w:val="24"/>
          </w:rPr>
          <w:t>Stockwell, Friedmann Angeli et al. 2017</w:t>
        </w:r>
      </w:hyperlink>
      <w:r w:rsidR="00364FAA" w:rsidRPr="001E5DBB">
        <w:rPr>
          <w:rFonts w:ascii="Times New Roman" w:hAnsi="Times New Roman" w:cs="Times New Roman"/>
          <w:noProof/>
          <w:sz w:val="24"/>
          <w:szCs w:val="24"/>
        </w:rPr>
        <w:t>)</w:t>
      </w:r>
      <w:r w:rsidR="001B0091" w:rsidRPr="001E5DBB">
        <w:rPr>
          <w:rFonts w:ascii="Times New Roman" w:hAnsi="Times New Roman" w:cs="Times New Roman"/>
          <w:sz w:val="24"/>
          <w:szCs w:val="24"/>
        </w:rPr>
        <w:fldChar w:fldCharType="end"/>
      </w:r>
      <w:r w:rsidR="001B0091" w:rsidRPr="001E5DBB">
        <w:rPr>
          <w:rFonts w:ascii="Times New Roman" w:hAnsi="Times New Roman" w:cs="Times New Roman"/>
          <w:sz w:val="24"/>
          <w:szCs w:val="24"/>
        </w:rPr>
        <w:t>.</w:t>
      </w:r>
      <w:r w:rsidR="007A5452"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 xml:space="preserve">Therefore, </w:t>
      </w:r>
      <w:r w:rsidR="00857DB2" w:rsidRPr="001E5DBB">
        <w:rPr>
          <w:rFonts w:ascii="Times New Roman" w:hAnsi="Times New Roman" w:cs="Times New Roman"/>
          <w:sz w:val="24"/>
          <w:szCs w:val="24"/>
        </w:rPr>
        <w:t xml:space="preserve">methods that </w:t>
      </w:r>
      <w:r w:rsidR="002D2039" w:rsidRPr="001E5DBB">
        <w:rPr>
          <w:rFonts w:ascii="Times New Roman" w:hAnsi="Times New Roman" w:cs="Times New Roman"/>
          <w:sz w:val="24"/>
          <w:szCs w:val="24"/>
        </w:rPr>
        <w:t>quantitative</w:t>
      </w:r>
      <w:r w:rsidR="00857DB2" w:rsidRPr="001E5DBB">
        <w:rPr>
          <w:rFonts w:ascii="Times New Roman" w:hAnsi="Times New Roman" w:cs="Times New Roman"/>
          <w:sz w:val="24"/>
          <w:szCs w:val="24"/>
        </w:rPr>
        <w:t>ly analyze</w:t>
      </w:r>
      <w:r w:rsidR="002D2039" w:rsidRPr="001E5DBB">
        <w:rPr>
          <w:rFonts w:ascii="Times New Roman" w:hAnsi="Times New Roman" w:cs="Times New Roman"/>
          <w:sz w:val="24"/>
          <w:szCs w:val="24"/>
        </w:rPr>
        <w:t xml:space="preserve"> </w:t>
      </w:r>
      <w:proofErr w:type="gramStart"/>
      <w:r w:rsidR="0038103B" w:rsidRPr="001E5DBB">
        <w:rPr>
          <w:rFonts w:ascii="Times New Roman" w:hAnsi="Times New Roman" w:cs="Times New Roman"/>
          <w:sz w:val="24"/>
          <w:szCs w:val="24"/>
        </w:rPr>
        <w:t>Fe</w:t>
      </w:r>
      <w:r w:rsidR="001B0091" w:rsidRPr="001E5DBB">
        <w:rPr>
          <w:rFonts w:ascii="Times New Roman" w:hAnsi="Times New Roman" w:cs="Times New Roman"/>
          <w:sz w:val="24"/>
          <w:szCs w:val="24"/>
        </w:rPr>
        <w:t>(</w:t>
      </w:r>
      <w:proofErr w:type="gramEnd"/>
      <w:r w:rsidR="001B0091" w:rsidRPr="001E5DBB">
        <w:rPr>
          <w:rFonts w:ascii="Times New Roman" w:hAnsi="Times New Roman" w:cs="Times New Roman"/>
          <w:sz w:val="24"/>
          <w:szCs w:val="24"/>
        </w:rPr>
        <w:t xml:space="preserve">II)/(III) redox speciation </w:t>
      </w:r>
      <w:r w:rsidR="00857DB2" w:rsidRPr="001E5DBB">
        <w:rPr>
          <w:rFonts w:ascii="Times New Roman" w:hAnsi="Times New Roman" w:cs="Times New Roman"/>
          <w:sz w:val="24"/>
          <w:szCs w:val="24"/>
        </w:rPr>
        <w:t xml:space="preserve">in cell and tissue lysates as well as in real-world samples such as </w:t>
      </w:r>
      <w:proofErr w:type="spellStart"/>
      <w:r w:rsidR="00857DB2" w:rsidRPr="001E5DBB">
        <w:rPr>
          <w:rFonts w:ascii="Times New Roman" w:hAnsi="Times New Roman" w:cs="Times New Roman"/>
          <w:sz w:val="24"/>
          <w:szCs w:val="24"/>
        </w:rPr>
        <w:t>biofluids</w:t>
      </w:r>
      <w:proofErr w:type="spellEnd"/>
      <w:r w:rsidR="00857DB2" w:rsidRPr="001E5DBB">
        <w:rPr>
          <w:rFonts w:ascii="Times New Roman" w:hAnsi="Times New Roman" w:cs="Times New Roman"/>
          <w:sz w:val="24"/>
          <w:szCs w:val="24"/>
        </w:rPr>
        <w:t xml:space="preserve"> are of</w:t>
      </w:r>
      <w:r w:rsidR="001B0091" w:rsidRPr="001E5DBB">
        <w:rPr>
          <w:rFonts w:ascii="Times New Roman" w:hAnsi="Times New Roman" w:cs="Times New Roman"/>
          <w:sz w:val="24"/>
          <w:szCs w:val="24"/>
        </w:rPr>
        <w:t xml:space="preserve"> eminent importance in brain and neurodegeneration research. </w:t>
      </w:r>
    </w:p>
    <w:p w14:paraId="1E5ECAA4" w14:textId="55499B0B" w:rsidR="001B0091" w:rsidRPr="001E5DBB" w:rsidRDefault="00857DB2"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ab/>
      </w:r>
      <w:r w:rsidR="001B0091" w:rsidRPr="001E5DBB">
        <w:rPr>
          <w:rFonts w:ascii="Times New Roman" w:hAnsi="Times New Roman" w:cs="Times New Roman"/>
          <w:sz w:val="24"/>
          <w:szCs w:val="24"/>
        </w:rPr>
        <w:t xml:space="preserve">Chemical speciation </w:t>
      </w:r>
      <w:r w:rsidR="00AC024E" w:rsidRPr="001E5DBB">
        <w:rPr>
          <w:rFonts w:ascii="Times New Roman" w:hAnsi="Times New Roman" w:cs="Times New Roman"/>
          <w:sz w:val="24"/>
          <w:szCs w:val="24"/>
        </w:rPr>
        <w:t xml:space="preserve">analysis </w:t>
      </w:r>
      <w:r w:rsidR="001B0091" w:rsidRPr="001E5DBB">
        <w:rPr>
          <w:rFonts w:ascii="Times New Roman" w:hAnsi="Times New Roman" w:cs="Times New Roman"/>
          <w:sz w:val="24"/>
          <w:szCs w:val="24"/>
        </w:rPr>
        <w:t xml:space="preserve">is a well-established tool </w:t>
      </w:r>
      <w:r w:rsidRPr="001E5DBB">
        <w:rPr>
          <w:rFonts w:ascii="Times New Roman" w:hAnsi="Times New Roman" w:cs="Times New Roman"/>
          <w:sz w:val="24"/>
          <w:szCs w:val="24"/>
        </w:rPr>
        <w:t xml:space="preserve">to study the biological role and metabolism of trace elements in general </w:t>
      </w:r>
      <w:r w:rsidR="001B0091" w:rsidRPr="001E5DBB">
        <w:rPr>
          <w:rFonts w:ascii="Times New Roman" w:hAnsi="Times New Roman" w:cs="Times New Roman"/>
          <w:sz w:val="24"/>
          <w:szCs w:val="24"/>
        </w:rPr>
        <w:fldChar w:fldCharType="begin">
          <w:fldData xml:space="preserve">PEVuZE5vdGU+PENpdGU+PEF1dGhvcj5NaWNoYWxrZTwvQXV0aG9yPjxZZWFyPjIwMDk8L1llYXI+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=
</w:fldData>
        </w:fldChar>
      </w:r>
      <w:r w:rsidR="00364FAA" w:rsidRPr="001E5DBB">
        <w:rPr>
          <w:rFonts w:ascii="Times New Roman" w:hAnsi="Times New Roman" w:cs="Times New Roman"/>
          <w:sz w:val="24"/>
          <w:szCs w:val="24"/>
        </w:rPr>
        <w:instrText xml:space="preserve"> ADDIN EN.CITE </w:instrText>
      </w:r>
      <w:r w:rsidR="00364FAA" w:rsidRPr="001E5DBB">
        <w:rPr>
          <w:rFonts w:ascii="Times New Roman" w:hAnsi="Times New Roman" w:cs="Times New Roman"/>
          <w:sz w:val="24"/>
          <w:szCs w:val="24"/>
        </w:rPr>
        <w:fldChar w:fldCharType="begin">
          <w:fldData xml:space="preserve">PEVuZE5vdGU+PENpdGU+PEF1dGhvcj5NaWNoYWxrZTwvQXV0aG9yPjxZZWFyPjIwMDk8L1llYXI+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=
</w:fldData>
        </w:fldChar>
      </w:r>
      <w:r w:rsidR="00364FAA" w:rsidRPr="001E5DBB">
        <w:rPr>
          <w:rFonts w:ascii="Times New Roman" w:hAnsi="Times New Roman" w:cs="Times New Roman"/>
          <w:sz w:val="24"/>
          <w:szCs w:val="24"/>
        </w:rPr>
        <w:instrText xml:space="preserve"> ADDIN EN.CITE.DATA </w:instrText>
      </w:r>
      <w:r w:rsidR="00364FAA" w:rsidRPr="001E5DBB">
        <w:rPr>
          <w:rFonts w:ascii="Times New Roman" w:hAnsi="Times New Roman" w:cs="Times New Roman"/>
          <w:sz w:val="24"/>
          <w:szCs w:val="24"/>
        </w:rPr>
      </w:r>
      <w:r w:rsidR="00364FAA" w:rsidRPr="001E5DBB">
        <w:rPr>
          <w:rFonts w:ascii="Times New Roman" w:hAnsi="Times New Roman" w:cs="Times New Roman"/>
          <w:sz w:val="24"/>
          <w:szCs w:val="24"/>
        </w:rPr>
        <w:fldChar w:fldCharType="end"/>
      </w:r>
      <w:r w:rsidR="001B0091" w:rsidRPr="001E5DBB">
        <w:rPr>
          <w:rFonts w:ascii="Times New Roman" w:hAnsi="Times New Roman" w:cs="Times New Roman"/>
          <w:sz w:val="24"/>
          <w:szCs w:val="24"/>
        </w:rPr>
      </w:r>
      <w:r w:rsidR="001B0091" w:rsidRPr="001E5DBB">
        <w:rPr>
          <w:rFonts w:ascii="Times New Roman" w:hAnsi="Times New Roman" w:cs="Times New Roman"/>
          <w:sz w:val="24"/>
          <w:szCs w:val="24"/>
        </w:rPr>
        <w:fldChar w:fldCharType="separate"/>
      </w:r>
      <w:r w:rsidR="00364FAA" w:rsidRPr="001E5DBB">
        <w:rPr>
          <w:rFonts w:ascii="Times New Roman" w:hAnsi="Times New Roman" w:cs="Times New Roman"/>
          <w:noProof/>
          <w:sz w:val="24"/>
          <w:szCs w:val="24"/>
        </w:rPr>
        <w:t>(</w:t>
      </w:r>
      <w:hyperlink w:anchor="_ENREF_22" w:tooltip="Michalke, 2009 #55" w:history="1">
        <w:r w:rsidR="001E5DBB" w:rsidRPr="001E5DBB">
          <w:rPr>
            <w:rFonts w:ascii="Times New Roman" w:hAnsi="Times New Roman" w:cs="Times New Roman"/>
            <w:noProof/>
            <w:sz w:val="24"/>
            <w:szCs w:val="24"/>
          </w:rPr>
          <w:t>Michalke, Halbach et al. 2009</w:t>
        </w:r>
      </w:hyperlink>
      <w:r w:rsidR="00364FAA" w:rsidRPr="001E5DBB">
        <w:rPr>
          <w:rFonts w:ascii="Times New Roman" w:hAnsi="Times New Roman" w:cs="Times New Roman"/>
          <w:noProof/>
          <w:sz w:val="24"/>
          <w:szCs w:val="24"/>
        </w:rPr>
        <w:t xml:space="preserve">, </w:t>
      </w:r>
      <w:hyperlink w:anchor="_ENREF_34" w:tooltip="Vinceti, 2013 #4" w:history="1">
        <w:r w:rsidR="001E5DBB" w:rsidRPr="001E5DBB">
          <w:rPr>
            <w:rFonts w:ascii="Times New Roman" w:hAnsi="Times New Roman" w:cs="Times New Roman"/>
            <w:noProof/>
            <w:sz w:val="24"/>
            <w:szCs w:val="24"/>
          </w:rPr>
          <w:t>Vinceti, Solovyev et al. 2013</w:t>
        </w:r>
      </w:hyperlink>
      <w:r w:rsidR="00364FAA" w:rsidRPr="001E5DBB">
        <w:rPr>
          <w:rFonts w:ascii="Times New Roman" w:hAnsi="Times New Roman" w:cs="Times New Roman"/>
          <w:noProof/>
          <w:sz w:val="24"/>
          <w:szCs w:val="24"/>
        </w:rPr>
        <w:t>)</w:t>
      </w:r>
      <w:r w:rsidR="001B0091" w:rsidRPr="001E5DBB">
        <w:rPr>
          <w:rFonts w:ascii="Times New Roman" w:hAnsi="Times New Roman" w:cs="Times New Roman"/>
          <w:sz w:val="24"/>
          <w:szCs w:val="24"/>
        </w:rPr>
        <w:fldChar w:fldCharType="end"/>
      </w:r>
      <w:r w:rsidR="001B0091" w:rsidRPr="001E5DBB">
        <w:rPr>
          <w:rFonts w:ascii="Times New Roman" w:hAnsi="Times New Roman" w:cs="Times New Roman"/>
          <w:sz w:val="24"/>
          <w:szCs w:val="24"/>
        </w:rPr>
        <w:t xml:space="preserve"> </w:t>
      </w:r>
      <w:r w:rsidRPr="001E5DBB">
        <w:rPr>
          <w:rFonts w:ascii="Times New Roman" w:hAnsi="Times New Roman" w:cs="Times New Roman"/>
          <w:sz w:val="24"/>
          <w:szCs w:val="24"/>
        </w:rPr>
        <w:t xml:space="preserve">as well </w:t>
      </w:r>
      <w:r w:rsidR="001B0091" w:rsidRPr="001E5DBB">
        <w:rPr>
          <w:rFonts w:ascii="Times New Roman" w:hAnsi="Times New Roman" w:cs="Times New Roman"/>
          <w:sz w:val="24"/>
          <w:szCs w:val="24"/>
        </w:rPr>
        <w:t xml:space="preserve">in neurodegeneration </w:t>
      </w:r>
      <w:r w:rsidR="001B0091" w:rsidRPr="001E5DBB">
        <w:rPr>
          <w:rFonts w:ascii="Times New Roman" w:hAnsi="Times New Roman" w:cs="Times New Roman"/>
          <w:sz w:val="24"/>
          <w:szCs w:val="24"/>
        </w:rPr>
        <w:fldChar w:fldCharType="begin">
          <w:fldData xml:space="preserve">PEVuZE5vdGU+PENpdGU+PEF1dGhvcj5NaWNoYWxrZTwvQXV0aG9yPjxZZWFyPjIwMDc8L1llYXI+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==
</w:fldData>
        </w:fldChar>
      </w:r>
      <w:r w:rsidR="00691A0D" w:rsidRPr="001E5DBB">
        <w:rPr>
          <w:rFonts w:ascii="Times New Roman" w:hAnsi="Times New Roman" w:cs="Times New Roman"/>
          <w:sz w:val="24"/>
          <w:szCs w:val="24"/>
        </w:rPr>
        <w:instrText xml:space="preserve"> ADDIN EN.CITE </w:instrText>
      </w:r>
      <w:r w:rsidR="00691A0D" w:rsidRPr="001E5DBB">
        <w:rPr>
          <w:rFonts w:ascii="Times New Roman" w:hAnsi="Times New Roman" w:cs="Times New Roman"/>
          <w:sz w:val="24"/>
          <w:szCs w:val="24"/>
        </w:rPr>
        <w:fldChar w:fldCharType="begin">
          <w:fldData xml:space="preserve">PEVuZE5vdGU+PENpdGU+PEF1dGhvcj5NaWNoYWxrZTwvQXV0aG9yPjxZZWFyPjIwMDc8L1llYXI+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==
</w:fldData>
        </w:fldChar>
      </w:r>
      <w:r w:rsidR="00691A0D" w:rsidRPr="001E5DBB">
        <w:rPr>
          <w:rFonts w:ascii="Times New Roman" w:hAnsi="Times New Roman" w:cs="Times New Roman"/>
          <w:sz w:val="24"/>
          <w:szCs w:val="24"/>
        </w:rPr>
        <w:instrText xml:space="preserve"> ADDIN EN.CITE.DATA </w:instrText>
      </w:r>
      <w:r w:rsidR="00691A0D" w:rsidRPr="001E5DBB">
        <w:rPr>
          <w:rFonts w:ascii="Times New Roman" w:hAnsi="Times New Roman" w:cs="Times New Roman"/>
          <w:sz w:val="24"/>
          <w:szCs w:val="24"/>
        </w:rPr>
      </w:r>
      <w:r w:rsidR="00691A0D" w:rsidRPr="001E5DBB">
        <w:rPr>
          <w:rFonts w:ascii="Times New Roman" w:hAnsi="Times New Roman" w:cs="Times New Roman"/>
          <w:sz w:val="24"/>
          <w:szCs w:val="24"/>
        </w:rPr>
        <w:fldChar w:fldCharType="end"/>
      </w:r>
      <w:r w:rsidR="001B0091" w:rsidRPr="001E5DBB">
        <w:rPr>
          <w:rFonts w:ascii="Times New Roman" w:hAnsi="Times New Roman" w:cs="Times New Roman"/>
          <w:sz w:val="24"/>
          <w:szCs w:val="24"/>
        </w:rPr>
      </w:r>
      <w:r w:rsidR="001B0091" w:rsidRPr="001E5DBB">
        <w:rPr>
          <w:rFonts w:ascii="Times New Roman" w:hAnsi="Times New Roman" w:cs="Times New Roman"/>
          <w:sz w:val="24"/>
          <w:szCs w:val="24"/>
        </w:rPr>
        <w:fldChar w:fldCharType="separate"/>
      </w:r>
      <w:r w:rsidR="00121179" w:rsidRPr="001E5DBB">
        <w:rPr>
          <w:rFonts w:ascii="Times New Roman" w:hAnsi="Times New Roman" w:cs="Times New Roman"/>
          <w:noProof/>
          <w:sz w:val="24"/>
          <w:szCs w:val="24"/>
        </w:rPr>
        <w:t>(</w:t>
      </w:r>
      <w:hyperlink w:anchor="_ENREF_20" w:tooltip="Michalke, 2007 #220" w:history="1">
        <w:r w:rsidR="001E5DBB" w:rsidRPr="001E5DBB">
          <w:rPr>
            <w:rFonts w:ascii="Times New Roman" w:hAnsi="Times New Roman" w:cs="Times New Roman"/>
            <w:noProof/>
            <w:sz w:val="24"/>
            <w:szCs w:val="24"/>
          </w:rPr>
          <w:t>Michalke, Berthele et al. 2007</w:t>
        </w:r>
      </w:hyperlink>
      <w:r w:rsidR="00121179" w:rsidRPr="001E5DBB">
        <w:rPr>
          <w:rFonts w:ascii="Times New Roman" w:hAnsi="Times New Roman" w:cs="Times New Roman"/>
          <w:noProof/>
          <w:sz w:val="24"/>
          <w:szCs w:val="24"/>
        </w:rPr>
        <w:t xml:space="preserve">, </w:t>
      </w:r>
      <w:hyperlink w:anchor="_ENREF_19" w:tooltip="Michalke, 2007 #228" w:history="1">
        <w:r w:rsidR="001E5DBB" w:rsidRPr="001E5DBB">
          <w:rPr>
            <w:rFonts w:ascii="Times New Roman" w:hAnsi="Times New Roman" w:cs="Times New Roman"/>
            <w:noProof/>
            <w:sz w:val="24"/>
            <w:szCs w:val="24"/>
          </w:rPr>
          <w:t>Michalke, Berthele et al. 2007</w:t>
        </w:r>
      </w:hyperlink>
      <w:r w:rsidR="00121179" w:rsidRPr="001E5DBB">
        <w:rPr>
          <w:rFonts w:ascii="Times New Roman" w:hAnsi="Times New Roman" w:cs="Times New Roman"/>
          <w:noProof/>
          <w:sz w:val="24"/>
          <w:szCs w:val="24"/>
        </w:rPr>
        <w:t xml:space="preserve">, </w:t>
      </w:r>
      <w:hyperlink w:anchor="_ENREF_6" w:tooltip="Fernsebner, 2014 #181" w:history="1">
        <w:r w:rsidR="001E5DBB" w:rsidRPr="001E5DBB">
          <w:rPr>
            <w:rFonts w:ascii="Times New Roman" w:hAnsi="Times New Roman" w:cs="Times New Roman"/>
            <w:noProof/>
            <w:sz w:val="24"/>
            <w:szCs w:val="24"/>
          </w:rPr>
          <w:t>Fernsebner, Zorn et al. 2014</w:t>
        </w:r>
      </w:hyperlink>
      <w:r w:rsidR="00121179" w:rsidRPr="001E5DBB">
        <w:rPr>
          <w:rFonts w:ascii="Times New Roman" w:hAnsi="Times New Roman" w:cs="Times New Roman"/>
          <w:noProof/>
          <w:sz w:val="24"/>
          <w:szCs w:val="24"/>
        </w:rPr>
        <w:t xml:space="preserve">, </w:t>
      </w:r>
      <w:hyperlink w:anchor="_ENREF_23" w:tooltip="Neth, 2015 #284" w:history="1">
        <w:r w:rsidR="001E5DBB" w:rsidRPr="001E5DBB">
          <w:rPr>
            <w:rFonts w:ascii="Times New Roman" w:hAnsi="Times New Roman" w:cs="Times New Roman"/>
            <w:noProof/>
            <w:sz w:val="24"/>
            <w:szCs w:val="24"/>
          </w:rPr>
          <w:t>Neth 2015</w:t>
        </w:r>
      </w:hyperlink>
      <w:r w:rsidR="00121179" w:rsidRPr="001E5DBB">
        <w:rPr>
          <w:rFonts w:ascii="Times New Roman" w:hAnsi="Times New Roman" w:cs="Times New Roman"/>
          <w:noProof/>
          <w:sz w:val="24"/>
          <w:szCs w:val="24"/>
        </w:rPr>
        <w:t xml:space="preserve">, </w:t>
      </w:r>
      <w:hyperlink w:anchor="_ENREF_24" w:tooltip="Neth, 2015 #283" w:history="1">
        <w:r w:rsidR="001E5DBB" w:rsidRPr="001E5DBB">
          <w:rPr>
            <w:rFonts w:ascii="Times New Roman" w:hAnsi="Times New Roman" w:cs="Times New Roman"/>
            <w:noProof/>
            <w:sz w:val="24"/>
            <w:szCs w:val="24"/>
          </w:rPr>
          <w:t>Neth, Lucio et al. 2015</w:t>
        </w:r>
      </w:hyperlink>
      <w:r w:rsidR="00121179" w:rsidRPr="001E5DBB">
        <w:rPr>
          <w:rFonts w:ascii="Times New Roman" w:hAnsi="Times New Roman" w:cs="Times New Roman"/>
          <w:noProof/>
          <w:sz w:val="24"/>
          <w:szCs w:val="24"/>
        </w:rPr>
        <w:t xml:space="preserve">, </w:t>
      </w:r>
      <w:hyperlink w:anchor="_ENREF_33" w:tooltip="Venkataramani, 2018 #471" w:history="1">
        <w:r w:rsidR="001E5DBB" w:rsidRPr="001E5DBB">
          <w:rPr>
            <w:rFonts w:ascii="Times New Roman" w:hAnsi="Times New Roman" w:cs="Times New Roman"/>
            <w:noProof/>
            <w:sz w:val="24"/>
            <w:szCs w:val="24"/>
          </w:rPr>
          <w:t>Venkataramani, Doeppner et al. 2018</w:t>
        </w:r>
      </w:hyperlink>
      <w:r w:rsidR="00121179" w:rsidRPr="001E5DBB">
        <w:rPr>
          <w:rFonts w:ascii="Times New Roman" w:hAnsi="Times New Roman" w:cs="Times New Roman"/>
          <w:noProof/>
          <w:sz w:val="24"/>
          <w:szCs w:val="24"/>
        </w:rPr>
        <w:t xml:space="preserve">, </w:t>
      </w:r>
      <w:hyperlink w:anchor="_ENREF_35" w:tooltip="Willkommen, 2018 #472" w:history="1">
        <w:r w:rsidR="001E5DBB" w:rsidRPr="001E5DBB">
          <w:rPr>
            <w:rFonts w:ascii="Times New Roman" w:hAnsi="Times New Roman" w:cs="Times New Roman"/>
            <w:noProof/>
            <w:sz w:val="24"/>
            <w:szCs w:val="24"/>
          </w:rPr>
          <w:t>Willkommen, Lucio et al. 2018</w:t>
        </w:r>
      </w:hyperlink>
      <w:r w:rsidR="00121179" w:rsidRPr="001E5DBB">
        <w:rPr>
          <w:rFonts w:ascii="Times New Roman" w:hAnsi="Times New Roman" w:cs="Times New Roman"/>
          <w:noProof/>
          <w:sz w:val="24"/>
          <w:szCs w:val="24"/>
        </w:rPr>
        <w:t>)</w:t>
      </w:r>
      <w:r w:rsidR="001B0091" w:rsidRPr="001E5DBB">
        <w:rPr>
          <w:rFonts w:ascii="Times New Roman" w:hAnsi="Times New Roman" w:cs="Times New Roman"/>
          <w:sz w:val="24"/>
          <w:szCs w:val="24"/>
        </w:rPr>
        <w:fldChar w:fldCharType="end"/>
      </w:r>
      <w:r w:rsidR="001B0091" w:rsidRPr="001E5DBB">
        <w:rPr>
          <w:rFonts w:ascii="Times New Roman" w:hAnsi="Times New Roman" w:cs="Times New Roman"/>
          <w:sz w:val="24"/>
          <w:szCs w:val="24"/>
        </w:rPr>
        <w:t xml:space="preserve">. </w:t>
      </w:r>
      <w:r w:rsidR="00345087" w:rsidRPr="001E5DBB">
        <w:rPr>
          <w:rFonts w:ascii="Times New Roman" w:hAnsi="Times New Roman" w:cs="Times New Roman"/>
          <w:sz w:val="24"/>
          <w:szCs w:val="24"/>
        </w:rPr>
        <w:t>In our previous study</w:t>
      </w:r>
      <w:r w:rsidR="001B0091" w:rsidRPr="001E5DBB">
        <w:rPr>
          <w:rFonts w:ascii="Times New Roman" w:hAnsi="Times New Roman" w:cs="Times New Roman"/>
          <w:sz w:val="24"/>
          <w:szCs w:val="24"/>
        </w:rPr>
        <w:t>,</w:t>
      </w:r>
      <w:r w:rsidR="00345087" w:rsidRPr="001E5DBB">
        <w:rPr>
          <w:rFonts w:ascii="Times New Roman" w:hAnsi="Times New Roman" w:cs="Times New Roman"/>
          <w:sz w:val="24"/>
          <w:szCs w:val="24"/>
        </w:rPr>
        <w:t xml:space="preserve"> we revealed that</w:t>
      </w:r>
      <w:r w:rsidR="001B0091" w:rsidRPr="001E5DBB">
        <w:rPr>
          <w:rFonts w:ascii="Times New Roman" w:hAnsi="Times New Roman" w:cs="Times New Roman"/>
          <w:sz w:val="24"/>
          <w:szCs w:val="24"/>
        </w:rPr>
        <w:t xml:space="preserve"> </w:t>
      </w:r>
      <w:r w:rsidR="00345087" w:rsidRPr="001E5DBB">
        <w:rPr>
          <w:rFonts w:ascii="Times New Roman" w:hAnsi="Times New Roman" w:cs="Times New Roman"/>
          <w:sz w:val="24"/>
          <w:szCs w:val="24"/>
        </w:rPr>
        <w:t>liquid chromatography-coupled-</w:t>
      </w:r>
      <w:r w:rsidR="00FD61A2" w:rsidRPr="001E5DBB">
        <w:rPr>
          <w:rFonts w:ascii="Times New Roman" w:hAnsi="Times New Roman" w:cs="Times New Roman"/>
          <w:sz w:val="24"/>
          <w:szCs w:val="24"/>
        </w:rPr>
        <w:t>to</w:t>
      </w:r>
      <w:r w:rsidR="00345087" w:rsidRPr="001E5DBB">
        <w:rPr>
          <w:rFonts w:ascii="Times New Roman" w:hAnsi="Times New Roman" w:cs="Times New Roman"/>
          <w:sz w:val="24"/>
          <w:szCs w:val="24"/>
        </w:rPr>
        <w:t>-inductively-</w:t>
      </w:r>
      <w:r w:rsidR="00FD61A2" w:rsidRPr="001E5DBB">
        <w:rPr>
          <w:rFonts w:ascii="Times New Roman" w:hAnsi="Times New Roman" w:cs="Times New Roman"/>
          <w:sz w:val="24"/>
          <w:szCs w:val="24"/>
        </w:rPr>
        <w:t>coupled plasma mass spectrometry (</w:t>
      </w:r>
      <w:r w:rsidR="001B0091" w:rsidRPr="001E5DBB">
        <w:rPr>
          <w:rFonts w:ascii="Times New Roman" w:hAnsi="Times New Roman" w:cs="Times New Roman"/>
          <w:sz w:val="24"/>
          <w:szCs w:val="24"/>
        </w:rPr>
        <w:t>LC-ICP-MS</w:t>
      </w:r>
      <w:r w:rsidR="00FD61A2"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 </w:t>
      </w:r>
      <w:r w:rsidR="00345087" w:rsidRPr="001E5DBB">
        <w:rPr>
          <w:rFonts w:ascii="Times New Roman" w:hAnsi="Times New Roman" w:cs="Times New Roman"/>
          <w:sz w:val="24"/>
          <w:szCs w:val="24"/>
        </w:rPr>
        <w:t xml:space="preserve">represents a suitable Fe(II)/Fe(III) speciation analysis method that provides good figures of merit using only 8-10 min analysis time per sample </w:t>
      </w:r>
      <w:r w:rsidR="001B0091" w:rsidRPr="001E5DBB">
        <w:rPr>
          <w:rFonts w:ascii="Times New Roman" w:hAnsi="Times New Roman" w:cs="Times New Roman"/>
          <w:sz w:val="24"/>
          <w:szCs w:val="24"/>
        </w:rPr>
        <w:fldChar w:fldCharType="begin">
          <w:fldData xml:space="preserve">PEVuZE5vdGU+PENpdGU+PEF1dGhvcj5Tb2xvdnlldjwvQXV0aG9yPjxZZWFyPjIwMTc8L1llYXI+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</w:fldData>
        </w:fldChar>
      </w:r>
      <w:r w:rsidR="00691A0D" w:rsidRPr="001E5DBB">
        <w:rPr>
          <w:rFonts w:ascii="Times New Roman" w:hAnsi="Times New Roman" w:cs="Times New Roman"/>
          <w:sz w:val="24"/>
          <w:szCs w:val="24"/>
        </w:rPr>
        <w:instrText xml:space="preserve"> ADDIN EN.CITE </w:instrText>
      </w:r>
      <w:r w:rsidR="00691A0D" w:rsidRPr="001E5DBB">
        <w:rPr>
          <w:rFonts w:ascii="Times New Roman" w:hAnsi="Times New Roman" w:cs="Times New Roman"/>
          <w:sz w:val="24"/>
          <w:szCs w:val="24"/>
        </w:rPr>
        <w:fldChar w:fldCharType="begin">
          <w:fldData xml:space="preserve">PEVuZE5vdGU+PENpdGU+PEF1dGhvcj5Tb2xvdnlldjwvQXV0aG9yPjxZZWFyPjIwMTc8L1llYXI+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</w:fldData>
        </w:fldChar>
      </w:r>
      <w:r w:rsidR="00691A0D" w:rsidRPr="001E5DBB">
        <w:rPr>
          <w:rFonts w:ascii="Times New Roman" w:hAnsi="Times New Roman" w:cs="Times New Roman"/>
          <w:sz w:val="24"/>
          <w:szCs w:val="24"/>
        </w:rPr>
        <w:instrText xml:space="preserve"> ADDIN EN.CITE.DATA </w:instrText>
      </w:r>
      <w:r w:rsidR="00691A0D" w:rsidRPr="001E5DBB">
        <w:rPr>
          <w:rFonts w:ascii="Times New Roman" w:hAnsi="Times New Roman" w:cs="Times New Roman"/>
          <w:sz w:val="24"/>
          <w:szCs w:val="24"/>
        </w:rPr>
      </w:r>
      <w:r w:rsidR="00691A0D" w:rsidRPr="001E5DBB">
        <w:rPr>
          <w:rFonts w:ascii="Times New Roman" w:hAnsi="Times New Roman" w:cs="Times New Roman"/>
          <w:sz w:val="24"/>
          <w:szCs w:val="24"/>
        </w:rPr>
        <w:fldChar w:fldCharType="end"/>
      </w:r>
      <w:r w:rsidR="001B0091" w:rsidRPr="001E5DBB">
        <w:rPr>
          <w:rFonts w:ascii="Times New Roman" w:hAnsi="Times New Roman" w:cs="Times New Roman"/>
          <w:sz w:val="24"/>
          <w:szCs w:val="24"/>
        </w:rPr>
      </w:r>
      <w:r w:rsidR="001B0091" w:rsidRPr="001E5DBB">
        <w:rPr>
          <w:rFonts w:ascii="Times New Roman" w:hAnsi="Times New Roman" w:cs="Times New Roman"/>
          <w:sz w:val="24"/>
          <w:szCs w:val="24"/>
        </w:rPr>
        <w:fldChar w:fldCharType="separate"/>
      </w:r>
      <w:r w:rsidR="00364FAA" w:rsidRPr="001E5DBB">
        <w:rPr>
          <w:rFonts w:ascii="Times New Roman" w:hAnsi="Times New Roman" w:cs="Times New Roman"/>
          <w:noProof/>
          <w:sz w:val="24"/>
          <w:szCs w:val="24"/>
        </w:rPr>
        <w:t>(</w:t>
      </w:r>
      <w:hyperlink w:anchor="_ENREF_30" w:tooltip="Solovyev, 2017 #346" w:history="1">
        <w:r w:rsidR="001E5DBB" w:rsidRPr="001E5DBB">
          <w:rPr>
            <w:rFonts w:ascii="Times New Roman" w:hAnsi="Times New Roman" w:cs="Times New Roman"/>
            <w:noProof/>
            <w:sz w:val="24"/>
            <w:szCs w:val="24"/>
          </w:rPr>
          <w:t>Solovyev, Vinceti et al. 2017</w:t>
        </w:r>
      </w:hyperlink>
      <w:r w:rsidR="00364FAA" w:rsidRPr="001E5DBB">
        <w:rPr>
          <w:rFonts w:ascii="Times New Roman" w:hAnsi="Times New Roman" w:cs="Times New Roman"/>
          <w:noProof/>
          <w:sz w:val="24"/>
          <w:szCs w:val="24"/>
        </w:rPr>
        <w:t>)</w:t>
      </w:r>
      <w:r w:rsidR="001B0091" w:rsidRPr="001E5DBB">
        <w:rPr>
          <w:rFonts w:ascii="Times New Roman" w:hAnsi="Times New Roman" w:cs="Times New Roman"/>
          <w:sz w:val="24"/>
          <w:szCs w:val="24"/>
        </w:rPr>
        <w:fldChar w:fldCharType="end"/>
      </w:r>
      <w:r w:rsidR="001B0091" w:rsidRPr="001E5DBB">
        <w:rPr>
          <w:rFonts w:ascii="Times New Roman" w:hAnsi="Times New Roman" w:cs="Times New Roman"/>
          <w:sz w:val="24"/>
          <w:szCs w:val="24"/>
        </w:rPr>
        <w:t xml:space="preserve">. However, in routine LC work </w:t>
      </w:r>
      <w:r w:rsidR="00345087" w:rsidRPr="001E5DBB">
        <w:rPr>
          <w:rFonts w:ascii="Times New Roman" w:hAnsi="Times New Roman" w:cs="Times New Roman"/>
          <w:sz w:val="24"/>
          <w:szCs w:val="24"/>
        </w:rPr>
        <w:t xml:space="preserve">we observed several issues. Depending of the type of samples, </w:t>
      </w:r>
      <w:r w:rsidR="001B0091" w:rsidRPr="001E5DBB">
        <w:rPr>
          <w:rFonts w:ascii="Times New Roman" w:hAnsi="Times New Roman" w:cs="Times New Roman"/>
          <w:sz w:val="24"/>
          <w:szCs w:val="24"/>
        </w:rPr>
        <w:t xml:space="preserve">excessive purge times </w:t>
      </w:r>
      <w:proofErr w:type="gramStart"/>
      <w:r w:rsidR="001B0091" w:rsidRPr="001E5DBB">
        <w:rPr>
          <w:rFonts w:ascii="Times New Roman" w:hAnsi="Times New Roman" w:cs="Times New Roman"/>
          <w:sz w:val="24"/>
          <w:szCs w:val="24"/>
        </w:rPr>
        <w:t>were needed</w:t>
      </w:r>
      <w:proofErr w:type="gramEnd"/>
      <w:r w:rsidR="001B0091" w:rsidRPr="001E5DBB">
        <w:rPr>
          <w:rFonts w:ascii="Times New Roman" w:hAnsi="Times New Roman" w:cs="Times New Roman"/>
          <w:sz w:val="24"/>
          <w:szCs w:val="24"/>
        </w:rPr>
        <w:t xml:space="preserve"> between runs</w:t>
      </w:r>
      <w:r w:rsidR="00345087"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 </w:t>
      </w:r>
      <w:r w:rsidR="00345087" w:rsidRPr="001E5DBB">
        <w:rPr>
          <w:rFonts w:ascii="Times New Roman" w:hAnsi="Times New Roman" w:cs="Times New Roman"/>
          <w:sz w:val="24"/>
          <w:szCs w:val="24"/>
        </w:rPr>
        <w:t>Moreover,</w:t>
      </w:r>
      <w:r w:rsidR="001B0091" w:rsidRPr="001E5DBB">
        <w:rPr>
          <w:rFonts w:ascii="Times New Roman" w:hAnsi="Times New Roman" w:cs="Times New Roman"/>
          <w:sz w:val="24"/>
          <w:szCs w:val="24"/>
        </w:rPr>
        <w:t xml:space="preserve"> when replacement of LC-columns gets necessary </w:t>
      </w:r>
      <w:r w:rsidR="00AF00CC" w:rsidRPr="001E5DBB">
        <w:rPr>
          <w:rFonts w:ascii="Times New Roman" w:hAnsi="Times New Roman" w:cs="Times New Roman"/>
          <w:sz w:val="24"/>
          <w:szCs w:val="24"/>
        </w:rPr>
        <w:t>after analyzing a big sample size</w:t>
      </w:r>
      <w:r w:rsidR="00345087" w:rsidRPr="001E5DBB">
        <w:rPr>
          <w:rFonts w:ascii="Times New Roman" w:hAnsi="Times New Roman" w:cs="Times New Roman"/>
          <w:sz w:val="24"/>
          <w:szCs w:val="24"/>
        </w:rPr>
        <w:t>,</w:t>
      </w:r>
      <w:r w:rsidR="00AF00CC"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 xml:space="preserve">new LC columns for iron speciation </w:t>
      </w:r>
      <w:r w:rsidR="001B0538" w:rsidRPr="001E5DBB">
        <w:rPr>
          <w:rFonts w:ascii="Times New Roman" w:hAnsi="Times New Roman" w:cs="Times New Roman"/>
          <w:sz w:val="24"/>
          <w:szCs w:val="24"/>
        </w:rPr>
        <w:t xml:space="preserve">analysis </w:t>
      </w:r>
      <w:r w:rsidR="00345087" w:rsidRPr="001E5DBB">
        <w:rPr>
          <w:rFonts w:ascii="Times New Roman" w:hAnsi="Times New Roman" w:cs="Times New Roman"/>
          <w:sz w:val="24"/>
          <w:szCs w:val="24"/>
        </w:rPr>
        <w:t>turned out to vary from batch-</w:t>
      </w:r>
      <w:r w:rsidR="006D7445" w:rsidRPr="001E5DBB">
        <w:rPr>
          <w:rFonts w:ascii="Times New Roman" w:hAnsi="Times New Roman" w:cs="Times New Roman"/>
          <w:sz w:val="24"/>
          <w:szCs w:val="24"/>
        </w:rPr>
        <w:t>to-</w:t>
      </w:r>
      <w:r w:rsidR="001B0091" w:rsidRPr="001E5DBB">
        <w:rPr>
          <w:rFonts w:ascii="Times New Roman" w:hAnsi="Times New Roman" w:cs="Times New Roman"/>
          <w:sz w:val="24"/>
          <w:szCs w:val="24"/>
        </w:rPr>
        <w:t xml:space="preserve">batch </w:t>
      </w:r>
      <w:r w:rsidR="00AF00CC" w:rsidRPr="001E5DBB">
        <w:rPr>
          <w:rFonts w:ascii="Times New Roman" w:hAnsi="Times New Roman" w:cs="Times New Roman"/>
          <w:sz w:val="24"/>
          <w:szCs w:val="24"/>
        </w:rPr>
        <w:t xml:space="preserve">with changed performance </w:t>
      </w:r>
      <w:r w:rsidR="001B0091" w:rsidRPr="001E5DBB">
        <w:rPr>
          <w:rFonts w:ascii="Times New Roman" w:hAnsi="Times New Roman" w:cs="Times New Roman"/>
          <w:sz w:val="24"/>
          <w:szCs w:val="24"/>
        </w:rPr>
        <w:t xml:space="preserve">and </w:t>
      </w:r>
      <w:r w:rsidR="00AF00CC" w:rsidRPr="001E5DBB">
        <w:rPr>
          <w:rFonts w:ascii="Times New Roman" w:hAnsi="Times New Roman" w:cs="Times New Roman"/>
          <w:sz w:val="24"/>
          <w:szCs w:val="24"/>
        </w:rPr>
        <w:t xml:space="preserve">consequently </w:t>
      </w:r>
      <w:r w:rsidR="001B0091" w:rsidRPr="001E5DBB">
        <w:rPr>
          <w:rFonts w:ascii="Times New Roman" w:hAnsi="Times New Roman" w:cs="Times New Roman"/>
          <w:sz w:val="24"/>
          <w:szCs w:val="24"/>
        </w:rPr>
        <w:t xml:space="preserve">needed time-consuming re-optimizations of elution conditions. </w:t>
      </w:r>
      <w:r w:rsidR="006D7445" w:rsidRPr="001E5DBB">
        <w:rPr>
          <w:rFonts w:ascii="Times New Roman" w:hAnsi="Times New Roman" w:cs="Times New Roman"/>
          <w:sz w:val="24"/>
          <w:szCs w:val="24"/>
        </w:rPr>
        <w:t>These problems hampered high-throughput analysis and took additional time to gain acceptable result reliability. This</w:t>
      </w:r>
      <w:r w:rsidR="00194437" w:rsidRPr="001E5DBB">
        <w:rPr>
          <w:rFonts w:ascii="Times New Roman" w:hAnsi="Times New Roman" w:cs="Times New Roman"/>
          <w:sz w:val="24"/>
          <w:szCs w:val="24"/>
        </w:rPr>
        <w:t xml:space="preserve"> prompted us to seek for analytical alternatives being less dependent on </w:t>
      </w:r>
      <w:r w:rsidR="00510D14" w:rsidRPr="001E5DBB">
        <w:rPr>
          <w:rFonts w:ascii="Times New Roman" w:hAnsi="Times New Roman" w:cs="Times New Roman"/>
          <w:sz w:val="24"/>
          <w:szCs w:val="24"/>
        </w:rPr>
        <w:t xml:space="preserve">stationary phase </w:t>
      </w:r>
      <w:proofErr w:type="gramStart"/>
      <w:r w:rsidR="00194437" w:rsidRPr="001E5DBB">
        <w:rPr>
          <w:rFonts w:ascii="Times New Roman" w:hAnsi="Times New Roman" w:cs="Times New Roman"/>
          <w:sz w:val="24"/>
          <w:szCs w:val="24"/>
        </w:rPr>
        <w:t xml:space="preserve">batch </w:t>
      </w:r>
      <w:r w:rsidR="00510D14" w:rsidRPr="001E5DBB">
        <w:rPr>
          <w:rFonts w:ascii="Times New Roman" w:hAnsi="Times New Roman" w:cs="Times New Roman"/>
          <w:sz w:val="24"/>
          <w:szCs w:val="24"/>
        </w:rPr>
        <w:t xml:space="preserve"> uniformity</w:t>
      </w:r>
      <w:proofErr w:type="gramEnd"/>
      <w:r w:rsidR="00510D14" w:rsidRPr="001E5DBB">
        <w:rPr>
          <w:rFonts w:ascii="Times New Roman" w:hAnsi="Times New Roman" w:cs="Times New Roman"/>
          <w:sz w:val="24"/>
          <w:szCs w:val="24"/>
        </w:rPr>
        <w:t xml:space="preserve"> of chromatographic columns</w:t>
      </w:r>
      <w:r w:rsidR="00194437" w:rsidRPr="001E5DBB">
        <w:rPr>
          <w:rFonts w:ascii="Times New Roman" w:hAnsi="Times New Roman" w:cs="Times New Roman"/>
          <w:sz w:val="24"/>
          <w:szCs w:val="24"/>
        </w:rPr>
        <w:t>.</w:t>
      </w:r>
    </w:p>
    <w:p w14:paraId="0C8C6EEA" w14:textId="51920E9E" w:rsidR="001B0091" w:rsidRPr="001E5DBB" w:rsidRDefault="00FE3C12"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ab/>
        <w:t xml:space="preserve">Capillary electrophoresis (CE) is a well suited analytical technique that uses an electrical field to separate ions based on their electrophoretic mobility </w:t>
      </w:r>
      <w:r w:rsidRPr="001E5DBB">
        <w:rPr>
          <w:rFonts w:ascii="Times New Roman" w:hAnsi="Times New Roman" w:cs="Times New Roman"/>
          <w:sz w:val="24"/>
          <w:szCs w:val="24"/>
        </w:rPr>
        <w:fldChar w:fldCharType="begin"/>
      </w:r>
      <w:r w:rsidRPr="001E5DBB">
        <w:rPr>
          <w:rFonts w:ascii="Times New Roman" w:hAnsi="Times New Roman" w:cs="Times New Roman"/>
          <w:sz w:val="24"/>
          <w:szCs w:val="24"/>
        </w:rPr>
        <w:instrText xml:space="preserve"> ADDIN EN.CITE &lt;EndNote&gt;&lt;Cite&gt;&lt;Author&gt;Pierre Thibault&lt;/Author&gt;&lt;Year&gt;1998&lt;/Year&gt;&lt;RecNum&gt;476&lt;/RecNum&gt;&lt;DisplayText&gt;(Pierre Thibault and Norman J. Dovichi 1998)&lt;/DisplayText&gt;&lt;record&gt;&lt;rec-number&gt;476&lt;/rec-number&gt;&lt;foreign-keys&gt;&lt;key app="EN" db-id="5f9txere4wxpxqeewaxpsedw09sdsxzffvr2" timestamp="1540553723"&gt;476&lt;/key&gt;&lt;/foreign-keys&gt;&lt;ref-type name="Book Section"&gt;5&lt;/ref-type&gt;&lt;contributors&gt;&lt;authors&gt;&lt;author&gt;Pierre Thibault,&lt;/author&gt;&lt;author&gt;Norman J. Dovichi,&lt;/author&gt;&lt;/authors&gt;&lt;secondary-authors&gt;&lt;author&gt;Patrick Camilleri&lt;/author&gt;&lt;/secondary-authors&gt;&lt;/contributors&gt;&lt;titles&gt;&lt;title&gt;General instrumentation and detection systems including mass spectrometry&lt;/title&gt;&lt;secondary-title&gt;Capillary Electrophoresis - Theory and Practice&lt;/secondary-title&gt;&lt;/titles&gt;&lt;edition&gt;2&lt;/edition&gt;&lt;section&gt;2&lt;/section&gt;&lt;dates&gt;&lt;year&gt;1998&lt;/year&gt;&lt;/dates&gt;&lt;pub-location&gt;Boca Raton, Boston, New York, Washington D.C., London&lt;/pub-location&gt;&lt;publisher&gt;CRC Press&lt;/publisher&gt;&lt;isbn&gt;0-8493-9127-X&lt;/isbn&gt;&lt;urls&gt;&lt;/urls&gt;&lt;/record&gt;&lt;/Cite&gt;&lt;/EndNote&gt;</w:instrText>
      </w:r>
      <w:r w:rsidRPr="001E5DBB">
        <w:rPr>
          <w:rFonts w:ascii="Times New Roman" w:hAnsi="Times New Roman" w:cs="Times New Roman"/>
          <w:sz w:val="24"/>
          <w:szCs w:val="24"/>
        </w:rPr>
        <w:fldChar w:fldCharType="separate"/>
      </w:r>
      <w:r w:rsidRPr="001E5DBB">
        <w:rPr>
          <w:rFonts w:ascii="Times New Roman" w:hAnsi="Times New Roman" w:cs="Times New Roman"/>
          <w:noProof/>
          <w:sz w:val="24"/>
          <w:szCs w:val="24"/>
        </w:rPr>
        <w:t>(</w:t>
      </w:r>
      <w:hyperlink w:anchor="_ENREF_27" w:tooltip="Pierre Thibault, 1998 #476" w:history="1">
        <w:r w:rsidR="001E5DBB" w:rsidRPr="001E5DBB">
          <w:rPr>
            <w:rFonts w:ascii="Times New Roman" w:hAnsi="Times New Roman" w:cs="Times New Roman"/>
            <w:noProof/>
            <w:sz w:val="24"/>
            <w:szCs w:val="24"/>
          </w:rPr>
          <w:t>Pierre Thibault and Norman J. Dovichi 1998</w:t>
        </w:r>
      </w:hyperlink>
      <w:r w:rsidRPr="001E5DBB">
        <w:rPr>
          <w:rFonts w:ascii="Times New Roman" w:hAnsi="Times New Roman" w:cs="Times New Roman"/>
          <w:noProof/>
          <w:sz w:val="24"/>
          <w:szCs w:val="24"/>
        </w:rPr>
        <w:t>)</w:t>
      </w:r>
      <w:r w:rsidRPr="001E5DBB">
        <w:rPr>
          <w:rFonts w:ascii="Times New Roman" w:hAnsi="Times New Roman" w:cs="Times New Roman"/>
          <w:sz w:val="24"/>
          <w:szCs w:val="24"/>
        </w:rPr>
        <w:fldChar w:fldCharType="end"/>
      </w:r>
      <w:r w:rsidRPr="001E5DBB">
        <w:rPr>
          <w:rFonts w:ascii="Times New Roman" w:hAnsi="Times New Roman" w:cs="Times New Roman"/>
          <w:sz w:val="24"/>
          <w:szCs w:val="24"/>
        </w:rPr>
        <w:t xml:space="preserve">. We </w:t>
      </w:r>
      <w:r w:rsidR="001B0091" w:rsidRPr="001E5DBB">
        <w:rPr>
          <w:rFonts w:ascii="Times New Roman" w:hAnsi="Times New Roman" w:cs="Times New Roman"/>
          <w:sz w:val="24"/>
          <w:szCs w:val="24"/>
        </w:rPr>
        <w:t xml:space="preserve">developed a CE-ICP-MS based method for </w:t>
      </w:r>
      <w:r w:rsidR="001B0538" w:rsidRPr="001E5DBB">
        <w:rPr>
          <w:rFonts w:ascii="Times New Roman" w:hAnsi="Times New Roman" w:cs="Times New Roman"/>
          <w:sz w:val="24"/>
          <w:szCs w:val="24"/>
        </w:rPr>
        <w:t>quantifying</w:t>
      </w:r>
      <w:r w:rsidR="001E7515"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Fe(II)/Fe(III) redox speci</w:t>
      </w:r>
      <w:r w:rsidR="001B0538" w:rsidRPr="001E5DBB">
        <w:rPr>
          <w:rFonts w:ascii="Times New Roman" w:hAnsi="Times New Roman" w:cs="Times New Roman"/>
          <w:sz w:val="24"/>
          <w:szCs w:val="24"/>
        </w:rPr>
        <w:t>es</w:t>
      </w:r>
      <w:r w:rsidRPr="001E5DBB">
        <w:rPr>
          <w:rFonts w:ascii="Times New Roman" w:hAnsi="Times New Roman" w:cs="Times New Roman"/>
          <w:sz w:val="24"/>
          <w:szCs w:val="24"/>
        </w:rPr>
        <w:t xml:space="preserve"> because of several advantages of CE over other technique such as LC:</w:t>
      </w:r>
      <w:r w:rsidR="001B0091" w:rsidRPr="001E5DBB">
        <w:rPr>
          <w:rFonts w:ascii="Times New Roman" w:hAnsi="Times New Roman" w:cs="Times New Roman"/>
          <w:sz w:val="24"/>
          <w:szCs w:val="24"/>
        </w:rPr>
        <w:t xml:space="preserve"> </w:t>
      </w:r>
      <w:r w:rsidRPr="001E5DBB">
        <w:rPr>
          <w:rFonts w:ascii="Times New Roman" w:hAnsi="Times New Roman" w:cs="Times New Roman"/>
          <w:sz w:val="24"/>
          <w:szCs w:val="24"/>
        </w:rPr>
        <w:t xml:space="preserve">1.) Capillaries have no stationary phase and thus depend (nearly) not on batch identity; 2.) Aged or blocked CE columns can be replaced quickly without altering performance; </w:t>
      </w:r>
      <w:proofErr w:type="gramStart"/>
      <w:r w:rsidRPr="001E5DBB">
        <w:rPr>
          <w:rFonts w:ascii="Times New Roman" w:hAnsi="Times New Roman" w:cs="Times New Roman"/>
          <w:sz w:val="24"/>
          <w:szCs w:val="24"/>
        </w:rPr>
        <w:t>3</w:t>
      </w:r>
      <w:proofErr w:type="gramEnd"/>
      <w:r w:rsidRPr="001E5DBB">
        <w:rPr>
          <w:rFonts w:ascii="Times New Roman" w:hAnsi="Times New Roman" w:cs="Times New Roman"/>
          <w:sz w:val="24"/>
          <w:szCs w:val="24"/>
        </w:rPr>
        <w:t>.) Purge steps between samples are effective and quick resulting in a shorter analysis time per sample.</w:t>
      </w:r>
      <w:r w:rsidR="00DD7430" w:rsidRPr="001E5DBB">
        <w:rPr>
          <w:rFonts w:ascii="Times New Roman" w:hAnsi="Times New Roman" w:cs="Times New Roman"/>
          <w:sz w:val="24"/>
          <w:szCs w:val="24"/>
        </w:rPr>
        <w:t xml:space="preserve"> We finally discuss the figures of merit of this Fe(II)/Fe(III) speciation </w:t>
      </w:r>
      <w:r w:rsidR="00510D14" w:rsidRPr="001E5DBB">
        <w:rPr>
          <w:rFonts w:ascii="Times New Roman" w:hAnsi="Times New Roman" w:cs="Times New Roman"/>
          <w:sz w:val="24"/>
          <w:szCs w:val="24"/>
        </w:rPr>
        <w:t xml:space="preserve">analysis </w:t>
      </w:r>
      <w:r w:rsidR="00DD7430" w:rsidRPr="001E5DBB">
        <w:rPr>
          <w:rFonts w:ascii="Times New Roman" w:hAnsi="Times New Roman" w:cs="Times New Roman"/>
          <w:sz w:val="24"/>
          <w:szCs w:val="24"/>
        </w:rPr>
        <w:t xml:space="preserve">method that are currently accepted to be useful for application to pre-clinical samples such as human dopaminergic </w:t>
      </w:r>
      <w:proofErr w:type="spellStart"/>
      <w:r w:rsidR="00DD7430" w:rsidRPr="001E5DBB">
        <w:rPr>
          <w:rFonts w:ascii="Times New Roman" w:hAnsi="Times New Roman" w:cs="Times New Roman"/>
          <w:sz w:val="24"/>
          <w:szCs w:val="24"/>
        </w:rPr>
        <w:lastRenderedPageBreak/>
        <w:t>neuroblastoma</w:t>
      </w:r>
      <w:proofErr w:type="spellEnd"/>
      <w:r w:rsidR="00DD7430" w:rsidRPr="001E5DBB">
        <w:rPr>
          <w:rFonts w:ascii="Times New Roman" w:hAnsi="Times New Roman" w:cs="Times New Roman"/>
          <w:sz w:val="24"/>
          <w:szCs w:val="24"/>
        </w:rPr>
        <w:t xml:space="preserve"> cell lysates as well as clinical samples such as cerebrospinal fluid (CSF) samples</w:t>
      </w:r>
      <w:r w:rsidR="00B86D7F" w:rsidRPr="001E5DBB">
        <w:rPr>
          <w:rFonts w:ascii="Times New Roman" w:hAnsi="Times New Roman" w:cs="Times New Roman"/>
          <w:sz w:val="24"/>
          <w:szCs w:val="24"/>
        </w:rPr>
        <w:t xml:space="preserve"> </w:t>
      </w:r>
      <w:r w:rsidR="00B86D7F" w:rsidRPr="001E5DBB">
        <w:rPr>
          <w:rFonts w:ascii="Times New Roman" w:hAnsi="Times New Roman" w:cs="Times New Roman"/>
          <w:sz w:val="24"/>
          <w:szCs w:val="24"/>
        </w:rPr>
        <w:fldChar w:fldCharType="begin">
          <w:fldData xml:space="preserve">PEVuZE5vdGU+PENpdGU+PEF1dGhvcj5JbGlmZjwvQXV0aG9yPjxZZWFyPjIwMTI8L1llYXI+PFJl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</w:fldData>
        </w:fldChar>
      </w:r>
      <w:r w:rsidR="00B86D7F" w:rsidRPr="001E5DBB">
        <w:rPr>
          <w:rFonts w:ascii="Times New Roman" w:hAnsi="Times New Roman" w:cs="Times New Roman"/>
          <w:sz w:val="24"/>
          <w:szCs w:val="24"/>
        </w:rPr>
        <w:instrText xml:space="preserve"> ADDIN EN.CITE </w:instrText>
      </w:r>
      <w:r w:rsidR="00B86D7F" w:rsidRPr="001E5DBB">
        <w:rPr>
          <w:rFonts w:ascii="Times New Roman" w:hAnsi="Times New Roman" w:cs="Times New Roman"/>
          <w:sz w:val="24"/>
          <w:szCs w:val="24"/>
        </w:rPr>
        <w:fldChar w:fldCharType="begin">
          <w:fldData xml:space="preserve">PEVuZE5vdGU+PENpdGU+PEF1dGhvcj5JbGlmZjwvQXV0aG9yPjxZZWFyPjIwMTI8L1llYXI+PFJl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</w:fldData>
        </w:fldChar>
      </w:r>
      <w:r w:rsidR="00B86D7F" w:rsidRPr="001E5DBB">
        <w:rPr>
          <w:rFonts w:ascii="Times New Roman" w:hAnsi="Times New Roman" w:cs="Times New Roman"/>
          <w:sz w:val="24"/>
          <w:szCs w:val="24"/>
        </w:rPr>
        <w:instrText xml:space="preserve"> ADDIN EN.CITE.DATA </w:instrText>
      </w:r>
      <w:r w:rsidR="00B86D7F" w:rsidRPr="001E5DBB">
        <w:rPr>
          <w:rFonts w:ascii="Times New Roman" w:hAnsi="Times New Roman" w:cs="Times New Roman"/>
          <w:sz w:val="24"/>
          <w:szCs w:val="24"/>
        </w:rPr>
      </w:r>
      <w:r w:rsidR="00B86D7F" w:rsidRPr="001E5DBB">
        <w:rPr>
          <w:rFonts w:ascii="Times New Roman" w:hAnsi="Times New Roman" w:cs="Times New Roman"/>
          <w:sz w:val="24"/>
          <w:szCs w:val="24"/>
        </w:rPr>
        <w:fldChar w:fldCharType="end"/>
      </w:r>
      <w:r w:rsidR="00B86D7F" w:rsidRPr="001E5DBB">
        <w:rPr>
          <w:rFonts w:ascii="Times New Roman" w:hAnsi="Times New Roman" w:cs="Times New Roman"/>
          <w:sz w:val="24"/>
          <w:szCs w:val="24"/>
        </w:rPr>
      </w:r>
      <w:r w:rsidR="00B86D7F" w:rsidRPr="001E5DBB">
        <w:rPr>
          <w:rFonts w:ascii="Times New Roman" w:hAnsi="Times New Roman" w:cs="Times New Roman"/>
          <w:sz w:val="24"/>
          <w:szCs w:val="24"/>
        </w:rPr>
        <w:fldChar w:fldCharType="separate"/>
      </w:r>
      <w:r w:rsidR="00B86D7F" w:rsidRPr="001E5DBB">
        <w:rPr>
          <w:rFonts w:ascii="Times New Roman" w:hAnsi="Times New Roman" w:cs="Times New Roman"/>
          <w:noProof/>
          <w:sz w:val="24"/>
          <w:szCs w:val="24"/>
        </w:rPr>
        <w:t>(</w:t>
      </w:r>
      <w:hyperlink w:anchor="_ENREF_12" w:tooltip="Iliff, 2012 #483" w:history="1">
        <w:r w:rsidR="001E5DBB" w:rsidRPr="001E5DBB">
          <w:rPr>
            <w:rFonts w:ascii="Times New Roman" w:hAnsi="Times New Roman" w:cs="Times New Roman"/>
            <w:noProof/>
            <w:sz w:val="24"/>
            <w:szCs w:val="24"/>
          </w:rPr>
          <w:t>Iliff, Wang et al. 2012</w:t>
        </w:r>
      </w:hyperlink>
      <w:r w:rsidR="00B86D7F" w:rsidRPr="001E5DBB">
        <w:rPr>
          <w:rFonts w:ascii="Times New Roman" w:hAnsi="Times New Roman" w:cs="Times New Roman"/>
          <w:noProof/>
          <w:sz w:val="24"/>
          <w:szCs w:val="24"/>
        </w:rPr>
        <w:t>)</w:t>
      </w:r>
      <w:r w:rsidR="00B86D7F" w:rsidRPr="001E5DBB">
        <w:rPr>
          <w:rFonts w:ascii="Times New Roman" w:hAnsi="Times New Roman" w:cs="Times New Roman"/>
          <w:sz w:val="24"/>
          <w:szCs w:val="24"/>
        </w:rPr>
        <w:fldChar w:fldCharType="end"/>
      </w:r>
      <w:r w:rsidR="001B0091" w:rsidRPr="001E5DBB">
        <w:rPr>
          <w:rFonts w:ascii="Times New Roman" w:hAnsi="Times New Roman" w:cs="Times New Roman"/>
          <w:sz w:val="24"/>
          <w:szCs w:val="24"/>
        </w:rPr>
        <w:t xml:space="preserve">. </w:t>
      </w:r>
    </w:p>
    <w:p w14:paraId="166F7A20" w14:textId="5582F60C" w:rsidR="00DD7430" w:rsidRPr="001E5DBB" w:rsidRDefault="00845285" w:rsidP="00DD7430">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ab/>
        <w:t>To our best knowledge,</w:t>
      </w:r>
      <w:r w:rsidR="00AE6329" w:rsidRPr="001E5DBB">
        <w:rPr>
          <w:rFonts w:ascii="Times New Roman" w:hAnsi="Times New Roman" w:cs="Times New Roman"/>
          <w:sz w:val="24"/>
          <w:szCs w:val="24"/>
        </w:rPr>
        <w:t xml:space="preserve"> we</w:t>
      </w:r>
      <w:r w:rsidR="001B0091" w:rsidRPr="001E5DBB">
        <w:rPr>
          <w:rFonts w:ascii="Times New Roman" w:hAnsi="Times New Roman" w:cs="Times New Roman"/>
          <w:sz w:val="24"/>
          <w:szCs w:val="24"/>
        </w:rPr>
        <w:t xml:space="preserve"> </w:t>
      </w:r>
      <w:r w:rsidRPr="001E5DBB">
        <w:rPr>
          <w:rFonts w:ascii="Times New Roman" w:hAnsi="Times New Roman" w:cs="Times New Roman"/>
          <w:sz w:val="24"/>
          <w:szCs w:val="24"/>
        </w:rPr>
        <w:t xml:space="preserve">here </w:t>
      </w:r>
      <w:r w:rsidR="001B0091" w:rsidRPr="001E5DBB">
        <w:rPr>
          <w:rFonts w:ascii="Times New Roman" w:hAnsi="Times New Roman" w:cs="Times New Roman"/>
          <w:sz w:val="24"/>
          <w:szCs w:val="24"/>
        </w:rPr>
        <w:t xml:space="preserve">report </w:t>
      </w:r>
      <w:r w:rsidRPr="001E5DBB">
        <w:rPr>
          <w:rFonts w:ascii="Times New Roman" w:hAnsi="Times New Roman" w:cs="Times New Roman"/>
          <w:sz w:val="24"/>
          <w:szCs w:val="24"/>
        </w:rPr>
        <w:t xml:space="preserve">for the first time the stepwise development of a CE-ICP-MS based method for </w:t>
      </w:r>
      <w:proofErr w:type="gramStart"/>
      <w:r w:rsidRPr="001E5DBB">
        <w:rPr>
          <w:rFonts w:ascii="Times New Roman" w:hAnsi="Times New Roman" w:cs="Times New Roman"/>
          <w:sz w:val="24"/>
          <w:szCs w:val="24"/>
        </w:rPr>
        <w:t>Fe(</w:t>
      </w:r>
      <w:proofErr w:type="gramEnd"/>
      <w:r w:rsidRPr="001E5DBB">
        <w:rPr>
          <w:rFonts w:ascii="Times New Roman" w:hAnsi="Times New Roman" w:cs="Times New Roman"/>
          <w:sz w:val="24"/>
          <w:szCs w:val="24"/>
        </w:rPr>
        <w:t>II)/(III) speciation analysis and its applicability and method performance to representative pre- and clinical samples to study iron homeostasis in brain and neurodegenerative research.</w:t>
      </w:r>
      <w:r w:rsidR="00675B3D" w:rsidRPr="001E5DBB">
        <w:rPr>
          <w:rFonts w:ascii="Times New Roman" w:hAnsi="Times New Roman" w:cs="Times New Roman"/>
          <w:sz w:val="24"/>
          <w:szCs w:val="24"/>
        </w:rPr>
        <w:t xml:space="preserve"> Due to the</w:t>
      </w:r>
      <w:r w:rsidR="00DD7430" w:rsidRPr="001E5DBB">
        <w:rPr>
          <w:rFonts w:ascii="Times New Roman" w:hAnsi="Times New Roman" w:cs="Times New Roman"/>
          <w:sz w:val="24"/>
          <w:szCs w:val="24"/>
        </w:rPr>
        <w:t xml:space="preserve"> short analysis time and simplicity to “regenerate” the capillary for high </w:t>
      </w:r>
      <w:proofErr w:type="gramStart"/>
      <w:r w:rsidR="00DD7430" w:rsidRPr="001E5DBB">
        <w:rPr>
          <w:rFonts w:ascii="Times New Roman" w:hAnsi="Times New Roman" w:cs="Times New Roman"/>
          <w:sz w:val="24"/>
          <w:szCs w:val="24"/>
        </w:rPr>
        <w:t>reproducibility</w:t>
      </w:r>
      <w:proofErr w:type="gramEnd"/>
      <w:r w:rsidR="00DD7430" w:rsidRPr="001E5DBB">
        <w:rPr>
          <w:rFonts w:ascii="Times New Roman" w:hAnsi="Times New Roman" w:cs="Times New Roman"/>
          <w:sz w:val="24"/>
          <w:szCs w:val="24"/>
        </w:rPr>
        <w:t xml:space="preserve"> </w:t>
      </w:r>
      <w:r w:rsidR="00675B3D" w:rsidRPr="001E5DBB">
        <w:rPr>
          <w:rFonts w:ascii="Times New Roman" w:hAnsi="Times New Roman" w:cs="Times New Roman"/>
          <w:sz w:val="24"/>
          <w:szCs w:val="24"/>
        </w:rPr>
        <w:t>we propose the superiority</w:t>
      </w:r>
      <w:r w:rsidR="00DD7430" w:rsidRPr="001E5DBB">
        <w:rPr>
          <w:rFonts w:ascii="Times New Roman" w:hAnsi="Times New Roman" w:cs="Times New Roman"/>
          <w:sz w:val="24"/>
          <w:szCs w:val="24"/>
        </w:rPr>
        <w:t xml:space="preserve"> to </w:t>
      </w:r>
      <w:r w:rsidR="00675B3D" w:rsidRPr="001E5DBB">
        <w:rPr>
          <w:rFonts w:ascii="Times New Roman" w:hAnsi="Times New Roman" w:cs="Times New Roman"/>
          <w:sz w:val="24"/>
          <w:szCs w:val="24"/>
        </w:rPr>
        <w:t xml:space="preserve">alternative </w:t>
      </w:r>
      <w:r w:rsidR="00DD7430" w:rsidRPr="001E5DBB">
        <w:rPr>
          <w:rFonts w:ascii="Times New Roman" w:hAnsi="Times New Roman" w:cs="Times New Roman"/>
          <w:sz w:val="24"/>
          <w:szCs w:val="24"/>
        </w:rPr>
        <w:t>LC-ICP-MS</w:t>
      </w:r>
      <w:r w:rsidRPr="001E5DBB">
        <w:rPr>
          <w:rFonts w:ascii="Times New Roman" w:hAnsi="Times New Roman" w:cs="Times New Roman"/>
          <w:sz w:val="24"/>
          <w:szCs w:val="24"/>
        </w:rPr>
        <w:t>-based methods.</w:t>
      </w:r>
    </w:p>
    <w:p w14:paraId="2A550C61" w14:textId="77777777" w:rsidR="001B0091" w:rsidRPr="001E5DBB" w:rsidRDefault="001B0091" w:rsidP="009D0CC3">
      <w:pPr>
        <w:spacing w:line="360" w:lineRule="auto"/>
        <w:jc w:val="both"/>
        <w:rPr>
          <w:rFonts w:ascii="Times New Roman" w:hAnsi="Times New Roman" w:cs="Times New Roman"/>
          <w:sz w:val="24"/>
          <w:szCs w:val="24"/>
        </w:rPr>
      </w:pPr>
    </w:p>
    <w:p w14:paraId="1BC8A4DB" w14:textId="77777777" w:rsidR="001B0091" w:rsidRPr="001E5DBB" w:rsidRDefault="001B0091" w:rsidP="009D0CC3">
      <w:pPr>
        <w:spacing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Experimental</w:t>
      </w:r>
    </w:p>
    <w:p w14:paraId="7B693834" w14:textId="77777777" w:rsidR="001B0091" w:rsidRPr="001E5DBB" w:rsidRDefault="001B0091" w:rsidP="009D0CC3">
      <w:pPr>
        <w:spacing w:after="0"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Chemicals</w:t>
      </w:r>
    </w:p>
    <w:p w14:paraId="5FF7EC9B" w14:textId="1607D7EE" w:rsidR="001B0091" w:rsidRPr="001E5DBB" w:rsidRDefault="00675B3D"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ab/>
      </w:r>
      <w:proofErr w:type="spellStart"/>
      <w:r w:rsidR="001B0091" w:rsidRPr="001E5DBB">
        <w:rPr>
          <w:rFonts w:ascii="Times New Roman" w:hAnsi="Times New Roman" w:cs="Times New Roman"/>
          <w:sz w:val="24"/>
          <w:szCs w:val="24"/>
        </w:rPr>
        <w:t>Tetramethylammoniumhydroxide</w:t>
      </w:r>
      <w:proofErr w:type="spellEnd"/>
      <w:r w:rsidR="001B0091" w:rsidRPr="001E5DBB">
        <w:rPr>
          <w:rFonts w:ascii="Times New Roman" w:hAnsi="Times New Roman" w:cs="Times New Roman"/>
          <w:sz w:val="24"/>
          <w:szCs w:val="24"/>
        </w:rPr>
        <w:t xml:space="preserve"> (TMAH), </w:t>
      </w:r>
      <w:proofErr w:type="spellStart"/>
      <w:r w:rsidR="001B0091" w:rsidRPr="001E5DBB">
        <w:rPr>
          <w:rFonts w:ascii="Times New Roman" w:hAnsi="Times New Roman" w:cs="Times New Roman"/>
          <w:sz w:val="24"/>
          <w:szCs w:val="24"/>
        </w:rPr>
        <w:t>HCl</w:t>
      </w:r>
      <w:proofErr w:type="spellEnd"/>
      <w:r w:rsidR="001B0091" w:rsidRPr="001E5DBB">
        <w:rPr>
          <w:rFonts w:ascii="Times New Roman" w:hAnsi="Times New Roman" w:cs="Times New Roman"/>
          <w:sz w:val="24"/>
          <w:szCs w:val="24"/>
        </w:rPr>
        <w:t xml:space="preserve"> </w:t>
      </w:r>
      <w:proofErr w:type="spellStart"/>
      <w:r w:rsidR="001B0091" w:rsidRPr="001E5DBB">
        <w:rPr>
          <w:rFonts w:ascii="Times New Roman" w:hAnsi="Times New Roman" w:cs="Times New Roman"/>
          <w:sz w:val="24"/>
          <w:szCs w:val="24"/>
        </w:rPr>
        <w:t>suprapure</w:t>
      </w:r>
      <w:proofErr w:type="spellEnd"/>
      <w:r w:rsidR="001B0091" w:rsidRPr="001E5DBB">
        <w:rPr>
          <w:rFonts w:ascii="Times New Roman" w:hAnsi="Times New Roman" w:cs="Times New Roman"/>
          <w:sz w:val="24"/>
          <w:szCs w:val="24"/>
        </w:rPr>
        <w:t xml:space="preserve"> and ammonium citrate </w:t>
      </w:r>
      <w:proofErr w:type="gramStart"/>
      <w:r w:rsidR="001B0091" w:rsidRPr="001E5DBB">
        <w:rPr>
          <w:rFonts w:ascii="Times New Roman" w:hAnsi="Times New Roman" w:cs="Times New Roman"/>
          <w:sz w:val="24"/>
          <w:szCs w:val="24"/>
        </w:rPr>
        <w:t>were purchased</w:t>
      </w:r>
      <w:proofErr w:type="gramEnd"/>
      <w:r w:rsidR="001B0091" w:rsidRPr="001E5DBB">
        <w:rPr>
          <w:rFonts w:ascii="Times New Roman" w:hAnsi="Times New Roman" w:cs="Times New Roman"/>
          <w:sz w:val="24"/>
          <w:szCs w:val="24"/>
        </w:rPr>
        <w:t xml:space="preserve"> from Merck </w:t>
      </w:r>
      <w:r w:rsidR="0043471E" w:rsidRPr="001E5DBB">
        <w:rPr>
          <w:rFonts w:ascii="Times New Roman" w:hAnsi="Times New Roman" w:cs="Times New Roman"/>
          <w:sz w:val="24"/>
          <w:szCs w:val="24"/>
        </w:rPr>
        <w:t>(</w:t>
      </w:r>
      <w:r w:rsidR="001B0091" w:rsidRPr="001E5DBB">
        <w:rPr>
          <w:rFonts w:ascii="Times New Roman" w:hAnsi="Times New Roman" w:cs="Times New Roman"/>
          <w:sz w:val="24"/>
          <w:szCs w:val="24"/>
        </w:rPr>
        <w:t>Darmstadt, Germany</w:t>
      </w:r>
      <w:r w:rsidR="0043471E"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 </w:t>
      </w:r>
      <w:proofErr w:type="spellStart"/>
      <w:r w:rsidR="001B0091" w:rsidRPr="001E5DBB">
        <w:rPr>
          <w:rFonts w:ascii="Times New Roman" w:hAnsi="Times New Roman" w:cs="Times New Roman"/>
          <w:sz w:val="24"/>
          <w:szCs w:val="24"/>
        </w:rPr>
        <w:t>Argon</w:t>
      </w:r>
      <w:r w:rsidR="001B0091" w:rsidRPr="001E5DBB">
        <w:rPr>
          <w:rFonts w:ascii="Times New Roman" w:hAnsi="Times New Roman" w:cs="Times New Roman"/>
          <w:sz w:val="24"/>
          <w:szCs w:val="24"/>
          <w:vertAlign w:val="subscript"/>
        </w:rPr>
        <w:t>liqud</w:t>
      </w:r>
      <w:proofErr w:type="spellEnd"/>
      <w:r w:rsidR="001B0091" w:rsidRPr="001E5DBB">
        <w:rPr>
          <w:rFonts w:ascii="Times New Roman" w:hAnsi="Times New Roman" w:cs="Times New Roman"/>
          <w:sz w:val="24"/>
          <w:szCs w:val="24"/>
          <w:vertAlign w:val="subscript"/>
        </w:rPr>
        <w:t xml:space="preserve"> </w:t>
      </w:r>
      <w:r w:rsidRPr="001E5DBB">
        <w:rPr>
          <w:rFonts w:ascii="Times New Roman" w:hAnsi="Times New Roman" w:cs="Times New Roman"/>
          <w:sz w:val="24"/>
          <w:szCs w:val="24"/>
        </w:rPr>
        <w:t>(</w:t>
      </w:r>
      <w:proofErr w:type="spellStart"/>
      <w:r w:rsidRPr="001E5DBB">
        <w:rPr>
          <w:rFonts w:ascii="Times New Roman" w:hAnsi="Times New Roman" w:cs="Times New Roman"/>
          <w:sz w:val="24"/>
          <w:szCs w:val="24"/>
        </w:rPr>
        <w:t>Ar</w:t>
      </w:r>
      <w:proofErr w:type="spellEnd"/>
      <w:r w:rsidRPr="001E5DBB">
        <w:rPr>
          <w:rFonts w:ascii="Times New Roman" w:hAnsi="Times New Roman" w:cs="Times New Roman"/>
          <w:sz w:val="24"/>
          <w:szCs w:val="24"/>
        </w:rPr>
        <w:t xml:space="preserve">) </w:t>
      </w:r>
      <w:proofErr w:type="gramStart"/>
      <w:r w:rsidRPr="001E5DBB">
        <w:rPr>
          <w:rFonts w:ascii="Times New Roman" w:hAnsi="Times New Roman" w:cs="Times New Roman"/>
          <w:sz w:val="24"/>
          <w:szCs w:val="24"/>
        </w:rPr>
        <w:t>w</w:t>
      </w:r>
      <w:r w:rsidR="001B0091" w:rsidRPr="001E5DBB">
        <w:rPr>
          <w:rFonts w:ascii="Times New Roman" w:hAnsi="Times New Roman" w:cs="Times New Roman"/>
          <w:sz w:val="24"/>
          <w:szCs w:val="24"/>
        </w:rPr>
        <w:t>as purchased</w:t>
      </w:r>
      <w:proofErr w:type="gramEnd"/>
      <w:r w:rsidR="001B0091" w:rsidRPr="001E5DBB">
        <w:rPr>
          <w:rFonts w:ascii="Times New Roman" w:hAnsi="Times New Roman" w:cs="Times New Roman"/>
          <w:sz w:val="24"/>
          <w:szCs w:val="24"/>
        </w:rPr>
        <w:t xml:space="preserve"> from Air-Liquide </w:t>
      </w:r>
      <w:r w:rsidR="0043471E" w:rsidRPr="001E5DBB">
        <w:rPr>
          <w:rFonts w:ascii="Times New Roman" w:hAnsi="Times New Roman" w:cs="Times New Roman"/>
          <w:sz w:val="24"/>
          <w:szCs w:val="24"/>
        </w:rPr>
        <w:t>(</w:t>
      </w:r>
      <w:r w:rsidR="001B0091" w:rsidRPr="001E5DBB">
        <w:rPr>
          <w:rFonts w:ascii="Times New Roman" w:hAnsi="Times New Roman" w:cs="Times New Roman"/>
          <w:sz w:val="24"/>
          <w:szCs w:val="24"/>
        </w:rPr>
        <w:t>Düsseldorf, Germany</w:t>
      </w:r>
      <w:r w:rsidR="0043471E" w:rsidRPr="001E5DBB">
        <w:rPr>
          <w:rFonts w:ascii="Times New Roman" w:hAnsi="Times New Roman" w:cs="Times New Roman"/>
          <w:sz w:val="24"/>
          <w:szCs w:val="24"/>
        </w:rPr>
        <w:t>)</w:t>
      </w:r>
      <w:r w:rsidR="00C7629F" w:rsidRPr="001E5DBB">
        <w:rPr>
          <w:rFonts w:ascii="Times New Roman" w:hAnsi="Times New Roman" w:cs="Times New Roman"/>
          <w:sz w:val="24"/>
          <w:szCs w:val="24"/>
        </w:rPr>
        <w:t xml:space="preserve"> and gaseous </w:t>
      </w:r>
      <w:proofErr w:type="spellStart"/>
      <w:r w:rsidR="00C7629F" w:rsidRPr="001E5DBB">
        <w:rPr>
          <w:rFonts w:ascii="Times New Roman" w:hAnsi="Times New Roman" w:cs="Times New Roman"/>
          <w:sz w:val="24"/>
          <w:szCs w:val="24"/>
        </w:rPr>
        <w:t>Ar</w:t>
      </w:r>
      <w:proofErr w:type="spellEnd"/>
      <w:r w:rsidR="00C7629F" w:rsidRPr="001E5DBB">
        <w:rPr>
          <w:rFonts w:ascii="Times New Roman" w:hAnsi="Times New Roman" w:cs="Times New Roman"/>
          <w:sz w:val="24"/>
          <w:szCs w:val="24"/>
        </w:rPr>
        <w:t xml:space="preserve"> was gained at the vaporizer at the tank</w:t>
      </w:r>
      <w:r w:rsidR="001B0091" w:rsidRPr="001E5DBB">
        <w:rPr>
          <w:rFonts w:ascii="Times New Roman" w:hAnsi="Times New Roman" w:cs="Times New Roman"/>
          <w:sz w:val="24"/>
          <w:szCs w:val="24"/>
        </w:rPr>
        <w:t>. FeCl</w:t>
      </w:r>
      <w:r w:rsidR="001B0091" w:rsidRPr="001E5DBB">
        <w:rPr>
          <w:rFonts w:ascii="Times New Roman" w:hAnsi="Times New Roman" w:cs="Times New Roman"/>
          <w:sz w:val="24"/>
          <w:szCs w:val="24"/>
          <w:vertAlign w:val="subscript"/>
        </w:rPr>
        <w:t>3</w:t>
      </w:r>
      <w:r w:rsidR="001B0091" w:rsidRPr="001E5DBB">
        <w:rPr>
          <w:rFonts w:ascii="Times New Roman" w:hAnsi="Times New Roman" w:cs="Times New Roman"/>
          <w:sz w:val="24"/>
          <w:szCs w:val="24"/>
        </w:rPr>
        <w:t xml:space="preserve"> </w:t>
      </w:r>
      <w:r w:rsidR="00DF53E7"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 6H</w:t>
      </w:r>
      <w:r w:rsidR="001B0091" w:rsidRPr="001E5DBB">
        <w:rPr>
          <w:rFonts w:ascii="Times New Roman" w:hAnsi="Times New Roman" w:cs="Times New Roman"/>
          <w:sz w:val="24"/>
          <w:szCs w:val="24"/>
          <w:vertAlign w:val="subscript"/>
        </w:rPr>
        <w:t>2</w:t>
      </w:r>
      <w:r w:rsidRPr="001E5DBB">
        <w:rPr>
          <w:rFonts w:ascii="Times New Roman" w:hAnsi="Times New Roman" w:cs="Times New Roman"/>
          <w:sz w:val="24"/>
          <w:szCs w:val="24"/>
        </w:rPr>
        <w:t xml:space="preserve">O standard, </w:t>
      </w:r>
      <w:r w:rsidR="001B0091" w:rsidRPr="001E5DBB">
        <w:rPr>
          <w:rFonts w:ascii="Times New Roman" w:hAnsi="Times New Roman" w:cs="Times New Roman"/>
          <w:sz w:val="24"/>
          <w:szCs w:val="24"/>
        </w:rPr>
        <w:t>2</w:t>
      </w:r>
      <w:proofErr w:type="gramStart"/>
      <w:r w:rsidR="001B0091" w:rsidRPr="001E5DBB">
        <w:rPr>
          <w:rFonts w:ascii="Times New Roman" w:hAnsi="Times New Roman" w:cs="Times New Roman"/>
          <w:sz w:val="24"/>
          <w:szCs w:val="24"/>
        </w:rPr>
        <w:t>,6</w:t>
      </w:r>
      <w:proofErr w:type="gramEnd"/>
      <w:r w:rsidR="001B0091" w:rsidRPr="001E5DBB">
        <w:rPr>
          <w:rFonts w:ascii="Times New Roman" w:hAnsi="Times New Roman" w:cs="Times New Roman"/>
          <w:sz w:val="24"/>
          <w:szCs w:val="24"/>
        </w:rPr>
        <w:t>-pyridine dicarboxylic acid (</w:t>
      </w:r>
      <w:proofErr w:type="spellStart"/>
      <w:r w:rsidR="001B0091" w:rsidRPr="001E5DBB">
        <w:rPr>
          <w:rFonts w:ascii="Times New Roman" w:hAnsi="Times New Roman" w:cs="Times New Roman"/>
          <w:sz w:val="24"/>
          <w:szCs w:val="24"/>
        </w:rPr>
        <w:t>dipycollinic</w:t>
      </w:r>
      <w:proofErr w:type="spellEnd"/>
      <w:r w:rsidR="001B0091" w:rsidRPr="001E5DBB">
        <w:rPr>
          <w:rFonts w:ascii="Times New Roman" w:hAnsi="Times New Roman" w:cs="Times New Roman"/>
          <w:sz w:val="24"/>
          <w:szCs w:val="24"/>
        </w:rPr>
        <w:t xml:space="preserve"> acid, PDCA) </w:t>
      </w:r>
      <w:r w:rsidRPr="001E5DBB">
        <w:rPr>
          <w:rFonts w:ascii="Times New Roman" w:hAnsi="Times New Roman" w:cs="Times New Roman"/>
          <w:sz w:val="24"/>
          <w:szCs w:val="24"/>
        </w:rPr>
        <w:t>and Manganese-acetate (</w:t>
      </w:r>
      <w:proofErr w:type="spellStart"/>
      <w:r w:rsidRPr="001E5DBB">
        <w:rPr>
          <w:rFonts w:ascii="Times New Roman" w:hAnsi="Times New Roman" w:cs="Times New Roman"/>
          <w:sz w:val="24"/>
          <w:szCs w:val="24"/>
        </w:rPr>
        <w:t>Mn</w:t>
      </w:r>
      <w:proofErr w:type="spellEnd"/>
      <w:r w:rsidRPr="001E5DBB">
        <w:rPr>
          <w:rFonts w:ascii="Times New Roman" w:hAnsi="Times New Roman" w:cs="Times New Roman"/>
          <w:sz w:val="24"/>
          <w:szCs w:val="24"/>
        </w:rPr>
        <w:t xml:space="preserve"> (II)) </w:t>
      </w:r>
      <w:r w:rsidR="001B0091" w:rsidRPr="001E5DBB">
        <w:rPr>
          <w:rFonts w:ascii="Times New Roman" w:hAnsi="Times New Roman" w:cs="Times New Roman"/>
          <w:sz w:val="24"/>
          <w:szCs w:val="24"/>
        </w:rPr>
        <w:t xml:space="preserve">was from Sigma Aldrich </w:t>
      </w:r>
      <w:proofErr w:type="spellStart"/>
      <w:r w:rsidR="001B0091" w:rsidRPr="001E5DBB">
        <w:rPr>
          <w:rFonts w:ascii="Times New Roman" w:hAnsi="Times New Roman" w:cs="Times New Roman"/>
          <w:sz w:val="24"/>
          <w:szCs w:val="24"/>
        </w:rPr>
        <w:t>Chemie</w:t>
      </w:r>
      <w:proofErr w:type="spellEnd"/>
      <w:r w:rsidR="001B0091" w:rsidRPr="001E5DBB">
        <w:rPr>
          <w:rFonts w:ascii="Times New Roman" w:hAnsi="Times New Roman" w:cs="Times New Roman"/>
          <w:sz w:val="24"/>
          <w:szCs w:val="24"/>
        </w:rPr>
        <w:t xml:space="preserve"> (</w:t>
      </w:r>
      <w:proofErr w:type="spellStart"/>
      <w:r w:rsidR="001B0091" w:rsidRPr="001E5DBB">
        <w:rPr>
          <w:rFonts w:ascii="Times New Roman" w:hAnsi="Times New Roman" w:cs="Times New Roman"/>
          <w:sz w:val="24"/>
          <w:szCs w:val="24"/>
        </w:rPr>
        <w:t>Steinheim</w:t>
      </w:r>
      <w:proofErr w:type="spellEnd"/>
      <w:r w:rsidR="001B0091" w:rsidRPr="001E5DBB">
        <w:rPr>
          <w:rFonts w:ascii="Times New Roman" w:hAnsi="Times New Roman" w:cs="Times New Roman"/>
          <w:sz w:val="24"/>
          <w:szCs w:val="24"/>
        </w:rPr>
        <w:t>, Germany). FeCl</w:t>
      </w:r>
      <w:r w:rsidR="001B0091" w:rsidRPr="001E5DBB">
        <w:rPr>
          <w:rFonts w:ascii="Times New Roman" w:hAnsi="Times New Roman" w:cs="Times New Roman"/>
          <w:sz w:val="24"/>
          <w:szCs w:val="24"/>
          <w:vertAlign w:val="subscript"/>
        </w:rPr>
        <w:t>2</w:t>
      </w:r>
      <w:r w:rsidR="001B0091" w:rsidRPr="001E5DBB">
        <w:rPr>
          <w:rFonts w:ascii="Times New Roman" w:hAnsi="Times New Roman" w:cs="Times New Roman"/>
          <w:sz w:val="24"/>
          <w:szCs w:val="24"/>
        </w:rPr>
        <w:t xml:space="preserve"> </w:t>
      </w:r>
      <w:r w:rsidR="00DF53E7"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 4H</w:t>
      </w:r>
      <w:r w:rsidR="001B0091" w:rsidRPr="001E5DBB">
        <w:rPr>
          <w:rFonts w:ascii="Times New Roman" w:hAnsi="Times New Roman" w:cs="Times New Roman"/>
          <w:sz w:val="24"/>
          <w:szCs w:val="24"/>
          <w:vertAlign w:val="subscript"/>
        </w:rPr>
        <w:t>2</w:t>
      </w:r>
      <w:r w:rsidR="001B0091" w:rsidRPr="001E5DBB">
        <w:rPr>
          <w:rFonts w:ascii="Times New Roman" w:hAnsi="Times New Roman" w:cs="Times New Roman"/>
          <w:sz w:val="24"/>
          <w:szCs w:val="24"/>
        </w:rPr>
        <w:t>O was purchased from AppliChem GmbH (Darmstadt, Germany</w:t>
      </w:r>
      <w:r w:rsidR="00DF53E7" w:rsidRPr="001E5DBB">
        <w:rPr>
          <w:rFonts w:ascii="Times New Roman" w:hAnsi="Times New Roman" w:cs="Times New Roman"/>
          <w:sz w:val="24"/>
          <w:szCs w:val="24"/>
        </w:rPr>
        <w:t>)</w:t>
      </w:r>
      <w:r w:rsidR="001B0091" w:rsidRPr="001E5DBB">
        <w:rPr>
          <w:rFonts w:ascii="Times New Roman" w:hAnsi="Times New Roman" w:cs="Times New Roman"/>
          <w:sz w:val="24"/>
          <w:szCs w:val="24"/>
        </w:rPr>
        <w:t>.</w:t>
      </w:r>
      <w:r w:rsidR="00DF53E7" w:rsidRPr="001E5DBB">
        <w:rPr>
          <w:rFonts w:ascii="Times New Roman" w:hAnsi="Times New Roman" w:cs="Times New Roman"/>
          <w:sz w:val="24"/>
          <w:szCs w:val="24"/>
        </w:rPr>
        <w:t xml:space="preserve"> </w:t>
      </w:r>
      <w:r w:rsidR="005B13DC" w:rsidRPr="001E5DBB">
        <w:rPr>
          <w:rFonts w:ascii="Times New Roman" w:hAnsi="Times New Roman" w:cs="Times New Roman"/>
          <w:sz w:val="24"/>
          <w:szCs w:val="24"/>
        </w:rPr>
        <w:t xml:space="preserve">Sodium </w:t>
      </w:r>
      <w:proofErr w:type="spellStart"/>
      <w:r w:rsidR="005B13DC" w:rsidRPr="001E5DBB">
        <w:rPr>
          <w:rFonts w:ascii="Times New Roman" w:hAnsi="Times New Roman" w:cs="Times New Roman"/>
          <w:sz w:val="24"/>
          <w:szCs w:val="24"/>
        </w:rPr>
        <w:t>deoxycholate</w:t>
      </w:r>
      <w:proofErr w:type="spellEnd"/>
      <w:r w:rsidR="005B13DC" w:rsidRPr="001E5DBB">
        <w:rPr>
          <w:rFonts w:ascii="Times New Roman" w:hAnsi="Times New Roman" w:cs="Times New Roman"/>
          <w:sz w:val="24"/>
          <w:szCs w:val="24"/>
        </w:rPr>
        <w:t xml:space="preserve">, NP-40, </w:t>
      </w:r>
      <w:r w:rsidR="00857C78" w:rsidRPr="001E5DBB">
        <w:rPr>
          <w:rFonts w:ascii="Times New Roman" w:hAnsi="Times New Roman" w:cs="Times New Roman"/>
          <w:sz w:val="24"/>
          <w:szCs w:val="24"/>
        </w:rPr>
        <w:t>MnCl</w:t>
      </w:r>
      <w:r w:rsidR="00857C78" w:rsidRPr="001E5DBB">
        <w:rPr>
          <w:rFonts w:ascii="Times New Roman" w:hAnsi="Times New Roman" w:cs="Times New Roman"/>
          <w:sz w:val="24"/>
          <w:szCs w:val="24"/>
          <w:vertAlign w:val="subscript"/>
        </w:rPr>
        <w:t>2</w:t>
      </w:r>
      <w:r w:rsidR="00857C78" w:rsidRPr="001E5DBB">
        <w:rPr>
          <w:rFonts w:ascii="Times New Roman" w:hAnsi="Times New Roman" w:cs="Times New Roman"/>
          <w:sz w:val="24"/>
          <w:szCs w:val="24"/>
        </w:rPr>
        <w:t xml:space="preserve"> x 4 H</w:t>
      </w:r>
      <w:r w:rsidR="00857C78" w:rsidRPr="001E5DBB">
        <w:rPr>
          <w:rFonts w:ascii="Times New Roman" w:hAnsi="Times New Roman" w:cs="Times New Roman"/>
          <w:sz w:val="24"/>
          <w:szCs w:val="24"/>
          <w:vertAlign w:val="subscript"/>
        </w:rPr>
        <w:t>2</w:t>
      </w:r>
      <w:r w:rsidR="00857C78" w:rsidRPr="001E5DBB">
        <w:rPr>
          <w:rFonts w:ascii="Times New Roman" w:hAnsi="Times New Roman" w:cs="Times New Roman"/>
          <w:sz w:val="24"/>
          <w:szCs w:val="24"/>
        </w:rPr>
        <w:t xml:space="preserve">O, </w:t>
      </w:r>
      <w:proofErr w:type="spellStart"/>
      <w:r w:rsidR="005B13DC" w:rsidRPr="001E5DBB">
        <w:rPr>
          <w:rFonts w:ascii="Times New Roman" w:hAnsi="Times New Roman" w:cs="Times New Roman"/>
          <w:sz w:val="24"/>
          <w:szCs w:val="24"/>
        </w:rPr>
        <w:t>phenylmethane</w:t>
      </w:r>
      <w:proofErr w:type="spellEnd"/>
      <w:r w:rsidR="005B13DC" w:rsidRPr="001E5DBB">
        <w:rPr>
          <w:rFonts w:ascii="Times New Roman" w:hAnsi="Times New Roman" w:cs="Times New Roman"/>
          <w:sz w:val="24"/>
          <w:szCs w:val="24"/>
        </w:rPr>
        <w:t xml:space="preserve"> sulfonyl fluoride or </w:t>
      </w:r>
      <w:proofErr w:type="spellStart"/>
      <w:r w:rsidR="005B13DC" w:rsidRPr="001E5DBB">
        <w:rPr>
          <w:rFonts w:ascii="Times New Roman" w:hAnsi="Times New Roman" w:cs="Times New Roman"/>
          <w:sz w:val="24"/>
          <w:szCs w:val="24"/>
        </w:rPr>
        <w:t>phenylmethylsulfonyl</w:t>
      </w:r>
      <w:proofErr w:type="spellEnd"/>
      <w:r w:rsidR="005B13DC" w:rsidRPr="001E5DBB">
        <w:rPr>
          <w:rFonts w:ascii="Times New Roman" w:hAnsi="Times New Roman" w:cs="Times New Roman"/>
          <w:sz w:val="24"/>
          <w:szCs w:val="24"/>
        </w:rPr>
        <w:t xml:space="preserve"> fluoride (PMSF)</w:t>
      </w:r>
      <w:r w:rsidR="00630AC5" w:rsidRPr="001E5DBB">
        <w:rPr>
          <w:rFonts w:ascii="Times New Roman" w:hAnsi="Times New Roman" w:cs="Times New Roman"/>
          <w:sz w:val="24"/>
          <w:szCs w:val="24"/>
        </w:rPr>
        <w:t>, fetal calf serum, glutamine</w:t>
      </w:r>
      <w:proofErr w:type="gramStart"/>
      <w:r w:rsidR="00630AC5" w:rsidRPr="001E5DBB">
        <w:rPr>
          <w:rFonts w:ascii="Times New Roman" w:hAnsi="Times New Roman" w:cs="Times New Roman"/>
          <w:sz w:val="24"/>
          <w:szCs w:val="24"/>
        </w:rPr>
        <w:t>,  phosphate</w:t>
      </w:r>
      <w:proofErr w:type="gramEnd"/>
      <w:r w:rsidR="00630AC5" w:rsidRPr="001E5DBB">
        <w:rPr>
          <w:rFonts w:ascii="Times New Roman" w:hAnsi="Times New Roman" w:cs="Times New Roman"/>
          <w:sz w:val="24"/>
          <w:szCs w:val="24"/>
        </w:rPr>
        <w:t xml:space="preserve"> buffered saline (PBS) </w:t>
      </w:r>
      <w:r w:rsidR="005B13DC" w:rsidRPr="001E5DBB">
        <w:rPr>
          <w:rFonts w:ascii="Times New Roman" w:hAnsi="Times New Roman" w:cs="Times New Roman"/>
          <w:sz w:val="24"/>
          <w:szCs w:val="24"/>
        </w:rPr>
        <w:t xml:space="preserve">and </w:t>
      </w:r>
      <w:proofErr w:type="spellStart"/>
      <w:r w:rsidR="005B13DC" w:rsidRPr="001E5DBB">
        <w:rPr>
          <w:rFonts w:ascii="Times New Roman" w:hAnsi="Times New Roman" w:cs="Times New Roman"/>
          <w:sz w:val="24"/>
          <w:szCs w:val="24"/>
        </w:rPr>
        <w:t>orthovanadate</w:t>
      </w:r>
      <w:proofErr w:type="spellEnd"/>
      <w:r w:rsidR="005B13DC" w:rsidRPr="001E5DBB">
        <w:rPr>
          <w:rFonts w:ascii="Times New Roman" w:hAnsi="Times New Roman" w:cs="Times New Roman"/>
          <w:sz w:val="24"/>
          <w:szCs w:val="24"/>
        </w:rPr>
        <w:t xml:space="preserve"> were purchased from Sigma-Aldrich </w:t>
      </w:r>
      <w:r w:rsidR="0043471E" w:rsidRPr="001E5DBB">
        <w:rPr>
          <w:rFonts w:ascii="Times New Roman" w:hAnsi="Times New Roman" w:cs="Times New Roman"/>
          <w:sz w:val="24"/>
          <w:szCs w:val="24"/>
        </w:rPr>
        <w:t>(</w:t>
      </w:r>
      <w:proofErr w:type="spellStart"/>
      <w:r w:rsidR="005B13DC" w:rsidRPr="001E5DBB">
        <w:rPr>
          <w:rFonts w:ascii="Times New Roman" w:hAnsi="Times New Roman" w:cs="Times New Roman"/>
          <w:sz w:val="24"/>
          <w:szCs w:val="24"/>
        </w:rPr>
        <w:t>Taufkirchen</w:t>
      </w:r>
      <w:proofErr w:type="spellEnd"/>
      <w:r w:rsidR="005B13DC" w:rsidRPr="001E5DBB">
        <w:rPr>
          <w:rFonts w:ascii="Times New Roman" w:hAnsi="Times New Roman" w:cs="Times New Roman"/>
          <w:sz w:val="24"/>
          <w:szCs w:val="24"/>
        </w:rPr>
        <w:t>, Germany</w:t>
      </w:r>
      <w:r w:rsidR="0043471E" w:rsidRPr="001E5DBB">
        <w:rPr>
          <w:rFonts w:ascii="Times New Roman" w:hAnsi="Times New Roman" w:cs="Times New Roman"/>
          <w:sz w:val="24"/>
          <w:szCs w:val="24"/>
        </w:rPr>
        <w:t>)</w:t>
      </w:r>
      <w:r w:rsidR="005B13DC" w:rsidRPr="001E5DBB">
        <w:rPr>
          <w:rFonts w:ascii="Times New Roman" w:hAnsi="Times New Roman" w:cs="Times New Roman"/>
          <w:sz w:val="24"/>
          <w:szCs w:val="24"/>
        </w:rPr>
        <w:t xml:space="preserve">. </w:t>
      </w:r>
      <w:proofErr w:type="gramStart"/>
      <w:r w:rsidR="00630AC5" w:rsidRPr="001E5DBB">
        <w:rPr>
          <w:rFonts w:ascii="Times New Roman" w:hAnsi="Times New Roman" w:cs="Times New Roman"/>
          <w:sz w:val="24"/>
          <w:szCs w:val="24"/>
        </w:rPr>
        <w:t>Dulbecco's</w:t>
      </w:r>
      <w:proofErr w:type="gramEnd"/>
      <w:r w:rsidR="00630AC5" w:rsidRPr="001E5DBB">
        <w:rPr>
          <w:rFonts w:ascii="Times New Roman" w:hAnsi="Times New Roman" w:cs="Times New Roman"/>
          <w:sz w:val="24"/>
          <w:szCs w:val="24"/>
        </w:rPr>
        <w:t xml:space="preserve"> modified Eagle's medium (DMEM) was delivered from </w:t>
      </w:r>
      <w:proofErr w:type="spellStart"/>
      <w:r w:rsidR="00630AC5" w:rsidRPr="001E5DBB">
        <w:rPr>
          <w:rFonts w:ascii="Times New Roman" w:hAnsi="Times New Roman" w:cs="Times New Roman"/>
          <w:sz w:val="24"/>
          <w:szCs w:val="24"/>
        </w:rPr>
        <w:t>Thermo</w:t>
      </w:r>
      <w:proofErr w:type="spellEnd"/>
      <w:r w:rsidR="00630AC5" w:rsidRPr="001E5DBB">
        <w:rPr>
          <w:rFonts w:ascii="Times New Roman" w:hAnsi="Times New Roman" w:cs="Times New Roman"/>
          <w:sz w:val="24"/>
          <w:szCs w:val="24"/>
        </w:rPr>
        <w:t xml:space="preserve"> Fisher Scientific, (</w:t>
      </w:r>
      <w:proofErr w:type="spellStart"/>
      <w:r w:rsidR="00630AC5" w:rsidRPr="001E5DBB">
        <w:rPr>
          <w:rFonts w:ascii="Times New Roman" w:hAnsi="Times New Roman" w:cs="Times New Roman"/>
          <w:sz w:val="24"/>
          <w:szCs w:val="24"/>
        </w:rPr>
        <w:t>München</w:t>
      </w:r>
      <w:proofErr w:type="spellEnd"/>
      <w:r w:rsidR="00630AC5" w:rsidRPr="001E5DBB">
        <w:rPr>
          <w:rFonts w:ascii="Times New Roman" w:hAnsi="Times New Roman" w:cs="Times New Roman"/>
          <w:sz w:val="24"/>
          <w:szCs w:val="24"/>
        </w:rPr>
        <w:t>, Germany).</w:t>
      </w:r>
      <w:r w:rsidR="009B61D8" w:rsidRPr="001E5DBB">
        <w:rPr>
          <w:rFonts w:ascii="Times New Roman" w:hAnsi="Times New Roman" w:cs="Times New Roman"/>
          <w:sz w:val="24"/>
          <w:szCs w:val="24"/>
        </w:rPr>
        <w:t xml:space="preserve"> The </w:t>
      </w:r>
      <w:proofErr w:type="spellStart"/>
      <w:r w:rsidR="009B61D8" w:rsidRPr="001E5DBB">
        <w:rPr>
          <w:rFonts w:ascii="Times New Roman" w:hAnsi="Times New Roman" w:cs="Times New Roman"/>
          <w:sz w:val="24"/>
          <w:szCs w:val="24"/>
        </w:rPr>
        <w:t>cOmplete</w:t>
      </w:r>
      <w:proofErr w:type="spellEnd"/>
      <w:r w:rsidR="009B61D8" w:rsidRPr="001E5DBB">
        <w:rPr>
          <w:rFonts w:ascii="Times New Roman" w:hAnsi="Times New Roman" w:cs="Times New Roman"/>
          <w:sz w:val="24"/>
          <w:szCs w:val="24"/>
        </w:rPr>
        <w:t>™ Protease Inhibitor Cocktail was from Roche, Mannheim, Germany.</w:t>
      </w:r>
      <w:r w:rsidRPr="001E5DBB">
        <w:rPr>
          <w:rFonts w:ascii="Times New Roman" w:hAnsi="Times New Roman" w:cs="Times New Roman"/>
          <w:sz w:val="24"/>
          <w:szCs w:val="24"/>
        </w:rPr>
        <w:t xml:space="preserve"> </w:t>
      </w:r>
      <w:r w:rsidR="001E0B37" w:rsidRPr="001E5DBB">
        <w:rPr>
          <w:rFonts w:ascii="Times New Roman" w:hAnsi="Times New Roman" w:cs="Times New Roman"/>
          <w:sz w:val="24"/>
          <w:szCs w:val="24"/>
        </w:rPr>
        <w:t xml:space="preserve">Chemicals were of highest available purity, i.e. all chemicals in the speciation laboratory </w:t>
      </w:r>
      <w:proofErr w:type="gramStart"/>
      <w:r w:rsidR="001E0B37" w:rsidRPr="001E5DBB">
        <w:rPr>
          <w:rFonts w:ascii="Times New Roman" w:hAnsi="Times New Roman" w:cs="Times New Roman"/>
          <w:sz w:val="24"/>
          <w:szCs w:val="24"/>
        </w:rPr>
        <w:t>were bought</w:t>
      </w:r>
      <w:proofErr w:type="gramEnd"/>
      <w:r w:rsidR="001E0B37" w:rsidRPr="001E5DBB">
        <w:rPr>
          <w:rFonts w:ascii="Times New Roman" w:hAnsi="Times New Roman" w:cs="Times New Roman"/>
          <w:sz w:val="24"/>
          <w:szCs w:val="24"/>
        </w:rPr>
        <w:t xml:space="preserve"> in </w:t>
      </w:r>
      <w:proofErr w:type="spellStart"/>
      <w:r w:rsidR="001E0B37" w:rsidRPr="001E5DBB">
        <w:rPr>
          <w:rFonts w:ascii="Times New Roman" w:hAnsi="Times New Roman" w:cs="Times New Roman"/>
          <w:sz w:val="24"/>
          <w:szCs w:val="24"/>
        </w:rPr>
        <w:t>ultra pure</w:t>
      </w:r>
      <w:proofErr w:type="spellEnd"/>
      <w:r w:rsidR="001E0B37" w:rsidRPr="001E5DBB">
        <w:rPr>
          <w:rFonts w:ascii="Times New Roman" w:hAnsi="Times New Roman" w:cs="Times New Roman"/>
          <w:sz w:val="24"/>
          <w:szCs w:val="24"/>
        </w:rPr>
        <w:t xml:space="preserve"> quality. </w:t>
      </w:r>
      <w:r w:rsidR="001B0091" w:rsidRPr="001E5DBB">
        <w:rPr>
          <w:rFonts w:ascii="Times New Roman" w:hAnsi="Times New Roman" w:cs="Times New Roman"/>
          <w:sz w:val="24"/>
          <w:szCs w:val="24"/>
        </w:rPr>
        <w:t xml:space="preserve">All solutions were prepared by using </w:t>
      </w:r>
      <w:proofErr w:type="spellStart"/>
      <w:r w:rsidR="001B0091" w:rsidRPr="001E5DBB">
        <w:rPr>
          <w:rFonts w:ascii="Times New Roman" w:hAnsi="Times New Roman" w:cs="Times New Roman"/>
          <w:sz w:val="24"/>
          <w:szCs w:val="24"/>
        </w:rPr>
        <w:t>MilliQ</w:t>
      </w:r>
      <w:proofErr w:type="spellEnd"/>
      <w:r w:rsidR="001B0091" w:rsidRPr="001E5DBB">
        <w:rPr>
          <w:rFonts w:ascii="Times New Roman" w:hAnsi="Times New Roman" w:cs="Times New Roman"/>
          <w:sz w:val="24"/>
          <w:szCs w:val="24"/>
          <w:vertAlign w:val="superscript"/>
        </w:rPr>
        <w:t>®</w:t>
      </w:r>
      <w:r w:rsidR="001B0091" w:rsidRPr="001E5DBB">
        <w:rPr>
          <w:rFonts w:ascii="Times New Roman" w:hAnsi="Times New Roman" w:cs="Times New Roman"/>
          <w:sz w:val="24"/>
          <w:szCs w:val="24"/>
        </w:rPr>
        <w:t xml:space="preserve"> water (</w:t>
      </w:r>
      <w:r w:rsidR="00D100E7" w:rsidRPr="001E5DBB">
        <w:rPr>
          <w:rFonts w:ascii="Times New Roman" w:hAnsi="Times New Roman" w:cs="Times New Roman"/>
          <w:sz w:val="24"/>
          <w:szCs w:val="24"/>
        </w:rPr>
        <w:t xml:space="preserve">18.2 </w:t>
      </w:r>
      <w:proofErr w:type="spellStart"/>
      <w:r w:rsidR="00D100E7" w:rsidRPr="001E5DBB">
        <w:rPr>
          <w:rFonts w:ascii="Times New Roman" w:hAnsi="Times New Roman" w:cs="Times New Roman"/>
          <w:sz w:val="24"/>
          <w:szCs w:val="24"/>
        </w:rPr>
        <w:t>mΩcm</w:t>
      </w:r>
      <w:proofErr w:type="spellEnd"/>
      <w:r w:rsidR="00D100E7"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Merck-Millipore, Darmstadt, Germany</w:t>
      </w:r>
      <w:r w:rsidR="00DF53E7"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 </w:t>
      </w:r>
    </w:p>
    <w:p w14:paraId="290440E3" w14:textId="77777777" w:rsidR="000D2F68" w:rsidRPr="001E5DBB" w:rsidRDefault="000D2F68" w:rsidP="009D0CC3">
      <w:pPr>
        <w:spacing w:line="360" w:lineRule="auto"/>
        <w:jc w:val="both"/>
        <w:rPr>
          <w:rFonts w:ascii="Times New Roman" w:hAnsi="Times New Roman" w:cs="Times New Roman"/>
          <w:b/>
          <w:sz w:val="24"/>
          <w:szCs w:val="24"/>
        </w:rPr>
      </w:pPr>
    </w:p>
    <w:p w14:paraId="49BF2B54" w14:textId="03F4137A" w:rsidR="001B0091" w:rsidRPr="001E5DBB" w:rsidRDefault="001B0091" w:rsidP="009D0CC3">
      <w:pPr>
        <w:spacing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Samples and sample preparation for capillary electrophoresis</w:t>
      </w:r>
    </w:p>
    <w:p w14:paraId="459BE724" w14:textId="7604A1DB" w:rsidR="005A528A" w:rsidRPr="001E5DBB" w:rsidRDefault="00675B3D" w:rsidP="009D0CC3">
      <w:pPr>
        <w:spacing w:line="360" w:lineRule="auto"/>
        <w:jc w:val="both"/>
        <w:rPr>
          <w:rFonts w:ascii="Times New Roman" w:hAnsi="Times New Roman" w:cs="Times New Roman"/>
          <w:sz w:val="24"/>
          <w:szCs w:val="24"/>
        </w:rPr>
      </w:pPr>
      <w:r w:rsidRPr="001E5DBB">
        <w:rPr>
          <w:rFonts w:ascii="Times New Roman" w:hAnsi="Times New Roman" w:cs="Times New Roman"/>
          <w:sz w:val="24"/>
          <w:szCs w:val="24"/>
        </w:rPr>
        <w:tab/>
      </w:r>
      <w:proofErr w:type="spellStart"/>
      <w:r w:rsidR="005A528A" w:rsidRPr="001E5DBB">
        <w:rPr>
          <w:rFonts w:ascii="Times New Roman" w:hAnsi="Times New Roman" w:cs="Times New Roman"/>
          <w:sz w:val="24"/>
          <w:szCs w:val="24"/>
        </w:rPr>
        <w:t>Ar</w:t>
      </w:r>
      <w:proofErr w:type="spellEnd"/>
      <w:r w:rsidR="005A528A" w:rsidRPr="001E5DBB">
        <w:rPr>
          <w:rFonts w:ascii="Times New Roman" w:hAnsi="Times New Roman" w:cs="Times New Roman"/>
          <w:sz w:val="24"/>
          <w:szCs w:val="24"/>
        </w:rPr>
        <w:t xml:space="preserve"> overlay in sample containers and immediate deep freezing after </w:t>
      </w:r>
      <w:proofErr w:type="spellStart"/>
      <w:r w:rsidR="00C7629F" w:rsidRPr="001E5DBB">
        <w:rPr>
          <w:rFonts w:ascii="Times New Roman" w:hAnsi="Times New Roman" w:cs="Times New Roman"/>
          <w:sz w:val="24"/>
          <w:szCs w:val="24"/>
        </w:rPr>
        <w:t>aliquoting</w:t>
      </w:r>
      <w:proofErr w:type="spellEnd"/>
      <w:r w:rsidR="00C7629F" w:rsidRPr="001E5DBB">
        <w:rPr>
          <w:rFonts w:ascii="Times New Roman" w:hAnsi="Times New Roman" w:cs="Times New Roman"/>
          <w:sz w:val="24"/>
          <w:szCs w:val="24"/>
        </w:rPr>
        <w:t xml:space="preserve"> </w:t>
      </w:r>
      <w:proofErr w:type="gramStart"/>
      <w:r w:rsidR="005A528A" w:rsidRPr="001E5DBB">
        <w:rPr>
          <w:rFonts w:ascii="Times New Roman" w:hAnsi="Times New Roman" w:cs="Times New Roman"/>
          <w:sz w:val="24"/>
          <w:szCs w:val="24"/>
        </w:rPr>
        <w:t>had been applied</w:t>
      </w:r>
      <w:proofErr w:type="gramEnd"/>
      <w:r w:rsidR="005A528A" w:rsidRPr="001E5DBB">
        <w:rPr>
          <w:rFonts w:ascii="Times New Roman" w:hAnsi="Times New Roman" w:cs="Times New Roman"/>
          <w:sz w:val="24"/>
          <w:szCs w:val="24"/>
        </w:rPr>
        <w:t xml:space="preserve"> for our samples and standard.</w:t>
      </w:r>
    </w:p>
    <w:p w14:paraId="16A157B5" w14:textId="77777777" w:rsidR="00675B3D" w:rsidRPr="001E5DBB" w:rsidRDefault="00675B3D" w:rsidP="009D0CC3">
      <w:pPr>
        <w:spacing w:after="0" w:line="360" w:lineRule="auto"/>
        <w:jc w:val="both"/>
        <w:rPr>
          <w:rFonts w:ascii="Times New Roman" w:hAnsi="Times New Roman" w:cs="Times New Roman"/>
          <w:b/>
          <w:sz w:val="24"/>
          <w:szCs w:val="24"/>
        </w:rPr>
      </w:pPr>
    </w:p>
    <w:p w14:paraId="45EE17D2" w14:textId="77777777" w:rsidR="001B0091" w:rsidRPr="001E5DBB" w:rsidRDefault="001B0091" w:rsidP="009D0CC3">
      <w:pPr>
        <w:spacing w:after="0"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Preparation of standards</w:t>
      </w:r>
    </w:p>
    <w:p w14:paraId="5A14B91E" w14:textId="72EF940C" w:rsidR="001B0091" w:rsidRPr="001E5DBB" w:rsidRDefault="00675B3D"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ab/>
      </w:r>
      <w:r w:rsidR="001B0091" w:rsidRPr="001E5DBB">
        <w:rPr>
          <w:rFonts w:ascii="Times New Roman" w:hAnsi="Times New Roman" w:cs="Times New Roman"/>
          <w:sz w:val="24"/>
          <w:szCs w:val="24"/>
        </w:rPr>
        <w:t>Stock solutions of FeCl</w:t>
      </w:r>
      <w:r w:rsidR="001B0091" w:rsidRPr="001E5DBB">
        <w:rPr>
          <w:rFonts w:ascii="Times New Roman" w:hAnsi="Times New Roman" w:cs="Times New Roman"/>
          <w:sz w:val="24"/>
          <w:szCs w:val="24"/>
          <w:vertAlign w:val="subscript"/>
        </w:rPr>
        <w:t>2</w:t>
      </w:r>
      <w:r w:rsidR="005F34D5" w:rsidRPr="001E5DBB">
        <w:rPr>
          <w:rFonts w:ascii="Times New Roman" w:hAnsi="Times New Roman" w:cs="Times New Roman"/>
          <w:sz w:val="24"/>
          <w:szCs w:val="24"/>
        </w:rPr>
        <w:t>· 4H</w:t>
      </w:r>
      <w:r w:rsidR="005F34D5" w:rsidRPr="001E5DBB">
        <w:rPr>
          <w:rFonts w:ascii="Times New Roman" w:hAnsi="Times New Roman" w:cs="Times New Roman"/>
          <w:sz w:val="24"/>
          <w:szCs w:val="24"/>
          <w:vertAlign w:val="subscript"/>
        </w:rPr>
        <w:t>2</w:t>
      </w:r>
      <w:r w:rsidR="005F34D5" w:rsidRPr="001E5DBB">
        <w:rPr>
          <w:rFonts w:ascii="Times New Roman" w:hAnsi="Times New Roman" w:cs="Times New Roman"/>
          <w:sz w:val="24"/>
          <w:szCs w:val="24"/>
        </w:rPr>
        <w:t xml:space="preserve">O </w:t>
      </w:r>
      <w:r w:rsidR="001B0091" w:rsidRPr="001E5DBB">
        <w:rPr>
          <w:rFonts w:ascii="Times New Roman" w:hAnsi="Times New Roman" w:cs="Times New Roman"/>
          <w:sz w:val="24"/>
          <w:szCs w:val="24"/>
        </w:rPr>
        <w:t xml:space="preserve"> and FeCl</w:t>
      </w:r>
      <w:r w:rsidR="001B0091" w:rsidRPr="001E5DBB">
        <w:rPr>
          <w:rFonts w:ascii="Times New Roman" w:hAnsi="Times New Roman" w:cs="Times New Roman"/>
          <w:sz w:val="24"/>
          <w:szCs w:val="24"/>
          <w:vertAlign w:val="subscript"/>
        </w:rPr>
        <w:t>3</w:t>
      </w:r>
      <w:r w:rsidR="001B0091" w:rsidRPr="001E5DBB">
        <w:rPr>
          <w:rFonts w:ascii="Times New Roman" w:hAnsi="Times New Roman" w:cs="Times New Roman"/>
          <w:sz w:val="24"/>
          <w:szCs w:val="24"/>
        </w:rPr>
        <w:t xml:space="preserve"> </w:t>
      </w:r>
      <w:r w:rsidR="00DF53E7"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 6H</w:t>
      </w:r>
      <w:r w:rsidR="001B0091" w:rsidRPr="001E5DBB">
        <w:rPr>
          <w:rFonts w:ascii="Times New Roman" w:hAnsi="Times New Roman" w:cs="Times New Roman"/>
          <w:sz w:val="24"/>
          <w:szCs w:val="24"/>
          <w:vertAlign w:val="subscript"/>
        </w:rPr>
        <w:t>2</w:t>
      </w:r>
      <w:r w:rsidR="001B0091" w:rsidRPr="001E5DBB">
        <w:rPr>
          <w:rFonts w:ascii="Times New Roman" w:hAnsi="Times New Roman" w:cs="Times New Roman"/>
          <w:sz w:val="24"/>
          <w:szCs w:val="24"/>
        </w:rPr>
        <w:t xml:space="preserve">O were prepared by </w:t>
      </w:r>
      <w:r w:rsidR="005F34D5" w:rsidRPr="001E5DBB">
        <w:rPr>
          <w:rFonts w:ascii="Times New Roman" w:hAnsi="Times New Roman" w:cs="Times New Roman"/>
          <w:sz w:val="24"/>
          <w:szCs w:val="24"/>
        </w:rPr>
        <w:t>exact weighing respective amounts of  standards (powder) into Falcon</w:t>
      </w:r>
      <w:r w:rsidR="005F34D5" w:rsidRPr="001E5DBB">
        <w:rPr>
          <w:rFonts w:ascii="Times New Roman" w:hAnsi="Times New Roman" w:cs="Times New Roman"/>
          <w:sz w:val="24"/>
          <w:szCs w:val="24"/>
          <w:vertAlign w:val="superscript"/>
        </w:rPr>
        <w:t>®</w:t>
      </w:r>
      <w:r w:rsidR="005F34D5" w:rsidRPr="001E5DBB">
        <w:rPr>
          <w:rFonts w:ascii="Times New Roman" w:hAnsi="Times New Roman" w:cs="Times New Roman"/>
          <w:sz w:val="24"/>
          <w:szCs w:val="24"/>
        </w:rPr>
        <w:t xml:space="preserve"> tubes and  </w:t>
      </w:r>
      <w:r w:rsidR="001B0091" w:rsidRPr="001E5DBB">
        <w:rPr>
          <w:rFonts w:ascii="Times New Roman" w:hAnsi="Times New Roman" w:cs="Times New Roman"/>
          <w:sz w:val="24"/>
          <w:szCs w:val="24"/>
        </w:rPr>
        <w:t>dissol</w:t>
      </w:r>
      <w:r w:rsidR="005F34D5" w:rsidRPr="001E5DBB">
        <w:rPr>
          <w:rFonts w:ascii="Times New Roman" w:hAnsi="Times New Roman" w:cs="Times New Roman"/>
          <w:sz w:val="24"/>
          <w:szCs w:val="24"/>
        </w:rPr>
        <w:t>ving</w:t>
      </w:r>
      <w:r w:rsidR="001B0091" w:rsidRPr="001E5DBB">
        <w:rPr>
          <w:rFonts w:ascii="Times New Roman" w:hAnsi="Times New Roman" w:cs="Times New Roman"/>
          <w:sz w:val="24"/>
          <w:szCs w:val="24"/>
        </w:rPr>
        <w:t xml:space="preserve"> in </w:t>
      </w:r>
      <w:r w:rsidR="0043471E" w:rsidRPr="001E5DBB">
        <w:rPr>
          <w:rFonts w:ascii="Times New Roman" w:hAnsi="Times New Roman" w:cs="Times New Roman"/>
          <w:sz w:val="24"/>
          <w:szCs w:val="24"/>
        </w:rPr>
        <w:t>10 </w:t>
      </w:r>
      <w:r w:rsidR="001B0091" w:rsidRPr="001E5DBB">
        <w:rPr>
          <w:rFonts w:ascii="Times New Roman" w:hAnsi="Times New Roman" w:cs="Times New Roman"/>
          <w:sz w:val="24"/>
          <w:szCs w:val="24"/>
        </w:rPr>
        <w:t xml:space="preserve">mL </w:t>
      </w:r>
      <w:proofErr w:type="spellStart"/>
      <w:r w:rsidR="001B0091" w:rsidRPr="001E5DBB">
        <w:rPr>
          <w:rFonts w:ascii="Times New Roman" w:hAnsi="Times New Roman" w:cs="Times New Roman"/>
          <w:sz w:val="24"/>
          <w:szCs w:val="24"/>
        </w:rPr>
        <w:t>MilliQ</w:t>
      </w:r>
      <w:proofErr w:type="spellEnd"/>
      <w:r w:rsidR="001B0091" w:rsidRPr="001E5DBB">
        <w:rPr>
          <w:rFonts w:ascii="Times New Roman" w:hAnsi="Times New Roman" w:cs="Times New Roman"/>
          <w:sz w:val="24"/>
          <w:szCs w:val="24"/>
          <w:vertAlign w:val="superscript"/>
        </w:rPr>
        <w:t>®</w:t>
      </w:r>
      <w:r w:rsidR="00F5240C"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lastRenderedPageBreak/>
        <w:t>water</w:t>
      </w:r>
      <w:r w:rsidR="005F34D5" w:rsidRPr="001E5DBB">
        <w:rPr>
          <w:rFonts w:ascii="Times New Roman" w:hAnsi="Times New Roman" w:cs="Times New Roman"/>
          <w:sz w:val="24"/>
          <w:szCs w:val="24"/>
        </w:rPr>
        <w:t xml:space="preserve"> (concentration of stock solutions: 100 mg Fe/L). Stock solutions were </w:t>
      </w:r>
      <w:proofErr w:type="spellStart"/>
      <w:r w:rsidR="005F34D5" w:rsidRPr="001E5DBB">
        <w:rPr>
          <w:rFonts w:ascii="Times New Roman" w:hAnsi="Times New Roman" w:cs="Times New Roman"/>
          <w:sz w:val="24"/>
          <w:szCs w:val="24"/>
        </w:rPr>
        <w:t>aliquoted</w:t>
      </w:r>
      <w:proofErr w:type="spellEnd"/>
      <w:r w:rsidR="003601B0" w:rsidRPr="001E5DBB">
        <w:rPr>
          <w:rFonts w:ascii="Times New Roman" w:hAnsi="Times New Roman" w:cs="Times New Roman"/>
          <w:sz w:val="24"/>
          <w:szCs w:val="24"/>
        </w:rPr>
        <w:t xml:space="preserve">, overlaid with </w:t>
      </w:r>
      <w:proofErr w:type="spellStart"/>
      <w:r w:rsidR="003601B0" w:rsidRPr="001E5DBB">
        <w:rPr>
          <w:rFonts w:ascii="Times New Roman" w:hAnsi="Times New Roman" w:cs="Times New Roman"/>
          <w:sz w:val="24"/>
          <w:szCs w:val="24"/>
        </w:rPr>
        <w:t>Ar</w:t>
      </w:r>
      <w:proofErr w:type="spellEnd"/>
      <w:r w:rsidR="005F34D5" w:rsidRPr="001E5DBB">
        <w:rPr>
          <w:rFonts w:ascii="Times New Roman" w:hAnsi="Times New Roman" w:cs="Times New Roman"/>
          <w:sz w:val="24"/>
          <w:szCs w:val="24"/>
        </w:rPr>
        <w:t xml:space="preserve"> and stored</w:t>
      </w:r>
      <w:r w:rsidR="001B0091" w:rsidRPr="001E5DBB">
        <w:rPr>
          <w:rFonts w:ascii="Times New Roman" w:hAnsi="Times New Roman" w:cs="Times New Roman"/>
          <w:sz w:val="24"/>
          <w:szCs w:val="24"/>
        </w:rPr>
        <w:t xml:space="preserve"> </w:t>
      </w:r>
      <w:r w:rsidR="005F34D5" w:rsidRPr="001E5DBB">
        <w:rPr>
          <w:rFonts w:ascii="Times New Roman" w:hAnsi="Times New Roman" w:cs="Times New Roman"/>
          <w:sz w:val="24"/>
          <w:szCs w:val="24"/>
        </w:rPr>
        <w:t xml:space="preserve">at -20 </w:t>
      </w:r>
      <w:proofErr w:type="spellStart"/>
      <w:r w:rsidR="005F34D5" w:rsidRPr="001E5DBB">
        <w:rPr>
          <w:rFonts w:ascii="Times New Roman" w:hAnsi="Times New Roman" w:cs="Times New Roman"/>
          <w:sz w:val="24"/>
          <w:szCs w:val="24"/>
          <w:vertAlign w:val="superscript"/>
        </w:rPr>
        <w:t>o</w:t>
      </w:r>
      <w:r w:rsidR="005F34D5" w:rsidRPr="001E5DBB">
        <w:rPr>
          <w:rFonts w:ascii="Times New Roman" w:hAnsi="Times New Roman" w:cs="Times New Roman"/>
          <w:sz w:val="24"/>
          <w:szCs w:val="24"/>
        </w:rPr>
        <w:t>C.</w:t>
      </w:r>
      <w:proofErr w:type="spellEnd"/>
      <w:r w:rsidR="005F34D5"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 xml:space="preserve">Working standards (e.g. </w:t>
      </w:r>
      <w:r w:rsidR="00D100E7" w:rsidRPr="001E5DBB">
        <w:rPr>
          <w:rFonts w:ascii="Times New Roman" w:hAnsi="Times New Roman" w:cs="Times New Roman"/>
          <w:sz w:val="24"/>
          <w:szCs w:val="24"/>
        </w:rPr>
        <w:t>30µg</w:t>
      </w:r>
      <w:r w:rsidR="001B0091" w:rsidRPr="001E5DBB">
        <w:rPr>
          <w:rFonts w:ascii="Times New Roman" w:hAnsi="Times New Roman" w:cs="Times New Roman"/>
          <w:sz w:val="24"/>
          <w:szCs w:val="24"/>
        </w:rPr>
        <w:t>/L,</w:t>
      </w:r>
      <w:r w:rsidR="00D100E7" w:rsidRPr="001E5DBB">
        <w:rPr>
          <w:rFonts w:ascii="Times New Roman" w:hAnsi="Times New Roman" w:cs="Times New Roman"/>
          <w:sz w:val="24"/>
          <w:szCs w:val="24"/>
        </w:rPr>
        <w:t xml:space="preserve"> or </w:t>
      </w:r>
      <w:r w:rsidR="001B0091" w:rsidRPr="001E5DBB">
        <w:rPr>
          <w:rFonts w:ascii="Times New Roman" w:hAnsi="Times New Roman" w:cs="Times New Roman"/>
          <w:sz w:val="24"/>
          <w:szCs w:val="24"/>
        </w:rPr>
        <w:t>100 µg/L</w:t>
      </w:r>
      <w:r w:rsidR="00F5240C"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 were prepared daily </w:t>
      </w:r>
      <w:r w:rsidR="005F34D5" w:rsidRPr="001E5DBB">
        <w:rPr>
          <w:rFonts w:ascii="Times New Roman" w:hAnsi="Times New Roman" w:cs="Times New Roman"/>
          <w:sz w:val="24"/>
          <w:szCs w:val="24"/>
        </w:rPr>
        <w:t xml:space="preserve">from an aliquot of freshly thawed stock standard </w:t>
      </w:r>
      <w:r w:rsidR="001B0091" w:rsidRPr="001E5DBB">
        <w:rPr>
          <w:rFonts w:ascii="Times New Roman" w:hAnsi="Times New Roman" w:cs="Times New Roman"/>
          <w:sz w:val="24"/>
          <w:szCs w:val="24"/>
        </w:rPr>
        <w:t xml:space="preserve">by appropriate dilution with </w:t>
      </w:r>
      <w:proofErr w:type="spellStart"/>
      <w:r w:rsidR="001B0091" w:rsidRPr="001E5DBB">
        <w:rPr>
          <w:rFonts w:ascii="Times New Roman" w:hAnsi="Times New Roman" w:cs="Times New Roman"/>
          <w:sz w:val="24"/>
          <w:szCs w:val="24"/>
        </w:rPr>
        <w:t>MilliQ</w:t>
      </w:r>
      <w:proofErr w:type="spellEnd"/>
      <w:r w:rsidR="001B0091" w:rsidRPr="001E5DBB">
        <w:rPr>
          <w:rFonts w:ascii="Times New Roman" w:hAnsi="Times New Roman" w:cs="Times New Roman"/>
          <w:sz w:val="24"/>
          <w:szCs w:val="24"/>
          <w:vertAlign w:val="superscript"/>
        </w:rPr>
        <w:t>®</w:t>
      </w:r>
      <w:r w:rsidR="001B0091" w:rsidRPr="001E5DBB">
        <w:rPr>
          <w:rFonts w:ascii="Times New Roman" w:hAnsi="Times New Roman" w:cs="Times New Roman"/>
          <w:sz w:val="24"/>
          <w:szCs w:val="24"/>
        </w:rPr>
        <w:t xml:space="preserve"> water and stored at +4</w:t>
      </w:r>
      <w:r w:rsidR="0043471E"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ºC</w:t>
      </w:r>
      <w:r w:rsidR="005F34D5" w:rsidRPr="001E5DBB">
        <w:rPr>
          <w:rFonts w:ascii="Times New Roman" w:hAnsi="Times New Roman" w:cs="Times New Roman"/>
          <w:sz w:val="24"/>
          <w:szCs w:val="24"/>
        </w:rPr>
        <w:t>.</w:t>
      </w:r>
    </w:p>
    <w:p w14:paraId="680E87F7" w14:textId="77777777" w:rsidR="001B0091" w:rsidRPr="001E5DBB" w:rsidRDefault="001B0091" w:rsidP="009D0CC3">
      <w:pPr>
        <w:spacing w:line="360" w:lineRule="auto"/>
        <w:jc w:val="both"/>
        <w:rPr>
          <w:rFonts w:ascii="Times New Roman" w:hAnsi="Times New Roman" w:cs="Times New Roman"/>
          <w:sz w:val="24"/>
          <w:szCs w:val="24"/>
        </w:rPr>
      </w:pPr>
    </w:p>
    <w:p w14:paraId="1083074B" w14:textId="77777777" w:rsidR="001B0091" w:rsidRPr="001E5DBB" w:rsidRDefault="001B0091" w:rsidP="009D0CC3">
      <w:pPr>
        <w:spacing w:after="0"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Preparation of SH-SY5Y cell lysates</w:t>
      </w:r>
    </w:p>
    <w:p w14:paraId="10A4CFE5" w14:textId="36761CFC" w:rsidR="00961CF6" w:rsidRPr="001E5DBB" w:rsidRDefault="00675B3D" w:rsidP="009D0CC3">
      <w:pPr>
        <w:spacing w:line="360" w:lineRule="auto"/>
        <w:jc w:val="both"/>
        <w:rPr>
          <w:rFonts w:ascii="Times New Roman" w:hAnsi="Times New Roman" w:cs="Times New Roman"/>
          <w:sz w:val="24"/>
          <w:szCs w:val="24"/>
        </w:rPr>
      </w:pPr>
      <w:r w:rsidRPr="001E5DBB">
        <w:rPr>
          <w:rFonts w:ascii="Times New Roman" w:hAnsi="Times New Roman" w:cs="Times New Roman"/>
          <w:sz w:val="24"/>
          <w:szCs w:val="24"/>
        </w:rPr>
        <w:tab/>
        <w:t xml:space="preserve">In this paper, cell lysates from the human </w:t>
      </w:r>
      <w:proofErr w:type="spellStart"/>
      <w:r w:rsidRPr="001E5DBB">
        <w:rPr>
          <w:rFonts w:ascii="Times New Roman" w:hAnsi="Times New Roman" w:cs="Times New Roman"/>
          <w:sz w:val="24"/>
          <w:szCs w:val="24"/>
        </w:rPr>
        <w:t>neuroblastoma</w:t>
      </w:r>
      <w:proofErr w:type="spellEnd"/>
      <w:r w:rsidRPr="001E5DBB">
        <w:rPr>
          <w:rFonts w:ascii="Times New Roman" w:hAnsi="Times New Roman" w:cs="Times New Roman"/>
          <w:sz w:val="24"/>
          <w:szCs w:val="24"/>
        </w:rPr>
        <w:t xml:space="preserve"> cell line SH-SY5Y served as </w:t>
      </w:r>
      <w:proofErr w:type="gramStart"/>
      <w:r w:rsidRPr="001E5DBB">
        <w:rPr>
          <w:rFonts w:ascii="Times New Roman" w:hAnsi="Times New Roman" w:cs="Times New Roman"/>
          <w:sz w:val="24"/>
          <w:szCs w:val="24"/>
        </w:rPr>
        <w:t>Fe(</w:t>
      </w:r>
      <w:proofErr w:type="gramEnd"/>
      <w:r w:rsidRPr="001E5DBB">
        <w:rPr>
          <w:rFonts w:ascii="Times New Roman" w:hAnsi="Times New Roman" w:cs="Times New Roman"/>
          <w:sz w:val="24"/>
          <w:szCs w:val="24"/>
        </w:rPr>
        <w:t xml:space="preserve">II)/(III)-relevant bio-matrix to show the performance and reliability of the new developed method. They </w:t>
      </w:r>
      <w:proofErr w:type="gramStart"/>
      <w:r w:rsidRPr="001E5DBB">
        <w:rPr>
          <w:rFonts w:ascii="Times New Roman" w:hAnsi="Times New Roman" w:cs="Times New Roman"/>
          <w:sz w:val="24"/>
          <w:szCs w:val="24"/>
        </w:rPr>
        <w:t>were taken</w:t>
      </w:r>
      <w:proofErr w:type="gramEnd"/>
      <w:r w:rsidRPr="001E5DBB">
        <w:rPr>
          <w:rFonts w:ascii="Times New Roman" w:hAnsi="Times New Roman" w:cs="Times New Roman"/>
          <w:sz w:val="24"/>
          <w:szCs w:val="24"/>
        </w:rPr>
        <w:t xml:space="preserve"> from parallel running experiments detailed in </w:t>
      </w:r>
      <w:r w:rsidR="001B0091" w:rsidRPr="001E5DBB">
        <w:rPr>
          <w:rFonts w:ascii="Times New Roman" w:hAnsi="Times New Roman" w:cs="Times New Roman"/>
          <w:sz w:val="24"/>
          <w:szCs w:val="24"/>
        </w:rPr>
        <w:fldChar w:fldCharType="begin">
          <w:fldData xml:space="preserve">PEVuZE5vdGU+PENpdGU+PEF1dGhvcj5WZW5rYXRhcmFtYW5pPC9BdXRob3I+PFllYXI+MjAxODwv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=
</w:fldData>
        </w:fldChar>
      </w:r>
      <w:r w:rsidR="00364FAA" w:rsidRPr="001E5DBB">
        <w:rPr>
          <w:rFonts w:ascii="Times New Roman" w:hAnsi="Times New Roman" w:cs="Times New Roman"/>
          <w:sz w:val="24"/>
          <w:szCs w:val="24"/>
        </w:rPr>
        <w:instrText xml:space="preserve"> ADDIN EN.CITE </w:instrText>
      </w:r>
      <w:r w:rsidR="00364FAA" w:rsidRPr="001E5DBB">
        <w:rPr>
          <w:rFonts w:ascii="Times New Roman" w:hAnsi="Times New Roman" w:cs="Times New Roman"/>
          <w:sz w:val="24"/>
          <w:szCs w:val="24"/>
        </w:rPr>
        <w:fldChar w:fldCharType="begin">
          <w:fldData xml:space="preserve">PEVuZE5vdGU+PENpdGU+PEF1dGhvcj5WZW5rYXRhcmFtYW5pPC9BdXRob3I+PFllYXI+MjAxODwv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=
</w:fldData>
        </w:fldChar>
      </w:r>
      <w:r w:rsidR="00364FAA" w:rsidRPr="001E5DBB">
        <w:rPr>
          <w:rFonts w:ascii="Times New Roman" w:hAnsi="Times New Roman" w:cs="Times New Roman"/>
          <w:sz w:val="24"/>
          <w:szCs w:val="24"/>
        </w:rPr>
        <w:instrText xml:space="preserve"> ADDIN EN.CITE.DATA </w:instrText>
      </w:r>
      <w:r w:rsidR="00364FAA" w:rsidRPr="001E5DBB">
        <w:rPr>
          <w:rFonts w:ascii="Times New Roman" w:hAnsi="Times New Roman" w:cs="Times New Roman"/>
          <w:sz w:val="24"/>
          <w:szCs w:val="24"/>
        </w:rPr>
      </w:r>
      <w:r w:rsidR="00364FAA" w:rsidRPr="001E5DBB">
        <w:rPr>
          <w:rFonts w:ascii="Times New Roman" w:hAnsi="Times New Roman" w:cs="Times New Roman"/>
          <w:sz w:val="24"/>
          <w:szCs w:val="24"/>
        </w:rPr>
        <w:fldChar w:fldCharType="end"/>
      </w:r>
      <w:r w:rsidR="001B0091" w:rsidRPr="001E5DBB">
        <w:rPr>
          <w:rFonts w:ascii="Times New Roman" w:hAnsi="Times New Roman" w:cs="Times New Roman"/>
          <w:sz w:val="24"/>
          <w:szCs w:val="24"/>
        </w:rPr>
      </w:r>
      <w:r w:rsidR="001B0091" w:rsidRPr="001E5DBB">
        <w:rPr>
          <w:rFonts w:ascii="Times New Roman" w:hAnsi="Times New Roman" w:cs="Times New Roman"/>
          <w:sz w:val="24"/>
          <w:szCs w:val="24"/>
        </w:rPr>
        <w:fldChar w:fldCharType="separate"/>
      </w:r>
      <w:r w:rsidR="00364FAA" w:rsidRPr="001E5DBB">
        <w:rPr>
          <w:rFonts w:ascii="Times New Roman" w:hAnsi="Times New Roman" w:cs="Times New Roman"/>
          <w:noProof/>
          <w:sz w:val="24"/>
          <w:szCs w:val="24"/>
        </w:rPr>
        <w:t>(</w:t>
      </w:r>
      <w:hyperlink w:anchor="_ENREF_33" w:tooltip="Venkataramani, 2018 #471" w:history="1">
        <w:r w:rsidR="001E5DBB" w:rsidRPr="001E5DBB">
          <w:rPr>
            <w:rFonts w:ascii="Times New Roman" w:hAnsi="Times New Roman" w:cs="Times New Roman"/>
            <w:noProof/>
            <w:sz w:val="24"/>
            <w:szCs w:val="24"/>
          </w:rPr>
          <w:t>Venkataramani, Doeppner et al. 2018</w:t>
        </w:r>
      </w:hyperlink>
      <w:r w:rsidR="00364FAA" w:rsidRPr="001E5DBB">
        <w:rPr>
          <w:rFonts w:ascii="Times New Roman" w:hAnsi="Times New Roman" w:cs="Times New Roman"/>
          <w:noProof/>
          <w:sz w:val="24"/>
          <w:szCs w:val="24"/>
        </w:rPr>
        <w:t>)</w:t>
      </w:r>
      <w:r w:rsidR="001B0091" w:rsidRPr="001E5DBB">
        <w:rPr>
          <w:rFonts w:ascii="Times New Roman" w:hAnsi="Times New Roman" w:cs="Times New Roman"/>
          <w:sz w:val="24"/>
          <w:szCs w:val="24"/>
        </w:rPr>
        <w:fldChar w:fldCharType="end"/>
      </w:r>
      <w:r w:rsidR="001B0091" w:rsidRPr="001E5DBB">
        <w:rPr>
          <w:rFonts w:ascii="Times New Roman" w:hAnsi="Times New Roman" w:cs="Times New Roman"/>
          <w:sz w:val="24"/>
          <w:szCs w:val="24"/>
        </w:rPr>
        <w:t xml:space="preserve">. </w:t>
      </w:r>
      <w:r w:rsidRPr="001E5DBB">
        <w:rPr>
          <w:rFonts w:ascii="Times New Roman" w:hAnsi="Times New Roman" w:cs="Times New Roman"/>
          <w:sz w:val="24"/>
          <w:szCs w:val="24"/>
        </w:rPr>
        <w:t xml:space="preserve">In brief, SH-SY5Y </w:t>
      </w:r>
      <w:proofErr w:type="gramStart"/>
      <w:r w:rsidRPr="001E5DBB">
        <w:rPr>
          <w:rFonts w:ascii="Times New Roman" w:hAnsi="Times New Roman" w:cs="Times New Roman"/>
          <w:sz w:val="24"/>
          <w:szCs w:val="24"/>
        </w:rPr>
        <w:t>was initially purchased from ATCC and validated for the heterozygous ALK p.F1174L mutation by Sanger sequencing</w:t>
      </w:r>
      <w:proofErr w:type="gramEnd"/>
      <w:r w:rsidR="001B0091" w:rsidRPr="001E5DBB">
        <w:rPr>
          <w:rFonts w:ascii="Times New Roman" w:hAnsi="Times New Roman" w:cs="Times New Roman"/>
          <w:sz w:val="24"/>
          <w:szCs w:val="24"/>
        </w:rPr>
        <w:t xml:space="preserve">. </w:t>
      </w:r>
      <w:r w:rsidR="00DF53E7" w:rsidRPr="001E5DBB">
        <w:rPr>
          <w:rFonts w:ascii="Times New Roman" w:hAnsi="Times New Roman" w:cs="Times New Roman"/>
          <w:sz w:val="24"/>
          <w:szCs w:val="24"/>
        </w:rPr>
        <w:t>Cells</w:t>
      </w:r>
      <w:r w:rsidR="001B0091" w:rsidRPr="001E5DBB">
        <w:rPr>
          <w:rFonts w:ascii="Times New Roman" w:hAnsi="Times New Roman" w:cs="Times New Roman"/>
          <w:sz w:val="24"/>
          <w:szCs w:val="24"/>
        </w:rPr>
        <w:t xml:space="preserve"> were cultured in DMEM (Dulbecco's modified Eagle's medium) supplemented with 10</w:t>
      </w:r>
      <w:r w:rsidR="0043471E"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 (v/v) fetal calf serum, 1</w:t>
      </w:r>
      <w:r w:rsidR="0043471E"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 L-glutamine and 1</w:t>
      </w:r>
      <w:r w:rsidR="0043471E"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 xml:space="preserve">% penicillin/streptomycin. </w:t>
      </w:r>
      <w:r w:rsidR="00961CF6" w:rsidRPr="001E5DBB">
        <w:rPr>
          <w:rFonts w:ascii="Times New Roman" w:hAnsi="Times New Roman" w:cs="Times New Roman"/>
          <w:sz w:val="24"/>
          <w:szCs w:val="24"/>
        </w:rPr>
        <w:t xml:space="preserve">Complete media </w:t>
      </w:r>
      <w:proofErr w:type="gramStart"/>
      <w:r w:rsidR="00961CF6" w:rsidRPr="001E5DBB">
        <w:rPr>
          <w:rFonts w:ascii="Times New Roman" w:hAnsi="Times New Roman" w:cs="Times New Roman"/>
          <w:sz w:val="24"/>
          <w:szCs w:val="24"/>
        </w:rPr>
        <w:t>were changed</w:t>
      </w:r>
      <w:proofErr w:type="gramEnd"/>
      <w:r w:rsidR="00961CF6" w:rsidRPr="001E5DBB">
        <w:rPr>
          <w:rFonts w:ascii="Times New Roman" w:hAnsi="Times New Roman" w:cs="Times New Roman"/>
          <w:sz w:val="24"/>
          <w:szCs w:val="24"/>
        </w:rPr>
        <w:t xml:space="preserve"> every 2-3 days.  </w:t>
      </w:r>
      <w:proofErr w:type="gramStart"/>
      <w:r w:rsidR="00961CF6" w:rsidRPr="001E5DBB">
        <w:rPr>
          <w:rFonts w:ascii="Times New Roman" w:hAnsi="Times New Roman" w:cs="Times New Roman"/>
          <w:sz w:val="24"/>
          <w:szCs w:val="24"/>
        </w:rPr>
        <w:t xml:space="preserve">After reaching 70-80 % </w:t>
      </w:r>
      <w:proofErr w:type="spellStart"/>
      <w:r w:rsidR="00961CF6" w:rsidRPr="001E5DBB">
        <w:rPr>
          <w:rFonts w:ascii="Times New Roman" w:hAnsi="Times New Roman" w:cs="Times New Roman"/>
          <w:sz w:val="24"/>
          <w:szCs w:val="24"/>
        </w:rPr>
        <w:t>confluency</w:t>
      </w:r>
      <w:proofErr w:type="spellEnd"/>
      <w:r w:rsidR="00961CF6" w:rsidRPr="001E5DBB">
        <w:rPr>
          <w:rFonts w:ascii="Times New Roman" w:hAnsi="Times New Roman" w:cs="Times New Roman"/>
          <w:sz w:val="24"/>
          <w:szCs w:val="24"/>
        </w:rPr>
        <w:t xml:space="preserve">, cells were incubated with 100 µM </w:t>
      </w:r>
      <w:proofErr w:type="spellStart"/>
      <w:r w:rsidR="00961CF6" w:rsidRPr="001E5DBB">
        <w:rPr>
          <w:rFonts w:ascii="Times New Roman" w:hAnsi="Times New Roman" w:cs="Times New Roman"/>
          <w:sz w:val="24"/>
          <w:szCs w:val="24"/>
        </w:rPr>
        <w:t>Mn</w:t>
      </w:r>
      <w:proofErr w:type="spellEnd"/>
      <w:r w:rsidR="00961CF6" w:rsidRPr="001E5DBB">
        <w:rPr>
          <w:rFonts w:ascii="Times New Roman" w:hAnsi="Times New Roman" w:cs="Times New Roman"/>
          <w:sz w:val="24"/>
          <w:szCs w:val="24"/>
        </w:rPr>
        <w:t xml:space="preserve">(II) dissolved in </w:t>
      </w:r>
      <w:proofErr w:type="spellStart"/>
      <w:r w:rsidR="00961CF6" w:rsidRPr="001E5DBB">
        <w:rPr>
          <w:rFonts w:ascii="Times New Roman" w:hAnsi="Times New Roman" w:cs="Times New Roman"/>
          <w:sz w:val="24"/>
          <w:szCs w:val="24"/>
        </w:rPr>
        <w:t>OptiMEM</w:t>
      </w:r>
      <w:proofErr w:type="spellEnd"/>
      <w:r w:rsidR="00961CF6" w:rsidRPr="001E5DBB">
        <w:rPr>
          <w:rFonts w:ascii="Times New Roman" w:hAnsi="Times New Roman" w:cs="Times New Roman"/>
          <w:sz w:val="24"/>
          <w:szCs w:val="24"/>
        </w:rPr>
        <w:t xml:space="preserve"> or left untreated (</w:t>
      </w:r>
      <w:proofErr w:type="spellStart"/>
      <w:r w:rsidR="00961CF6" w:rsidRPr="001E5DBB">
        <w:rPr>
          <w:rFonts w:ascii="Times New Roman" w:hAnsi="Times New Roman" w:cs="Times New Roman"/>
          <w:sz w:val="24"/>
          <w:szCs w:val="24"/>
        </w:rPr>
        <w:t>OptiMEM</w:t>
      </w:r>
      <w:proofErr w:type="spellEnd"/>
      <w:r w:rsidR="00961CF6" w:rsidRPr="001E5DBB">
        <w:rPr>
          <w:rFonts w:ascii="Times New Roman" w:hAnsi="Times New Roman" w:cs="Times New Roman"/>
          <w:sz w:val="24"/>
          <w:szCs w:val="24"/>
        </w:rPr>
        <w:t xml:space="preserve"> alone) for 24 h, washed twice with PBS and scraped into modified </w:t>
      </w:r>
      <w:proofErr w:type="spellStart"/>
      <w:r w:rsidR="00961CF6" w:rsidRPr="001E5DBB">
        <w:rPr>
          <w:rFonts w:ascii="Times New Roman" w:hAnsi="Times New Roman" w:cs="Times New Roman"/>
          <w:sz w:val="24"/>
          <w:szCs w:val="24"/>
        </w:rPr>
        <w:t>radioimmunoprecipitation</w:t>
      </w:r>
      <w:proofErr w:type="spellEnd"/>
      <w:r w:rsidR="00961CF6" w:rsidRPr="001E5DBB">
        <w:rPr>
          <w:rFonts w:ascii="Times New Roman" w:hAnsi="Times New Roman" w:cs="Times New Roman"/>
          <w:sz w:val="24"/>
          <w:szCs w:val="24"/>
        </w:rPr>
        <w:t xml:space="preserve"> assay (RIPA) lysis buffer (PBS) pH 7.4, 0.5 % sodium </w:t>
      </w:r>
      <w:proofErr w:type="spellStart"/>
      <w:r w:rsidR="00961CF6" w:rsidRPr="001E5DBB">
        <w:rPr>
          <w:rFonts w:ascii="Times New Roman" w:hAnsi="Times New Roman" w:cs="Times New Roman"/>
          <w:sz w:val="24"/>
          <w:szCs w:val="24"/>
        </w:rPr>
        <w:t>deoxycholate</w:t>
      </w:r>
      <w:proofErr w:type="spellEnd"/>
      <w:r w:rsidR="00961CF6" w:rsidRPr="001E5DBB">
        <w:rPr>
          <w:rFonts w:ascii="Times New Roman" w:hAnsi="Times New Roman" w:cs="Times New Roman"/>
          <w:sz w:val="24"/>
          <w:szCs w:val="24"/>
        </w:rPr>
        <w:t>, 1 % NP-40) containing 1 </w:t>
      </w:r>
      <w:proofErr w:type="spellStart"/>
      <w:r w:rsidR="00961CF6" w:rsidRPr="001E5DBB">
        <w:rPr>
          <w:rFonts w:ascii="Times New Roman" w:hAnsi="Times New Roman" w:cs="Times New Roman"/>
          <w:sz w:val="24"/>
          <w:szCs w:val="24"/>
        </w:rPr>
        <w:t>mM</w:t>
      </w:r>
      <w:proofErr w:type="spellEnd"/>
      <w:r w:rsidR="00961CF6" w:rsidRPr="001E5DBB">
        <w:rPr>
          <w:rFonts w:ascii="Times New Roman" w:hAnsi="Times New Roman" w:cs="Times New Roman"/>
          <w:sz w:val="24"/>
          <w:szCs w:val="24"/>
        </w:rPr>
        <w:t xml:space="preserve"> PMSF, 1 </w:t>
      </w:r>
      <w:proofErr w:type="spellStart"/>
      <w:r w:rsidR="00961CF6" w:rsidRPr="001E5DBB">
        <w:rPr>
          <w:rFonts w:ascii="Times New Roman" w:hAnsi="Times New Roman" w:cs="Times New Roman"/>
          <w:sz w:val="24"/>
          <w:szCs w:val="24"/>
        </w:rPr>
        <w:t>mM</w:t>
      </w:r>
      <w:proofErr w:type="spellEnd"/>
      <w:r w:rsidR="00961CF6" w:rsidRPr="001E5DBB">
        <w:rPr>
          <w:rFonts w:ascii="Times New Roman" w:hAnsi="Times New Roman" w:cs="Times New Roman"/>
          <w:sz w:val="24"/>
          <w:szCs w:val="24"/>
        </w:rPr>
        <w:t xml:space="preserve"> </w:t>
      </w:r>
      <w:proofErr w:type="spellStart"/>
      <w:r w:rsidR="00961CF6" w:rsidRPr="001E5DBB">
        <w:rPr>
          <w:rFonts w:ascii="Times New Roman" w:hAnsi="Times New Roman" w:cs="Times New Roman"/>
          <w:sz w:val="24"/>
          <w:szCs w:val="24"/>
        </w:rPr>
        <w:t>orthovanadate</w:t>
      </w:r>
      <w:proofErr w:type="spellEnd"/>
      <w:r w:rsidR="00961CF6" w:rsidRPr="001E5DBB">
        <w:rPr>
          <w:rFonts w:ascii="Times New Roman" w:hAnsi="Times New Roman" w:cs="Times New Roman"/>
          <w:sz w:val="24"/>
          <w:szCs w:val="24"/>
        </w:rPr>
        <w:t xml:space="preserve">, and 1x </w:t>
      </w:r>
      <w:proofErr w:type="spellStart"/>
      <w:r w:rsidR="00961CF6" w:rsidRPr="001E5DBB">
        <w:rPr>
          <w:rFonts w:ascii="Times New Roman" w:hAnsi="Times New Roman" w:cs="Times New Roman"/>
          <w:sz w:val="24"/>
          <w:szCs w:val="24"/>
        </w:rPr>
        <w:t>cOmplete</w:t>
      </w:r>
      <w:proofErr w:type="spellEnd"/>
      <w:r w:rsidR="00961CF6" w:rsidRPr="001E5DBB">
        <w:rPr>
          <w:rFonts w:ascii="Times New Roman" w:hAnsi="Times New Roman" w:cs="Times New Roman"/>
          <w:sz w:val="24"/>
          <w:szCs w:val="24"/>
        </w:rPr>
        <w:t>™ Protease Inhibitor on ice for 45 min with gentle agitation.</w:t>
      </w:r>
      <w:proofErr w:type="gramEnd"/>
      <w:r w:rsidR="00961CF6" w:rsidRPr="001E5DBB">
        <w:rPr>
          <w:rFonts w:ascii="Times New Roman" w:hAnsi="Times New Roman" w:cs="Times New Roman"/>
          <w:sz w:val="24"/>
          <w:szCs w:val="24"/>
        </w:rPr>
        <w:t xml:space="preserve"> Cell lysates were centrifuged at </w:t>
      </w:r>
      <w:proofErr w:type="gramStart"/>
      <w:r w:rsidR="00961CF6" w:rsidRPr="001E5DBB">
        <w:rPr>
          <w:rFonts w:ascii="Times New Roman" w:hAnsi="Times New Roman" w:cs="Times New Roman"/>
          <w:sz w:val="24"/>
          <w:szCs w:val="24"/>
        </w:rPr>
        <w:t>10,000 x</w:t>
      </w:r>
      <w:proofErr w:type="gramEnd"/>
      <w:r w:rsidR="00961CF6" w:rsidRPr="001E5DBB">
        <w:rPr>
          <w:rFonts w:ascii="Times New Roman" w:hAnsi="Times New Roman" w:cs="Times New Roman"/>
          <w:sz w:val="24"/>
          <w:szCs w:val="24"/>
        </w:rPr>
        <w:t xml:space="preserve"> g for 10 min and supernatants were sent on dry ice to the speciation laboratory in Helmholtz-Center Munich.</w:t>
      </w:r>
    </w:p>
    <w:p w14:paraId="1554F2A2" w14:textId="77777777" w:rsidR="00961CF6" w:rsidRPr="001E5DBB" w:rsidRDefault="00961CF6" w:rsidP="009D0CC3">
      <w:pPr>
        <w:spacing w:line="360" w:lineRule="auto"/>
        <w:jc w:val="both"/>
        <w:rPr>
          <w:rFonts w:ascii="Times New Roman" w:hAnsi="Times New Roman" w:cs="Times New Roman"/>
          <w:b/>
          <w:sz w:val="24"/>
          <w:szCs w:val="24"/>
        </w:rPr>
      </w:pPr>
    </w:p>
    <w:p w14:paraId="3EFC4996" w14:textId="1DC831AD" w:rsidR="001B0091" w:rsidRPr="001E5DBB" w:rsidRDefault="001B0091" w:rsidP="009D0CC3">
      <w:pPr>
        <w:spacing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CSF samples</w:t>
      </w:r>
    </w:p>
    <w:p w14:paraId="68180BDB" w14:textId="524D0351" w:rsidR="00961CF6" w:rsidRPr="001E5DBB" w:rsidRDefault="00961CF6" w:rsidP="00961CF6">
      <w:pPr>
        <w:spacing w:line="360" w:lineRule="auto"/>
        <w:jc w:val="both"/>
        <w:rPr>
          <w:rFonts w:ascii="Times New Roman" w:hAnsi="Times New Roman" w:cs="Times New Roman"/>
          <w:sz w:val="24"/>
          <w:szCs w:val="24"/>
        </w:rPr>
      </w:pPr>
      <w:r w:rsidRPr="001E5DBB">
        <w:rPr>
          <w:rFonts w:ascii="Times New Roman" w:hAnsi="Times New Roman" w:cs="Times New Roman"/>
          <w:sz w:val="24"/>
          <w:szCs w:val="24"/>
        </w:rPr>
        <w:tab/>
      </w:r>
      <w:r w:rsidR="001B0091" w:rsidRPr="001E5DBB">
        <w:rPr>
          <w:rFonts w:ascii="Times New Roman" w:hAnsi="Times New Roman" w:cs="Times New Roman"/>
          <w:sz w:val="24"/>
          <w:szCs w:val="24"/>
        </w:rPr>
        <w:t xml:space="preserve">CSF samples </w:t>
      </w:r>
      <w:proofErr w:type="gramStart"/>
      <w:r w:rsidR="001B0091" w:rsidRPr="001E5DBB">
        <w:rPr>
          <w:rFonts w:ascii="Times New Roman" w:hAnsi="Times New Roman" w:cs="Times New Roman"/>
          <w:sz w:val="24"/>
          <w:szCs w:val="24"/>
        </w:rPr>
        <w:t>were taken</w:t>
      </w:r>
      <w:proofErr w:type="gramEnd"/>
      <w:r w:rsidR="001B0091" w:rsidRPr="001E5DBB">
        <w:rPr>
          <w:rFonts w:ascii="Times New Roman" w:hAnsi="Times New Roman" w:cs="Times New Roman"/>
          <w:sz w:val="24"/>
          <w:szCs w:val="24"/>
        </w:rPr>
        <w:t xml:space="preserve"> from parallel running experiments detailed in </w:t>
      </w:r>
      <w:r w:rsidR="001B0091" w:rsidRPr="001E5DBB">
        <w:rPr>
          <w:rFonts w:ascii="Times New Roman" w:hAnsi="Times New Roman" w:cs="Times New Roman"/>
          <w:sz w:val="24"/>
          <w:szCs w:val="24"/>
        </w:rPr>
        <w:fldChar w:fldCharType="begin">
          <w:fldData xml:space="preserve">PEVuZE5vdGU+PENpdGU+PEF1dGhvcj5XaWxsa29tbWVuPC9BdXRob3I+PFllYXI+MjAxODwvWWVh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==
</w:fldData>
        </w:fldChar>
      </w:r>
      <w:r w:rsidR="00364FAA" w:rsidRPr="001E5DBB">
        <w:rPr>
          <w:rFonts w:ascii="Times New Roman" w:hAnsi="Times New Roman" w:cs="Times New Roman"/>
          <w:sz w:val="24"/>
          <w:szCs w:val="24"/>
        </w:rPr>
        <w:instrText xml:space="preserve"> ADDIN EN.CITE </w:instrText>
      </w:r>
      <w:r w:rsidR="00364FAA" w:rsidRPr="001E5DBB">
        <w:rPr>
          <w:rFonts w:ascii="Times New Roman" w:hAnsi="Times New Roman" w:cs="Times New Roman"/>
          <w:sz w:val="24"/>
          <w:szCs w:val="24"/>
        </w:rPr>
        <w:fldChar w:fldCharType="begin">
          <w:fldData xml:space="preserve">PEVuZE5vdGU+PENpdGU+PEF1dGhvcj5XaWxsa29tbWVuPC9BdXRob3I+PFllYXI+MjAxODwvWWVh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==
</w:fldData>
        </w:fldChar>
      </w:r>
      <w:r w:rsidR="00364FAA" w:rsidRPr="001E5DBB">
        <w:rPr>
          <w:rFonts w:ascii="Times New Roman" w:hAnsi="Times New Roman" w:cs="Times New Roman"/>
          <w:sz w:val="24"/>
          <w:szCs w:val="24"/>
        </w:rPr>
        <w:instrText xml:space="preserve"> ADDIN EN.CITE.DATA </w:instrText>
      </w:r>
      <w:r w:rsidR="00364FAA" w:rsidRPr="001E5DBB">
        <w:rPr>
          <w:rFonts w:ascii="Times New Roman" w:hAnsi="Times New Roman" w:cs="Times New Roman"/>
          <w:sz w:val="24"/>
          <w:szCs w:val="24"/>
        </w:rPr>
      </w:r>
      <w:r w:rsidR="00364FAA" w:rsidRPr="001E5DBB">
        <w:rPr>
          <w:rFonts w:ascii="Times New Roman" w:hAnsi="Times New Roman" w:cs="Times New Roman"/>
          <w:sz w:val="24"/>
          <w:szCs w:val="24"/>
        </w:rPr>
        <w:fldChar w:fldCharType="end"/>
      </w:r>
      <w:r w:rsidR="001B0091" w:rsidRPr="001E5DBB">
        <w:rPr>
          <w:rFonts w:ascii="Times New Roman" w:hAnsi="Times New Roman" w:cs="Times New Roman"/>
          <w:sz w:val="24"/>
          <w:szCs w:val="24"/>
        </w:rPr>
      </w:r>
      <w:r w:rsidR="001B0091" w:rsidRPr="001E5DBB">
        <w:rPr>
          <w:rFonts w:ascii="Times New Roman" w:hAnsi="Times New Roman" w:cs="Times New Roman"/>
          <w:sz w:val="24"/>
          <w:szCs w:val="24"/>
        </w:rPr>
        <w:fldChar w:fldCharType="separate"/>
      </w:r>
      <w:r w:rsidR="00364FAA" w:rsidRPr="001E5DBB">
        <w:rPr>
          <w:rFonts w:ascii="Times New Roman" w:hAnsi="Times New Roman" w:cs="Times New Roman"/>
          <w:noProof/>
          <w:sz w:val="24"/>
          <w:szCs w:val="24"/>
        </w:rPr>
        <w:t>(</w:t>
      </w:r>
      <w:hyperlink w:anchor="_ENREF_35" w:tooltip="Willkommen, 2018 #472" w:history="1">
        <w:r w:rsidR="001E5DBB" w:rsidRPr="001E5DBB">
          <w:rPr>
            <w:rFonts w:ascii="Times New Roman" w:hAnsi="Times New Roman" w:cs="Times New Roman"/>
            <w:noProof/>
            <w:sz w:val="24"/>
            <w:szCs w:val="24"/>
          </w:rPr>
          <w:t>Willkommen, Lucio et al. 2018</w:t>
        </w:r>
      </w:hyperlink>
      <w:r w:rsidR="00364FAA" w:rsidRPr="001E5DBB">
        <w:rPr>
          <w:rFonts w:ascii="Times New Roman" w:hAnsi="Times New Roman" w:cs="Times New Roman"/>
          <w:noProof/>
          <w:sz w:val="24"/>
          <w:szCs w:val="24"/>
        </w:rPr>
        <w:t>)</w:t>
      </w:r>
      <w:r w:rsidR="001B0091" w:rsidRPr="001E5DBB">
        <w:rPr>
          <w:rFonts w:ascii="Times New Roman" w:hAnsi="Times New Roman" w:cs="Times New Roman"/>
          <w:sz w:val="24"/>
          <w:szCs w:val="24"/>
        </w:rPr>
        <w:fldChar w:fldCharType="end"/>
      </w:r>
      <w:r w:rsidR="001B0091" w:rsidRPr="001E5DBB">
        <w:rPr>
          <w:rFonts w:ascii="Times New Roman" w:hAnsi="Times New Roman" w:cs="Times New Roman"/>
          <w:sz w:val="24"/>
          <w:szCs w:val="24"/>
        </w:rPr>
        <w:t xml:space="preserve">. </w:t>
      </w:r>
      <w:r w:rsidRPr="001E5DBB">
        <w:rPr>
          <w:rFonts w:ascii="Times New Roman" w:hAnsi="Times New Roman" w:cs="Times New Roman"/>
          <w:sz w:val="24"/>
          <w:szCs w:val="24"/>
        </w:rPr>
        <w:t xml:space="preserve">In brief, </w:t>
      </w:r>
      <w:r w:rsidR="001B0091" w:rsidRPr="001E5DBB">
        <w:rPr>
          <w:rFonts w:ascii="Times New Roman" w:hAnsi="Times New Roman" w:cs="Times New Roman"/>
          <w:sz w:val="24"/>
          <w:szCs w:val="24"/>
        </w:rPr>
        <w:t xml:space="preserve">CSF samples </w:t>
      </w:r>
      <w:proofErr w:type="gramStart"/>
      <w:r w:rsidR="001B0091" w:rsidRPr="001E5DBB">
        <w:rPr>
          <w:rFonts w:ascii="Times New Roman" w:hAnsi="Times New Roman" w:cs="Times New Roman"/>
          <w:sz w:val="24"/>
          <w:szCs w:val="24"/>
        </w:rPr>
        <w:t>were taken</w:t>
      </w:r>
      <w:proofErr w:type="gramEnd"/>
      <w:r w:rsidR="001B0091" w:rsidRPr="001E5DBB">
        <w:rPr>
          <w:rFonts w:ascii="Times New Roman" w:hAnsi="Times New Roman" w:cs="Times New Roman"/>
          <w:sz w:val="24"/>
          <w:szCs w:val="24"/>
        </w:rPr>
        <w:t xml:space="preserve"> by standardized lumbar puncture at Cologne University Hospital. After lumbar puncture and clinical chemistry analysis samples were stored at </w:t>
      </w:r>
      <w:proofErr w:type="gramStart"/>
      <w:r w:rsidR="001B0091" w:rsidRPr="001E5DBB">
        <w:rPr>
          <w:rFonts w:ascii="Times New Roman" w:hAnsi="Times New Roman" w:cs="Times New Roman"/>
          <w:sz w:val="24"/>
          <w:szCs w:val="24"/>
        </w:rPr>
        <w:t>-80 °C</w:t>
      </w:r>
      <w:proofErr w:type="gramEnd"/>
      <w:r w:rsidR="001B0091" w:rsidRPr="001E5DBB">
        <w:rPr>
          <w:rFonts w:ascii="Times New Roman" w:hAnsi="Times New Roman" w:cs="Times New Roman"/>
          <w:sz w:val="24"/>
          <w:szCs w:val="24"/>
        </w:rPr>
        <w:t xml:space="preserve"> and finally sent on dry ice to the speciation laboratory in Helmholtz-Center Munich. </w:t>
      </w:r>
      <w:proofErr w:type="gramStart"/>
      <w:r w:rsidRPr="001E5DBB">
        <w:rPr>
          <w:rFonts w:ascii="Times New Roman" w:hAnsi="Times New Roman" w:cs="Times New Roman"/>
          <w:sz w:val="24"/>
          <w:szCs w:val="24"/>
        </w:rPr>
        <w:t>This study was approved by the Ethics Committee of the University Cologne (09.12.2014, no. 14-364)</w:t>
      </w:r>
      <w:proofErr w:type="gramEnd"/>
      <w:r w:rsidRPr="001E5DBB">
        <w:rPr>
          <w:rFonts w:ascii="Times New Roman" w:hAnsi="Times New Roman" w:cs="Times New Roman"/>
          <w:sz w:val="24"/>
          <w:szCs w:val="24"/>
        </w:rPr>
        <w:t xml:space="preserve"> and all patients consented to the scientific use of their CSF samples. </w:t>
      </w:r>
    </w:p>
    <w:p w14:paraId="21D7B816" w14:textId="749A8CCA" w:rsidR="00CF0F80" w:rsidRPr="001E5DBB" w:rsidRDefault="00CF0F80" w:rsidP="009D0CC3">
      <w:pPr>
        <w:spacing w:line="360" w:lineRule="auto"/>
        <w:jc w:val="both"/>
        <w:rPr>
          <w:rFonts w:ascii="Times New Roman" w:hAnsi="Times New Roman" w:cs="Times New Roman"/>
          <w:sz w:val="24"/>
          <w:szCs w:val="24"/>
        </w:rPr>
      </w:pPr>
    </w:p>
    <w:p w14:paraId="6F9FD954" w14:textId="46169D06" w:rsidR="001B0091" w:rsidRPr="001E5DBB" w:rsidRDefault="001B0091" w:rsidP="009D0CC3">
      <w:pPr>
        <w:spacing w:line="360" w:lineRule="auto"/>
        <w:jc w:val="both"/>
        <w:rPr>
          <w:rFonts w:ascii="Times New Roman" w:hAnsi="Times New Roman" w:cs="Times New Roman"/>
          <w:sz w:val="24"/>
          <w:szCs w:val="24"/>
        </w:rPr>
      </w:pPr>
    </w:p>
    <w:p w14:paraId="4D34F1C3" w14:textId="77777777" w:rsidR="001B0091" w:rsidRPr="001E5DBB" w:rsidRDefault="001B0091" w:rsidP="009D0CC3">
      <w:pPr>
        <w:spacing w:line="360" w:lineRule="auto"/>
        <w:jc w:val="both"/>
        <w:rPr>
          <w:rFonts w:ascii="Times New Roman" w:hAnsi="Times New Roman" w:cs="Times New Roman"/>
          <w:sz w:val="24"/>
          <w:szCs w:val="24"/>
        </w:rPr>
      </w:pPr>
    </w:p>
    <w:p w14:paraId="08043C83" w14:textId="77777777" w:rsidR="00B811DF" w:rsidRPr="001E5DBB" w:rsidRDefault="00B811DF" w:rsidP="009D0CC3">
      <w:pPr>
        <w:spacing w:after="0" w:line="360" w:lineRule="auto"/>
        <w:jc w:val="both"/>
        <w:rPr>
          <w:rFonts w:ascii="Times New Roman" w:hAnsi="Times New Roman" w:cs="Times New Roman"/>
          <w:b/>
          <w:sz w:val="24"/>
          <w:szCs w:val="24"/>
        </w:rPr>
      </w:pPr>
      <w:r w:rsidRPr="001E5DBB">
        <w:rPr>
          <w:rFonts w:ascii="Times New Roman" w:hAnsi="Times New Roman" w:cs="Times New Roman"/>
          <w:b/>
          <w:sz w:val="24"/>
          <w:szCs w:val="24"/>
        </w:rPr>
        <w:lastRenderedPageBreak/>
        <w:t>Instruments and instrumental conditions</w:t>
      </w:r>
    </w:p>
    <w:p w14:paraId="7EB63B17" w14:textId="77777777" w:rsidR="00B811DF" w:rsidRPr="001E5DBB" w:rsidRDefault="00B811DF" w:rsidP="009D0CC3">
      <w:pPr>
        <w:spacing w:after="0" w:line="360" w:lineRule="auto"/>
        <w:jc w:val="both"/>
        <w:rPr>
          <w:rFonts w:ascii="Times New Roman" w:hAnsi="Times New Roman" w:cs="Times New Roman"/>
          <w:b/>
          <w:sz w:val="24"/>
          <w:szCs w:val="24"/>
        </w:rPr>
      </w:pPr>
    </w:p>
    <w:p w14:paraId="032BA201" w14:textId="24341FD7" w:rsidR="001B0091" w:rsidRPr="001E5DBB" w:rsidRDefault="001B0091" w:rsidP="009D0CC3">
      <w:pPr>
        <w:spacing w:after="0"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Capillary zone electrophoresis</w:t>
      </w:r>
      <w:r w:rsidR="00F74C4A" w:rsidRPr="001E5DBB">
        <w:rPr>
          <w:rFonts w:ascii="Times New Roman" w:hAnsi="Times New Roman" w:cs="Times New Roman"/>
          <w:b/>
          <w:sz w:val="24"/>
          <w:szCs w:val="24"/>
        </w:rPr>
        <w:t xml:space="preserve"> (CZE)</w:t>
      </w:r>
    </w:p>
    <w:p w14:paraId="0F1F675E" w14:textId="660344CF" w:rsidR="001B0091" w:rsidRPr="001E5DBB" w:rsidRDefault="00961CF6" w:rsidP="00961CF6">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ab/>
      </w:r>
      <w:r w:rsidR="00B9773D" w:rsidRPr="001E5DBB">
        <w:rPr>
          <w:rFonts w:ascii="Times New Roman" w:hAnsi="Times New Roman" w:cs="Times New Roman"/>
          <w:sz w:val="24"/>
          <w:szCs w:val="24"/>
        </w:rPr>
        <w:t>A "</w:t>
      </w:r>
      <w:proofErr w:type="spellStart"/>
      <w:r w:rsidR="00B9773D" w:rsidRPr="001E5DBB">
        <w:rPr>
          <w:rFonts w:ascii="Times New Roman" w:hAnsi="Times New Roman" w:cs="Times New Roman"/>
          <w:sz w:val="24"/>
          <w:szCs w:val="24"/>
        </w:rPr>
        <w:t>PrinC</w:t>
      </w:r>
      <w:r w:rsidR="001B0091" w:rsidRPr="001E5DBB">
        <w:rPr>
          <w:rFonts w:ascii="Times New Roman" w:hAnsi="Times New Roman" w:cs="Times New Roman"/>
          <w:sz w:val="24"/>
          <w:szCs w:val="24"/>
        </w:rPr>
        <w:t>e</w:t>
      </w:r>
      <w:proofErr w:type="spellEnd"/>
      <w:r w:rsidR="001B0091" w:rsidRPr="001E5DBB">
        <w:rPr>
          <w:rFonts w:ascii="Times New Roman" w:hAnsi="Times New Roman" w:cs="Times New Roman"/>
          <w:sz w:val="24"/>
          <w:szCs w:val="24"/>
        </w:rPr>
        <w:t xml:space="preserve"> 7</w:t>
      </w:r>
      <w:r w:rsidR="00B9773D" w:rsidRPr="001E5DBB">
        <w:rPr>
          <w:rFonts w:ascii="Times New Roman" w:hAnsi="Times New Roman" w:cs="Times New Roman"/>
          <w:sz w:val="24"/>
          <w:szCs w:val="24"/>
        </w:rPr>
        <w:t xml:space="preserve">06” CE system from </w:t>
      </w:r>
      <w:proofErr w:type="spellStart"/>
      <w:r w:rsidR="00B9773D" w:rsidRPr="001E5DBB">
        <w:rPr>
          <w:rFonts w:ascii="Times New Roman" w:hAnsi="Times New Roman" w:cs="Times New Roman"/>
          <w:sz w:val="24"/>
          <w:szCs w:val="24"/>
        </w:rPr>
        <w:t>PrinC</w:t>
      </w:r>
      <w:r w:rsidR="001B0091" w:rsidRPr="001E5DBB">
        <w:rPr>
          <w:rFonts w:ascii="Times New Roman" w:hAnsi="Times New Roman" w:cs="Times New Roman"/>
          <w:sz w:val="24"/>
          <w:szCs w:val="24"/>
        </w:rPr>
        <w:t>e</w:t>
      </w:r>
      <w:proofErr w:type="spellEnd"/>
      <w:r w:rsidR="001B0091" w:rsidRPr="001E5DBB">
        <w:rPr>
          <w:rFonts w:ascii="Times New Roman" w:hAnsi="Times New Roman" w:cs="Times New Roman"/>
          <w:sz w:val="24"/>
          <w:szCs w:val="24"/>
        </w:rPr>
        <w:t xml:space="preserve"> Technologies B.V. (</w:t>
      </w:r>
      <w:proofErr w:type="spellStart"/>
      <w:r w:rsidR="001B0091" w:rsidRPr="001E5DBB">
        <w:rPr>
          <w:rFonts w:ascii="Times New Roman" w:hAnsi="Times New Roman" w:cs="Times New Roman"/>
          <w:sz w:val="24"/>
          <w:szCs w:val="24"/>
        </w:rPr>
        <w:t>Emmen</w:t>
      </w:r>
      <w:proofErr w:type="spellEnd"/>
      <w:r w:rsidR="001B0091" w:rsidRPr="001E5DBB">
        <w:rPr>
          <w:rFonts w:ascii="Times New Roman" w:hAnsi="Times New Roman" w:cs="Times New Roman"/>
          <w:sz w:val="24"/>
          <w:szCs w:val="24"/>
        </w:rPr>
        <w:t>, The Netherlands) was employed. Temperature settings for sa</w:t>
      </w:r>
      <w:r w:rsidR="006B5A85" w:rsidRPr="001E5DBB">
        <w:rPr>
          <w:rFonts w:ascii="Times New Roman" w:hAnsi="Times New Roman" w:cs="Times New Roman"/>
          <w:sz w:val="24"/>
          <w:szCs w:val="24"/>
        </w:rPr>
        <w:t xml:space="preserve">mple/buffer tray and capillary </w:t>
      </w:r>
      <w:r w:rsidR="001B0091" w:rsidRPr="001E5DBB">
        <w:rPr>
          <w:rFonts w:ascii="Times New Roman" w:hAnsi="Times New Roman" w:cs="Times New Roman"/>
          <w:sz w:val="24"/>
          <w:szCs w:val="24"/>
        </w:rPr>
        <w:t xml:space="preserve">were set at 20 </w:t>
      </w:r>
      <w:proofErr w:type="spellStart"/>
      <w:r w:rsidR="001B0091" w:rsidRPr="001E5DBB">
        <w:rPr>
          <w:rFonts w:ascii="Times New Roman" w:hAnsi="Times New Roman" w:cs="Times New Roman"/>
          <w:sz w:val="24"/>
          <w:szCs w:val="24"/>
          <w:vertAlign w:val="superscript"/>
        </w:rPr>
        <w:t>o</w:t>
      </w:r>
      <w:r w:rsidR="001B0091" w:rsidRPr="001E5DBB">
        <w:rPr>
          <w:rFonts w:ascii="Times New Roman" w:hAnsi="Times New Roman" w:cs="Times New Roman"/>
          <w:sz w:val="24"/>
          <w:szCs w:val="24"/>
        </w:rPr>
        <w:t>C</w:t>
      </w:r>
      <w:proofErr w:type="spellEnd"/>
      <w:r w:rsidR="001B0091" w:rsidRPr="001E5DBB">
        <w:rPr>
          <w:rFonts w:ascii="Times New Roman" w:hAnsi="Times New Roman" w:cs="Times New Roman"/>
          <w:sz w:val="24"/>
          <w:szCs w:val="24"/>
        </w:rPr>
        <w:t xml:space="preserve"> by </w:t>
      </w:r>
      <w:proofErr w:type="gramStart"/>
      <w:r w:rsidR="001B0091" w:rsidRPr="001E5DBB">
        <w:rPr>
          <w:rFonts w:ascii="Times New Roman" w:hAnsi="Times New Roman" w:cs="Times New Roman"/>
          <w:sz w:val="24"/>
          <w:szCs w:val="24"/>
        </w:rPr>
        <w:t>air cooling</w:t>
      </w:r>
      <w:proofErr w:type="gramEnd"/>
      <w:r w:rsidR="001B0091" w:rsidRPr="001E5DBB">
        <w:rPr>
          <w:rFonts w:ascii="Times New Roman" w:hAnsi="Times New Roman" w:cs="Times New Roman"/>
          <w:sz w:val="24"/>
          <w:szCs w:val="24"/>
        </w:rPr>
        <w:t>, each. The capillary (CS-</w:t>
      </w:r>
      <w:proofErr w:type="spellStart"/>
      <w:r w:rsidR="001B0091" w:rsidRPr="001E5DBB">
        <w:rPr>
          <w:rFonts w:ascii="Times New Roman" w:hAnsi="Times New Roman" w:cs="Times New Roman"/>
          <w:sz w:val="24"/>
          <w:szCs w:val="24"/>
        </w:rPr>
        <w:t>Chromatographie</w:t>
      </w:r>
      <w:proofErr w:type="spellEnd"/>
      <w:r w:rsidR="001B0091" w:rsidRPr="001E5DBB">
        <w:rPr>
          <w:rFonts w:ascii="Times New Roman" w:hAnsi="Times New Roman" w:cs="Times New Roman"/>
          <w:sz w:val="24"/>
          <w:szCs w:val="24"/>
        </w:rPr>
        <w:t xml:space="preserve"> Service GmbH, </w:t>
      </w:r>
      <w:proofErr w:type="spellStart"/>
      <w:r w:rsidR="001B0091" w:rsidRPr="001E5DBB">
        <w:rPr>
          <w:rFonts w:ascii="Times New Roman" w:hAnsi="Times New Roman" w:cs="Times New Roman"/>
          <w:sz w:val="24"/>
          <w:szCs w:val="24"/>
        </w:rPr>
        <w:t>Langerwehe</w:t>
      </w:r>
      <w:proofErr w:type="spellEnd"/>
      <w:r w:rsidR="001B0091" w:rsidRPr="001E5DBB">
        <w:rPr>
          <w:rFonts w:ascii="Times New Roman" w:hAnsi="Times New Roman" w:cs="Times New Roman"/>
          <w:sz w:val="24"/>
          <w:szCs w:val="24"/>
        </w:rPr>
        <w:t>, Germany) for hyphenation to the ICP -MS was uncoated with dimension 85 cm x 50 µm ID.</w:t>
      </w:r>
      <w:r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 xml:space="preserve">Before each run, the capillary was purged with 1 M TMAH and subsequently with 0.2 % </w:t>
      </w:r>
      <w:proofErr w:type="spellStart"/>
      <w:r w:rsidR="001B0091" w:rsidRPr="001E5DBB">
        <w:rPr>
          <w:rFonts w:ascii="Times New Roman" w:hAnsi="Times New Roman" w:cs="Times New Roman"/>
          <w:sz w:val="24"/>
          <w:szCs w:val="24"/>
        </w:rPr>
        <w:t>HCl</w:t>
      </w:r>
      <w:proofErr w:type="spellEnd"/>
      <w:r w:rsidR="001B0091" w:rsidRPr="001E5DBB">
        <w:rPr>
          <w:rFonts w:ascii="Times New Roman" w:hAnsi="Times New Roman" w:cs="Times New Roman"/>
          <w:sz w:val="24"/>
          <w:szCs w:val="24"/>
        </w:rPr>
        <w:t xml:space="preserve"> and background electrolyte (each step 1 min, </w:t>
      </w:r>
      <w:proofErr w:type="gramStart"/>
      <w:r w:rsidR="001B0091" w:rsidRPr="001E5DBB">
        <w:rPr>
          <w:rFonts w:ascii="Times New Roman" w:hAnsi="Times New Roman" w:cs="Times New Roman"/>
          <w:sz w:val="24"/>
          <w:szCs w:val="24"/>
        </w:rPr>
        <w:t>4</w:t>
      </w:r>
      <w:proofErr w:type="gramEnd"/>
      <w:r w:rsidR="001B0091" w:rsidRPr="001E5DBB">
        <w:rPr>
          <w:rFonts w:ascii="Times New Roman" w:hAnsi="Times New Roman" w:cs="Times New Roman"/>
          <w:sz w:val="24"/>
          <w:szCs w:val="24"/>
        </w:rPr>
        <w:t xml:space="preserve"> bar, see also </w:t>
      </w:r>
      <w:r w:rsidR="001B0091" w:rsidRPr="001E5DBB">
        <w:rPr>
          <w:rFonts w:ascii="Times New Roman" w:hAnsi="Times New Roman" w:cs="Times New Roman"/>
          <w:b/>
          <w:sz w:val="24"/>
          <w:szCs w:val="24"/>
        </w:rPr>
        <w:t>table 1</w:t>
      </w:r>
      <w:r w:rsidR="001B0091" w:rsidRPr="001E5DBB">
        <w:rPr>
          <w:rFonts w:ascii="Times New Roman" w:hAnsi="Times New Roman" w:cs="Times New Roman"/>
          <w:sz w:val="24"/>
          <w:szCs w:val="24"/>
        </w:rPr>
        <w:t xml:space="preserve">). Our first speciation </w:t>
      </w:r>
      <w:r w:rsidR="001B0538" w:rsidRPr="001E5DBB">
        <w:rPr>
          <w:rFonts w:ascii="Times New Roman" w:hAnsi="Times New Roman" w:cs="Times New Roman"/>
          <w:sz w:val="24"/>
          <w:szCs w:val="24"/>
        </w:rPr>
        <w:t xml:space="preserve">analysis </w:t>
      </w:r>
      <w:r w:rsidR="001B0091" w:rsidRPr="001E5DBB">
        <w:rPr>
          <w:rFonts w:ascii="Times New Roman" w:hAnsi="Times New Roman" w:cs="Times New Roman"/>
          <w:sz w:val="24"/>
          <w:szCs w:val="24"/>
        </w:rPr>
        <w:t xml:space="preserve">approach was derived from LC eluents </w:t>
      </w:r>
      <w:r w:rsidR="001B0091" w:rsidRPr="001E5DBB">
        <w:rPr>
          <w:rFonts w:ascii="Times New Roman" w:hAnsi="Times New Roman" w:cs="Times New Roman"/>
          <w:sz w:val="24"/>
          <w:szCs w:val="24"/>
        </w:rPr>
        <w:fldChar w:fldCharType="begin">
          <w:fldData xml:space="preserve">PEVuZE5vdGU+PENpdGU+PEF1dGhvcj5Tb2xvdnlldjwvQXV0aG9yPjxZZWFyPjIwMTc8L1llYXI+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</w:fldData>
        </w:fldChar>
      </w:r>
      <w:r w:rsidR="00691A0D" w:rsidRPr="001E5DBB">
        <w:rPr>
          <w:rFonts w:ascii="Times New Roman" w:hAnsi="Times New Roman" w:cs="Times New Roman"/>
          <w:sz w:val="24"/>
          <w:szCs w:val="24"/>
        </w:rPr>
        <w:instrText xml:space="preserve"> ADDIN EN.CITE </w:instrText>
      </w:r>
      <w:r w:rsidR="00691A0D" w:rsidRPr="001E5DBB">
        <w:rPr>
          <w:rFonts w:ascii="Times New Roman" w:hAnsi="Times New Roman" w:cs="Times New Roman"/>
          <w:sz w:val="24"/>
          <w:szCs w:val="24"/>
        </w:rPr>
        <w:fldChar w:fldCharType="begin">
          <w:fldData xml:space="preserve">PEVuZE5vdGU+PENpdGU+PEF1dGhvcj5Tb2xvdnlldjwvQXV0aG9yPjxZZWFyPjIwMTc8L1llYXI+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</w:fldData>
        </w:fldChar>
      </w:r>
      <w:r w:rsidR="00691A0D" w:rsidRPr="001E5DBB">
        <w:rPr>
          <w:rFonts w:ascii="Times New Roman" w:hAnsi="Times New Roman" w:cs="Times New Roman"/>
          <w:sz w:val="24"/>
          <w:szCs w:val="24"/>
        </w:rPr>
        <w:instrText xml:space="preserve"> ADDIN EN.CITE.DATA </w:instrText>
      </w:r>
      <w:r w:rsidR="00691A0D" w:rsidRPr="001E5DBB">
        <w:rPr>
          <w:rFonts w:ascii="Times New Roman" w:hAnsi="Times New Roman" w:cs="Times New Roman"/>
          <w:sz w:val="24"/>
          <w:szCs w:val="24"/>
        </w:rPr>
      </w:r>
      <w:r w:rsidR="00691A0D" w:rsidRPr="001E5DBB">
        <w:rPr>
          <w:rFonts w:ascii="Times New Roman" w:hAnsi="Times New Roman" w:cs="Times New Roman"/>
          <w:sz w:val="24"/>
          <w:szCs w:val="24"/>
        </w:rPr>
        <w:fldChar w:fldCharType="end"/>
      </w:r>
      <w:r w:rsidR="001B0091" w:rsidRPr="001E5DBB">
        <w:rPr>
          <w:rFonts w:ascii="Times New Roman" w:hAnsi="Times New Roman" w:cs="Times New Roman"/>
          <w:sz w:val="24"/>
          <w:szCs w:val="24"/>
        </w:rPr>
      </w:r>
      <w:r w:rsidR="001B0091" w:rsidRPr="001E5DBB">
        <w:rPr>
          <w:rFonts w:ascii="Times New Roman" w:hAnsi="Times New Roman" w:cs="Times New Roman"/>
          <w:sz w:val="24"/>
          <w:szCs w:val="24"/>
        </w:rPr>
        <w:fldChar w:fldCharType="separate"/>
      </w:r>
      <w:r w:rsidR="00364FAA" w:rsidRPr="001E5DBB">
        <w:rPr>
          <w:rFonts w:ascii="Times New Roman" w:hAnsi="Times New Roman" w:cs="Times New Roman"/>
          <w:noProof/>
          <w:sz w:val="24"/>
          <w:szCs w:val="24"/>
        </w:rPr>
        <w:t>(</w:t>
      </w:r>
      <w:hyperlink w:anchor="_ENREF_30" w:tooltip="Solovyev, 2017 #346" w:history="1">
        <w:r w:rsidR="001E5DBB" w:rsidRPr="001E5DBB">
          <w:rPr>
            <w:rFonts w:ascii="Times New Roman" w:hAnsi="Times New Roman" w:cs="Times New Roman"/>
            <w:noProof/>
            <w:sz w:val="24"/>
            <w:szCs w:val="24"/>
          </w:rPr>
          <w:t>Solovyev, Vinceti et al. 2017</w:t>
        </w:r>
      </w:hyperlink>
      <w:r w:rsidR="00364FAA" w:rsidRPr="001E5DBB">
        <w:rPr>
          <w:rFonts w:ascii="Times New Roman" w:hAnsi="Times New Roman" w:cs="Times New Roman"/>
          <w:noProof/>
          <w:sz w:val="24"/>
          <w:szCs w:val="24"/>
        </w:rPr>
        <w:t>)</w:t>
      </w:r>
      <w:r w:rsidR="001B0091" w:rsidRPr="001E5DBB">
        <w:rPr>
          <w:rFonts w:ascii="Times New Roman" w:hAnsi="Times New Roman" w:cs="Times New Roman"/>
          <w:sz w:val="24"/>
          <w:szCs w:val="24"/>
        </w:rPr>
        <w:fldChar w:fldCharType="end"/>
      </w:r>
      <w:r w:rsidR="001B0091" w:rsidRPr="001E5DBB">
        <w:rPr>
          <w:rFonts w:ascii="Times New Roman" w:hAnsi="Times New Roman" w:cs="Times New Roman"/>
          <w:sz w:val="24"/>
          <w:szCs w:val="24"/>
        </w:rPr>
        <w:t xml:space="preserve"> serving as electrolytes, where 50 </w:t>
      </w:r>
      <w:proofErr w:type="spellStart"/>
      <w:r w:rsidR="001B0091" w:rsidRPr="001E5DBB">
        <w:rPr>
          <w:rFonts w:ascii="Times New Roman" w:hAnsi="Times New Roman" w:cs="Times New Roman"/>
          <w:sz w:val="24"/>
          <w:szCs w:val="24"/>
        </w:rPr>
        <w:t>mM</w:t>
      </w:r>
      <w:proofErr w:type="spellEnd"/>
      <w:r w:rsidR="001B0091" w:rsidRPr="001E5DBB">
        <w:rPr>
          <w:rFonts w:ascii="Times New Roman" w:hAnsi="Times New Roman" w:cs="Times New Roman"/>
          <w:sz w:val="24"/>
          <w:szCs w:val="24"/>
        </w:rPr>
        <w:t xml:space="preserve"> ammonium citrate, 7.0 </w:t>
      </w:r>
      <w:proofErr w:type="spellStart"/>
      <w:r w:rsidR="001B0091" w:rsidRPr="001E5DBB">
        <w:rPr>
          <w:rFonts w:ascii="Times New Roman" w:hAnsi="Times New Roman" w:cs="Times New Roman"/>
          <w:sz w:val="24"/>
          <w:szCs w:val="24"/>
        </w:rPr>
        <w:t>mM</w:t>
      </w:r>
      <w:proofErr w:type="spellEnd"/>
      <w:r w:rsidR="001B0091" w:rsidRPr="001E5DBB">
        <w:rPr>
          <w:rFonts w:ascii="Times New Roman" w:hAnsi="Times New Roman" w:cs="Times New Roman"/>
          <w:sz w:val="24"/>
          <w:szCs w:val="24"/>
        </w:rPr>
        <w:t xml:space="preserve"> PDCA, pH = 4.2 was the optimal condition to keep redox species stabilized and provided good separation for the ionic-</w:t>
      </w:r>
      <w:r w:rsidR="0043471E" w:rsidRPr="001E5DBB">
        <w:rPr>
          <w:rFonts w:ascii="Times New Roman" w:hAnsi="Times New Roman" w:cs="Times New Roman"/>
          <w:sz w:val="24"/>
          <w:szCs w:val="24"/>
        </w:rPr>
        <w:t>Fe</w:t>
      </w:r>
      <w:r w:rsidR="001B0091" w:rsidRPr="001E5DBB">
        <w:rPr>
          <w:rFonts w:ascii="Times New Roman" w:hAnsi="Times New Roman" w:cs="Times New Roman"/>
          <w:sz w:val="24"/>
          <w:szCs w:val="24"/>
        </w:rPr>
        <w:t>(II)/(III)-PDCA complexes by cation exchange</w:t>
      </w:r>
      <w:r w:rsidR="0043471E" w:rsidRPr="001E5DBB">
        <w:rPr>
          <w:rFonts w:ascii="Times New Roman" w:hAnsi="Times New Roman" w:cs="Times New Roman"/>
          <w:sz w:val="24"/>
          <w:szCs w:val="24"/>
        </w:rPr>
        <w:t xml:space="preserve"> chromatography</w:t>
      </w:r>
      <w:r w:rsidR="001B0091" w:rsidRPr="001E5DBB">
        <w:rPr>
          <w:rFonts w:ascii="Times New Roman" w:hAnsi="Times New Roman" w:cs="Times New Roman"/>
          <w:sz w:val="24"/>
          <w:szCs w:val="24"/>
        </w:rPr>
        <w:t>. This electrolyte served as background electrolyte in capillary, in inlet vial and as outlet/sheath electrolyte at CE-ICP-MS interface</w:t>
      </w:r>
      <w:r w:rsidRPr="001E5DBB">
        <w:rPr>
          <w:rFonts w:ascii="Times New Roman" w:hAnsi="Times New Roman" w:cs="Times New Roman"/>
          <w:sz w:val="24"/>
          <w:szCs w:val="24"/>
        </w:rPr>
        <w:t xml:space="preserve"> and</w:t>
      </w:r>
      <w:r w:rsidR="001B0091" w:rsidRPr="001E5DBB">
        <w:rPr>
          <w:rFonts w:ascii="Times New Roman" w:hAnsi="Times New Roman" w:cs="Times New Roman"/>
          <w:sz w:val="24"/>
          <w:szCs w:val="24"/>
        </w:rPr>
        <w:t xml:space="preserve"> </w:t>
      </w:r>
      <w:r w:rsidRPr="001E5DBB">
        <w:rPr>
          <w:rFonts w:ascii="Times New Roman" w:hAnsi="Times New Roman" w:cs="Times New Roman"/>
          <w:sz w:val="24"/>
          <w:szCs w:val="24"/>
        </w:rPr>
        <w:t>s</w:t>
      </w:r>
      <w:r w:rsidR="001B0091" w:rsidRPr="001E5DBB">
        <w:rPr>
          <w:rFonts w:ascii="Times New Roman" w:hAnsi="Times New Roman" w:cs="Times New Roman"/>
          <w:sz w:val="24"/>
          <w:szCs w:val="24"/>
        </w:rPr>
        <w:t>eparation voltage was set to + 25 kV</w:t>
      </w:r>
      <w:r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 xml:space="preserve">Since clear separation of </w:t>
      </w:r>
      <w:proofErr w:type="gramStart"/>
      <w:r w:rsidR="001B0091" w:rsidRPr="001E5DBB">
        <w:rPr>
          <w:rFonts w:ascii="Times New Roman" w:hAnsi="Times New Roman" w:cs="Times New Roman"/>
          <w:sz w:val="24"/>
          <w:szCs w:val="24"/>
        </w:rPr>
        <w:t>Fe(</w:t>
      </w:r>
      <w:proofErr w:type="gramEnd"/>
      <w:r w:rsidR="001B0091" w:rsidRPr="001E5DBB">
        <w:rPr>
          <w:rFonts w:ascii="Times New Roman" w:hAnsi="Times New Roman" w:cs="Times New Roman"/>
          <w:sz w:val="24"/>
          <w:szCs w:val="24"/>
        </w:rPr>
        <w:t xml:space="preserve">II)-PDCA complex from Fe(III)-PDCA complex was not achieved in CZE using those conditions, but further preliminary experiments showed promising separation with simple acidic eluents, subsequent experiments used electrolytes with diluted </w:t>
      </w:r>
      <w:proofErr w:type="spellStart"/>
      <w:r w:rsidR="001B0091" w:rsidRPr="001E5DBB">
        <w:rPr>
          <w:rFonts w:ascii="Times New Roman" w:hAnsi="Times New Roman" w:cs="Times New Roman"/>
          <w:sz w:val="24"/>
          <w:szCs w:val="24"/>
        </w:rPr>
        <w:t>HCl</w:t>
      </w:r>
      <w:proofErr w:type="spellEnd"/>
      <w:r w:rsidR="001B0091" w:rsidRPr="001E5DBB">
        <w:rPr>
          <w:rFonts w:ascii="Times New Roman" w:hAnsi="Times New Roman" w:cs="Times New Roman"/>
          <w:sz w:val="24"/>
          <w:szCs w:val="24"/>
        </w:rPr>
        <w:t xml:space="preserve">. Finally, the following separation method </w:t>
      </w:r>
      <w:proofErr w:type="gramStart"/>
      <w:r w:rsidR="001B0091" w:rsidRPr="001E5DBB">
        <w:rPr>
          <w:rFonts w:ascii="Times New Roman" w:hAnsi="Times New Roman" w:cs="Times New Roman"/>
          <w:sz w:val="24"/>
          <w:szCs w:val="24"/>
        </w:rPr>
        <w:t>was employed</w:t>
      </w:r>
      <w:proofErr w:type="gramEnd"/>
      <w:r w:rsidR="001B0091" w:rsidRPr="001E5DBB">
        <w:rPr>
          <w:rFonts w:ascii="Times New Roman" w:hAnsi="Times New Roman" w:cs="Times New Roman"/>
          <w:sz w:val="24"/>
          <w:szCs w:val="24"/>
        </w:rPr>
        <w:t xml:space="preserve">, using pH- and conductivity stacking (with leading and terminating electrolyte) for improved focusing of Fe-redox-species (see </w:t>
      </w:r>
      <w:r w:rsidR="001B0091" w:rsidRPr="001E5DBB">
        <w:rPr>
          <w:rFonts w:ascii="Times New Roman" w:hAnsi="Times New Roman" w:cs="Times New Roman"/>
          <w:b/>
          <w:sz w:val="24"/>
          <w:szCs w:val="24"/>
        </w:rPr>
        <w:t>table 1</w:t>
      </w:r>
      <w:r w:rsidR="001B0091" w:rsidRPr="001E5DBB">
        <w:rPr>
          <w:rFonts w:ascii="Times New Roman" w:hAnsi="Times New Roman" w:cs="Times New Roman"/>
          <w:sz w:val="24"/>
          <w:szCs w:val="24"/>
        </w:rPr>
        <w:t>):</w:t>
      </w:r>
    </w:p>
    <w:p w14:paraId="42CD470F" w14:textId="77777777" w:rsidR="001B0091" w:rsidRPr="001E5DBB" w:rsidRDefault="001B0091" w:rsidP="009D0CC3">
      <w:pPr>
        <w:spacing w:line="360" w:lineRule="auto"/>
        <w:jc w:val="both"/>
        <w:rPr>
          <w:rFonts w:ascii="Times New Roman" w:hAnsi="Times New Roman" w:cs="Times New Roman"/>
          <w:sz w:val="24"/>
          <w:szCs w:val="24"/>
        </w:rPr>
      </w:pPr>
    </w:p>
    <w:p w14:paraId="52A9D73D" w14:textId="77777777" w:rsidR="001B0091" w:rsidRPr="001E5DBB" w:rsidRDefault="001B0091" w:rsidP="009D0CC3">
      <w:pPr>
        <w:spacing w:after="0"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Coupling of CZE to the ICP-MS.</w:t>
      </w:r>
    </w:p>
    <w:p w14:paraId="05840B30" w14:textId="77777777" w:rsidR="004F4B52" w:rsidRPr="001E5DBB" w:rsidRDefault="004F4B52" w:rsidP="009D0CC3">
      <w:pPr>
        <w:spacing w:after="0" w:line="360" w:lineRule="auto"/>
        <w:jc w:val="both"/>
        <w:rPr>
          <w:rFonts w:ascii="Times New Roman" w:hAnsi="Times New Roman" w:cs="Times New Roman"/>
          <w:sz w:val="24"/>
          <w:szCs w:val="24"/>
        </w:rPr>
      </w:pPr>
    </w:p>
    <w:p w14:paraId="58B313FA" w14:textId="557CDB43" w:rsidR="001B0091" w:rsidRPr="001E5DBB" w:rsidRDefault="00961CF6"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ab/>
      </w:r>
      <w:r w:rsidR="001B0091" w:rsidRPr="001E5DBB">
        <w:rPr>
          <w:rFonts w:ascii="Times New Roman" w:hAnsi="Times New Roman" w:cs="Times New Roman"/>
          <w:sz w:val="24"/>
          <w:szCs w:val="24"/>
        </w:rPr>
        <w:t xml:space="preserve">A CE-ICP-MS interface was installed based on a micro-mist nebulizer (100 µL), which was fitting into a </w:t>
      </w:r>
      <w:r w:rsidR="00F74C4A" w:rsidRPr="001E5DBB">
        <w:rPr>
          <w:rFonts w:ascii="Times New Roman" w:hAnsi="Times New Roman" w:cs="Times New Roman"/>
          <w:sz w:val="24"/>
          <w:szCs w:val="24"/>
        </w:rPr>
        <w:t xml:space="preserve">homemade </w:t>
      </w:r>
      <w:r w:rsidR="001B0091" w:rsidRPr="001E5DBB">
        <w:rPr>
          <w:rFonts w:ascii="Times New Roman" w:hAnsi="Times New Roman" w:cs="Times New Roman"/>
          <w:sz w:val="24"/>
          <w:szCs w:val="24"/>
        </w:rPr>
        <w:t xml:space="preserve">spray chamber. For coupling of the CE to the ICP- MS, a T-piece made from polyethylene </w:t>
      </w:r>
      <w:proofErr w:type="gramStart"/>
      <w:r w:rsidR="001B0091" w:rsidRPr="001E5DBB">
        <w:rPr>
          <w:rFonts w:ascii="Times New Roman" w:hAnsi="Times New Roman" w:cs="Times New Roman"/>
          <w:sz w:val="24"/>
          <w:szCs w:val="24"/>
        </w:rPr>
        <w:t>was installed</w:t>
      </w:r>
      <w:proofErr w:type="gramEnd"/>
      <w:r w:rsidR="001B0091" w:rsidRPr="001E5DBB">
        <w:rPr>
          <w:rFonts w:ascii="Times New Roman" w:hAnsi="Times New Roman" w:cs="Times New Roman"/>
          <w:sz w:val="24"/>
          <w:szCs w:val="24"/>
        </w:rPr>
        <w:t xml:space="preserve">. The </w:t>
      </w:r>
      <w:r w:rsidR="00EB25B1" w:rsidRPr="001E5DBB">
        <w:rPr>
          <w:rFonts w:ascii="Times New Roman" w:hAnsi="Times New Roman" w:cs="Times New Roman"/>
          <w:sz w:val="24"/>
          <w:szCs w:val="24"/>
        </w:rPr>
        <w:t xml:space="preserve">right </w:t>
      </w:r>
      <w:r w:rsidR="001B0091" w:rsidRPr="001E5DBB">
        <w:rPr>
          <w:rFonts w:ascii="Times New Roman" w:hAnsi="Times New Roman" w:cs="Times New Roman"/>
          <w:sz w:val="24"/>
          <w:szCs w:val="24"/>
        </w:rPr>
        <w:t xml:space="preserve">end of the timber of the “T” </w:t>
      </w:r>
      <w:proofErr w:type="gramStart"/>
      <w:r w:rsidR="001B0091" w:rsidRPr="001E5DBB">
        <w:rPr>
          <w:rFonts w:ascii="Times New Roman" w:hAnsi="Times New Roman" w:cs="Times New Roman"/>
          <w:sz w:val="24"/>
          <w:szCs w:val="24"/>
        </w:rPr>
        <w:t>was mounted</w:t>
      </w:r>
      <w:proofErr w:type="gramEnd"/>
      <w:r w:rsidR="001B0091" w:rsidRPr="001E5DBB">
        <w:rPr>
          <w:rFonts w:ascii="Times New Roman" w:hAnsi="Times New Roman" w:cs="Times New Roman"/>
          <w:sz w:val="24"/>
          <w:szCs w:val="24"/>
        </w:rPr>
        <w:t xml:space="preserve"> at the nebulizer while the CE capillary entered at its </w:t>
      </w:r>
      <w:r w:rsidR="00EB25B1" w:rsidRPr="001E5DBB">
        <w:rPr>
          <w:rFonts w:ascii="Times New Roman" w:hAnsi="Times New Roman" w:cs="Times New Roman"/>
          <w:sz w:val="24"/>
          <w:szCs w:val="24"/>
        </w:rPr>
        <w:t xml:space="preserve">left </w:t>
      </w:r>
      <w:r w:rsidR="001B0091" w:rsidRPr="001E5DBB">
        <w:rPr>
          <w:rFonts w:ascii="Times New Roman" w:hAnsi="Times New Roman" w:cs="Times New Roman"/>
          <w:sz w:val="24"/>
          <w:szCs w:val="24"/>
        </w:rPr>
        <w:t>end, moving through the timber and ending at the nebulizer capillary. In analogy to our previous work</w:t>
      </w:r>
      <w:r w:rsidR="009B61D8"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 the positioning of the CE capillary was not critical with respect to signal response and stability</w:t>
      </w:r>
      <w:r w:rsidRPr="001E5DBB">
        <w:rPr>
          <w:rFonts w:ascii="Times New Roman" w:hAnsi="Times New Roman" w:cs="Times New Roman"/>
          <w:sz w:val="24"/>
          <w:szCs w:val="24"/>
        </w:rPr>
        <w:t xml:space="preserve"> </w:t>
      </w:r>
      <w:r w:rsidRPr="001E5DBB">
        <w:rPr>
          <w:rFonts w:ascii="Times New Roman" w:hAnsi="Times New Roman" w:cs="Times New Roman"/>
          <w:sz w:val="24"/>
          <w:szCs w:val="24"/>
        </w:rPr>
        <w:fldChar w:fldCharType="begin"/>
      </w:r>
      <w:r w:rsidRPr="001E5DBB">
        <w:rPr>
          <w:rFonts w:ascii="Times New Roman" w:hAnsi="Times New Roman" w:cs="Times New Roman"/>
          <w:sz w:val="24"/>
          <w:szCs w:val="24"/>
        </w:rPr>
        <w:instrText xml:space="preserve"> ADDIN EN.CITE &lt;EndNote&gt;&lt;Cite&gt;&lt;Author&gt;Michalke&lt;/Author&gt;&lt;Year&gt;2004&lt;/Year&gt;&lt;RecNum&gt;232&lt;/RecNum&gt;&lt;DisplayText&gt;(Michalke 2004)&lt;/DisplayText&gt;&lt;record&gt;&lt;rec-number&gt;232&lt;/rec-number&gt;&lt;foreign-keys&gt;&lt;key app="EN" db-id="5f9txere4wxpxqeewaxpsedw09sdsxzffvr2" timestamp="1416393962"&gt;232&lt;/key&gt;&lt;/foreign-keys&gt;&lt;ref-type name="Journal Article"&gt;17&lt;/ref-type&gt;&lt;contributors&gt;&lt;authors&gt;&lt;author&gt;Michalke, B.&lt;/author&gt;&lt;/authors&gt;&lt;/contributors&gt;&lt;auth-address&gt;GSF National Research Center for Environment and Health, Ingolstadter Landstreet 1, 85764 Neuherberg, Germany. bernhard.michalke@gsf.de&lt;/auth-address&gt;&lt;titles&gt;&lt;title&gt;Manganese speciation using capillary electrophoresis-ICP-mass spectrometry&lt;/title&gt;&lt;secondary-title&gt;J Chromatogr A&lt;/secondary-title&gt;&lt;alt-title&gt;Journal of chromatography. A&lt;/alt-title&gt;&lt;/titles&gt;&lt;periodical&gt;&lt;full-title&gt;Journal of Chromatography A&lt;/full-title&gt;&lt;abbr-1&gt;J Chromatogr A&lt;/abbr-1&gt;&lt;/periodical&gt;&lt;pages&gt;69-76&lt;/pages&gt;&lt;volume&gt;1050&lt;/volume&gt;&lt;number&gt;1&lt;/number&gt;&lt;keywords&gt;&lt;keyword&gt;Electrophoresis, Capillary&lt;/keyword&gt;&lt;keyword&gt;Humans&lt;/keyword&gt;&lt;keyword&gt;Hydrogen-Ion Concentration&lt;/keyword&gt;&lt;keyword&gt;Liver/*chemistry&lt;/keyword&gt;&lt;keyword&gt;Manganese Compounds/*chemistry/isolation &amp;amp; purification&lt;/keyword&gt;&lt;keyword&gt;Mass Spectrometry&lt;/keyword&gt;&lt;keyword&gt;Online Systems&lt;/keyword&gt;&lt;keyword&gt;Reference Standards&lt;/keyword&gt;&lt;keyword&gt;Reproducibility of Results&lt;/keyword&gt;&lt;/keywords&gt;&lt;dates&gt;&lt;year&gt;2004&lt;/year&gt;&lt;pub-dates&gt;&lt;date&gt;Sep 24&lt;/date&gt;&lt;/pub-dates&gt;&lt;/dates&gt;&lt;isbn&gt;0021-9673 (Print)&amp;#xD;0021-9673 (Linking)&lt;/isbn&gt;&lt;accession-num&gt;15503927&lt;/accession-num&gt;&lt;urls&gt;&lt;related-urls&gt;&lt;url&gt;http://www.ncbi.nlm.nih.gov/pubmed/15503927&lt;/url&gt;&lt;/related-urls&gt;&lt;/urls&gt;&lt;/record&gt;&lt;/Cite&gt;&lt;/EndNote&gt;</w:instrText>
      </w:r>
      <w:r w:rsidRPr="001E5DBB">
        <w:rPr>
          <w:rFonts w:ascii="Times New Roman" w:hAnsi="Times New Roman" w:cs="Times New Roman"/>
          <w:sz w:val="24"/>
          <w:szCs w:val="24"/>
        </w:rPr>
        <w:fldChar w:fldCharType="separate"/>
      </w:r>
      <w:r w:rsidRPr="001E5DBB">
        <w:rPr>
          <w:rFonts w:ascii="Times New Roman" w:hAnsi="Times New Roman" w:cs="Times New Roman"/>
          <w:noProof/>
          <w:sz w:val="24"/>
          <w:szCs w:val="24"/>
        </w:rPr>
        <w:t>(</w:t>
      </w:r>
      <w:hyperlink w:anchor="_ENREF_18" w:tooltip="Michalke, 2004 #232" w:history="1">
        <w:r w:rsidR="001E5DBB" w:rsidRPr="001E5DBB">
          <w:rPr>
            <w:rFonts w:ascii="Times New Roman" w:hAnsi="Times New Roman" w:cs="Times New Roman"/>
            <w:noProof/>
            <w:sz w:val="24"/>
            <w:szCs w:val="24"/>
          </w:rPr>
          <w:t>Michalke 2004</w:t>
        </w:r>
      </w:hyperlink>
      <w:r w:rsidRPr="001E5DBB">
        <w:rPr>
          <w:rFonts w:ascii="Times New Roman" w:hAnsi="Times New Roman" w:cs="Times New Roman"/>
          <w:noProof/>
          <w:sz w:val="24"/>
          <w:szCs w:val="24"/>
        </w:rPr>
        <w:t>)</w:t>
      </w:r>
      <w:r w:rsidRPr="001E5DBB">
        <w:rPr>
          <w:rFonts w:ascii="Times New Roman" w:hAnsi="Times New Roman" w:cs="Times New Roman"/>
          <w:sz w:val="24"/>
          <w:szCs w:val="24"/>
        </w:rPr>
        <w:fldChar w:fldCharType="end"/>
      </w:r>
      <w:r w:rsidR="001B0091" w:rsidRPr="001E5DBB">
        <w:rPr>
          <w:rFonts w:ascii="Times New Roman" w:hAnsi="Times New Roman" w:cs="Times New Roman"/>
          <w:sz w:val="24"/>
          <w:szCs w:val="24"/>
        </w:rPr>
        <w:t>. Due to the nebulizer</w:t>
      </w:r>
      <w:r w:rsidR="00F86554"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s aspiration, an auxiliary flow </w:t>
      </w:r>
      <w:proofErr w:type="gramStart"/>
      <w:r w:rsidR="001B0091" w:rsidRPr="001E5DBB">
        <w:rPr>
          <w:rFonts w:ascii="Times New Roman" w:hAnsi="Times New Roman" w:cs="Times New Roman"/>
          <w:sz w:val="24"/>
          <w:szCs w:val="24"/>
        </w:rPr>
        <w:t>was introduced</w:t>
      </w:r>
      <w:proofErr w:type="gramEnd"/>
      <w:r w:rsidR="001B0091" w:rsidRPr="001E5DBB">
        <w:rPr>
          <w:rFonts w:ascii="Times New Roman" w:hAnsi="Times New Roman" w:cs="Times New Roman"/>
          <w:sz w:val="24"/>
          <w:szCs w:val="24"/>
        </w:rPr>
        <w:t xml:space="preserve"> via the bottom-arm of the T-piece, flowing coaxially around the CE capillary to the nebulizer. Another T-piece </w:t>
      </w:r>
      <w:proofErr w:type="gramStart"/>
      <w:r w:rsidR="001B0091" w:rsidRPr="001E5DBB">
        <w:rPr>
          <w:rFonts w:ascii="Times New Roman" w:hAnsi="Times New Roman" w:cs="Times New Roman"/>
          <w:sz w:val="24"/>
          <w:szCs w:val="24"/>
        </w:rPr>
        <w:t>was installed</w:t>
      </w:r>
      <w:proofErr w:type="gramEnd"/>
      <w:r w:rsidR="001B0091" w:rsidRPr="001E5DBB">
        <w:rPr>
          <w:rFonts w:ascii="Times New Roman" w:hAnsi="Times New Roman" w:cs="Times New Roman"/>
          <w:sz w:val="24"/>
          <w:szCs w:val="24"/>
        </w:rPr>
        <w:t xml:space="preserve"> in the auxiliary flow line for introducing the grounded outlet electrode into the sheath electrolyte flow. This set-up provided the electrical connection between CE capillary end and outlet electrode. </w:t>
      </w:r>
      <w:r w:rsidR="001B0091" w:rsidRPr="001E5DBB">
        <w:rPr>
          <w:rFonts w:ascii="Times New Roman" w:hAnsi="Times New Roman" w:cs="Times New Roman"/>
          <w:sz w:val="24"/>
          <w:szCs w:val="24"/>
        </w:rPr>
        <w:lastRenderedPageBreak/>
        <w:t xml:space="preserve">The self-aspiration mode allowed for best flow rate adjustment and </w:t>
      </w:r>
      <w:proofErr w:type="spellStart"/>
      <w:r w:rsidR="001B0091" w:rsidRPr="001E5DBB">
        <w:rPr>
          <w:rFonts w:ascii="Times New Roman" w:hAnsi="Times New Roman" w:cs="Times New Roman"/>
          <w:sz w:val="24"/>
          <w:szCs w:val="24"/>
        </w:rPr>
        <w:t>avoidedsuction</w:t>
      </w:r>
      <w:proofErr w:type="spellEnd"/>
      <w:r w:rsidR="001B0091" w:rsidRPr="001E5DBB">
        <w:rPr>
          <w:rFonts w:ascii="Times New Roman" w:hAnsi="Times New Roman" w:cs="Times New Roman"/>
          <w:sz w:val="24"/>
          <w:szCs w:val="24"/>
        </w:rPr>
        <w:t xml:space="preserve"> flow. Diluted hydrochloric acid </w:t>
      </w:r>
      <w:proofErr w:type="spellStart"/>
      <w:r w:rsidR="001B0091" w:rsidRPr="001E5DBB">
        <w:rPr>
          <w:rFonts w:ascii="Times New Roman" w:hAnsi="Times New Roman" w:cs="Times New Roman"/>
          <w:sz w:val="24"/>
          <w:szCs w:val="24"/>
        </w:rPr>
        <w:t>acid</w:t>
      </w:r>
      <w:proofErr w:type="spellEnd"/>
      <w:r w:rsidR="001B0091" w:rsidRPr="001E5DBB">
        <w:rPr>
          <w:rFonts w:ascii="Times New Roman" w:hAnsi="Times New Roman" w:cs="Times New Roman"/>
          <w:sz w:val="24"/>
          <w:szCs w:val="24"/>
        </w:rPr>
        <w:t xml:space="preserve"> (5 </w:t>
      </w:r>
      <w:proofErr w:type="spellStart"/>
      <w:r w:rsidR="001B0091" w:rsidRPr="001E5DBB">
        <w:rPr>
          <w:rFonts w:ascii="Times New Roman" w:hAnsi="Times New Roman" w:cs="Times New Roman"/>
          <w:sz w:val="24"/>
          <w:szCs w:val="24"/>
        </w:rPr>
        <w:t>mM</w:t>
      </w:r>
      <w:proofErr w:type="spellEnd"/>
      <w:r w:rsidR="001B0091" w:rsidRPr="001E5DBB">
        <w:rPr>
          <w:rFonts w:ascii="Times New Roman" w:hAnsi="Times New Roman" w:cs="Times New Roman"/>
          <w:sz w:val="24"/>
          <w:szCs w:val="24"/>
        </w:rPr>
        <w:t xml:space="preserve">) </w:t>
      </w:r>
      <w:proofErr w:type="gramStart"/>
      <w:r w:rsidR="001B0091" w:rsidRPr="001E5DBB">
        <w:rPr>
          <w:rFonts w:ascii="Times New Roman" w:hAnsi="Times New Roman" w:cs="Times New Roman"/>
          <w:sz w:val="24"/>
          <w:szCs w:val="24"/>
        </w:rPr>
        <w:t>was used</w:t>
      </w:r>
      <w:proofErr w:type="gramEnd"/>
      <w:r w:rsidR="001B0091" w:rsidRPr="001E5DBB">
        <w:rPr>
          <w:rFonts w:ascii="Times New Roman" w:hAnsi="Times New Roman" w:cs="Times New Roman"/>
          <w:sz w:val="24"/>
          <w:szCs w:val="24"/>
        </w:rPr>
        <w:t xml:space="preserve"> as the auxiliary liquid. </w:t>
      </w:r>
    </w:p>
    <w:p w14:paraId="029995F4" w14:textId="77777777" w:rsidR="00FD6048" w:rsidRPr="001E5DBB" w:rsidRDefault="00FD6048" w:rsidP="009D0CC3">
      <w:pPr>
        <w:spacing w:line="360" w:lineRule="auto"/>
        <w:jc w:val="both"/>
        <w:rPr>
          <w:rFonts w:ascii="Times New Roman" w:hAnsi="Times New Roman" w:cs="Times New Roman"/>
          <w:sz w:val="24"/>
          <w:szCs w:val="24"/>
        </w:rPr>
      </w:pPr>
    </w:p>
    <w:p w14:paraId="69124F56" w14:textId="2D51A029" w:rsidR="001B0091" w:rsidRPr="001E5DBB" w:rsidRDefault="001B0091" w:rsidP="009D0CC3">
      <w:pPr>
        <w:spacing w:line="360" w:lineRule="auto"/>
        <w:jc w:val="both"/>
        <w:rPr>
          <w:rFonts w:ascii="Times New Roman" w:hAnsi="Times New Roman" w:cs="Times New Roman"/>
          <w:sz w:val="24"/>
          <w:szCs w:val="24"/>
        </w:rPr>
      </w:pPr>
      <w:r w:rsidRPr="001E5DBB">
        <w:rPr>
          <w:rFonts w:ascii="Times New Roman" w:hAnsi="Times New Roman" w:cs="Times New Roman"/>
          <w:b/>
          <w:sz w:val="24"/>
          <w:szCs w:val="24"/>
        </w:rPr>
        <w:t>Inductively coupled plasma mass spectrometry (ICP-MS) as CE detector</w:t>
      </w:r>
    </w:p>
    <w:p w14:paraId="7E7A7732" w14:textId="7D5B9DCD" w:rsidR="001B0091" w:rsidRPr="001E5DBB" w:rsidRDefault="00961CF6" w:rsidP="009D0CC3">
      <w:pPr>
        <w:spacing w:line="360" w:lineRule="auto"/>
        <w:jc w:val="both"/>
        <w:rPr>
          <w:rFonts w:ascii="Times New Roman" w:hAnsi="Times New Roman" w:cs="Times New Roman"/>
          <w:sz w:val="24"/>
          <w:szCs w:val="24"/>
        </w:rPr>
      </w:pPr>
      <w:r w:rsidRPr="001E5DBB">
        <w:rPr>
          <w:rFonts w:ascii="Times New Roman" w:hAnsi="Times New Roman" w:cs="Times New Roman"/>
          <w:sz w:val="24"/>
          <w:szCs w:val="24"/>
        </w:rPr>
        <w:tab/>
      </w:r>
      <w:r w:rsidR="001B0091" w:rsidRPr="001E5DBB">
        <w:rPr>
          <w:rFonts w:ascii="Times New Roman" w:hAnsi="Times New Roman" w:cs="Times New Roman"/>
          <w:sz w:val="24"/>
          <w:szCs w:val="24"/>
        </w:rPr>
        <w:t xml:space="preserve">A </w:t>
      </w:r>
      <w:proofErr w:type="spellStart"/>
      <w:r w:rsidR="001B0091" w:rsidRPr="001E5DBB">
        <w:rPr>
          <w:rFonts w:ascii="Times New Roman" w:hAnsi="Times New Roman" w:cs="Times New Roman"/>
          <w:sz w:val="24"/>
          <w:szCs w:val="24"/>
        </w:rPr>
        <w:t>NexIon</w:t>
      </w:r>
      <w:proofErr w:type="spellEnd"/>
      <w:r w:rsidR="001B0091" w:rsidRPr="001E5DBB">
        <w:rPr>
          <w:rFonts w:ascii="Times New Roman" w:hAnsi="Times New Roman" w:cs="Times New Roman"/>
          <w:sz w:val="24"/>
          <w:szCs w:val="24"/>
        </w:rPr>
        <w:t xml:space="preserve"> 300 D </w:t>
      </w:r>
      <w:r w:rsidR="0043471E" w:rsidRPr="001E5DBB">
        <w:rPr>
          <w:rFonts w:ascii="Times New Roman" w:hAnsi="Times New Roman" w:cs="Times New Roman"/>
          <w:sz w:val="24"/>
          <w:szCs w:val="24"/>
        </w:rPr>
        <w:t>(</w:t>
      </w:r>
      <w:r w:rsidR="001B0091" w:rsidRPr="001E5DBB">
        <w:rPr>
          <w:rFonts w:ascii="Times New Roman" w:hAnsi="Times New Roman" w:cs="Times New Roman"/>
          <w:sz w:val="24"/>
          <w:szCs w:val="24"/>
        </w:rPr>
        <w:t>Perkin Elmer</w:t>
      </w:r>
      <w:r w:rsidR="0043471E"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 </w:t>
      </w:r>
      <w:proofErr w:type="spellStart"/>
      <w:r w:rsidR="001B0091" w:rsidRPr="001E5DBB">
        <w:rPr>
          <w:rFonts w:ascii="Times New Roman" w:hAnsi="Times New Roman" w:cs="Times New Roman"/>
          <w:sz w:val="24"/>
          <w:szCs w:val="24"/>
        </w:rPr>
        <w:t>Sciex</w:t>
      </w:r>
      <w:proofErr w:type="spellEnd"/>
      <w:r w:rsidR="001B0091" w:rsidRPr="001E5DBB">
        <w:rPr>
          <w:rFonts w:ascii="Times New Roman" w:hAnsi="Times New Roman" w:cs="Times New Roman"/>
          <w:sz w:val="24"/>
          <w:szCs w:val="24"/>
        </w:rPr>
        <w:t xml:space="preserve">, </w:t>
      </w:r>
      <w:proofErr w:type="gramStart"/>
      <w:r w:rsidR="001B0091" w:rsidRPr="001E5DBB">
        <w:rPr>
          <w:rFonts w:ascii="Times New Roman" w:hAnsi="Times New Roman" w:cs="Times New Roman"/>
          <w:sz w:val="24"/>
          <w:szCs w:val="24"/>
        </w:rPr>
        <w:t>Toronto</w:t>
      </w:r>
      <w:proofErr w:type="gramEnd"/>
      <w:r w:rsidR="001B0091" w:rsidRPr="001E5DBB">
        <w:rPr>
          <w:rFonts w:ascii="Times New Roman" w:hAnsi="Times New Roman" w:cs="Times New Roman"/>
          <w:sz w:val="24"/>
          <w:szCs w:val="24"/>
        </w:rPr>
        <w:t xml:space="preserve">, Canada) was operated as ICP-MS system for the on-line </w:t>
      </w:r>
      <w:r w:rsidR="00FD6048" w:rsidRPr="001E5DBB">
        <w:rPr>
          <w:rFonts w:ascii="Times New Roman" w:hAnsi="Times New Roman" w:cs="Times New Roman"/>
          <w:sz w:val="24"/>
          <w:szCs w:val="24"/>
        </w:rPr>
        <w:t xml:space="preserve">detection </w:t>
      </w:r>
      <w:r w:rsidR="001B0091" w:rsidRPr="001E5DBB">
        <w:rPr>
          <w:rFonts w:ascii="Times New Roman" w:hAnsi="Times New Roman" w:cs="Times New Roman"/>
          <w:sz w:val="24"/>
          <w:szCs w:val="24"/>
        </w:rPr>
        <w:t>of CE-efflux</w:t>
      </w:r>
      <w:r w:rsidR="0043471E"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 </w:t>
      </w:r>
      <w:r w:rsidR="0043471E" w:rsidRPr="001E5DBB">
        <w:rPr>
          <w:rFonts w:ascii="Times New Roman" w:hAnsi="Times New Roman" w:cs="Times New Roman"/>
          <w:sz w:val="24"/>
          <w:szCs w:val="24"/>
        </w:rPr>
        <w:t>T</w:t>
      </w:r>
      <w:r w:rsidR="001B0091" w:rsidRPr="001E5DBB">
        <w:rPr>
          <w:rFonts w:ascii="Times New Roman" w:hAnsi="Times New Roman" w:cs="Times New Roman"/>
          <w:sz w:val="24"/>
          <w:szCs w:val="24"/>
        </w:rPr>
        <w:t xml:space="preserve">he isotopes </w:t>
      </w:r>
      <w:r w:rsidR="001B0091" w:rsidRPr="001E5DBB">
        <w:rPr>
          <w:rFonts w:ascii="Times New Roman" w:hAnsi="Times New Roman" w:cs="Times New Roman"/>
          <w:sz w:val="24"/>
          <w:szCs w:val="24"/>
          <w:vertAlign w:val="superscript"/>
        </w:rPr>
        <w:t>56</w:t>
      </w:r>
      <w:r w:rsidR="001B0091" w:rsidRPr="001E5DBB">
        <w:rPr>
          <w:rFonts w:ascii="Times New Roman" w:hAnsi="Times New Roman" w:cs="Times New Roman"/>
          <w:sz w:val="24"/>
          <w:szCs w:val="24"/>
        </w:rPr>
        <w:t xml:space="preserve">Fe and </w:t>
      </w:r>
      <w:r w:rsidR="001B0091" w:rsidRPr="001E5DBB">
        <w:rPr>
          <w:rFonts w:ascii="Times New Roman" w:hAnsi="Times New Roman" w:cs="Times New Roman"/>
          <w:sz w:val="24"/>
          <w:szCs w:val="24"/>
          <w:vertAlign w:val="superscript"/>
        </w:rPr>
        <w:t>57</w:t>
      </w:r>
      <w:r w:rsidR="001B0091" w:rsidRPr="001E5DBB">
        <w:rPr>
          <w:rFonts w:ascii="Times New Roman" w:hAnsi="Times New Roman" w:cs="Times New Roman"/>
          <w:sz w:val="24"/>
          <w:szCs w:val="24"/>
        </w:rPr>
        <w:t xml:space="preserve">Fe </w:t>
      </w:r>
      <w:proofErr w:type="gramStart"/>
      <w:r w:rsidR="0043471E" w:rsidRPr="001E5DBB">
        <w:rPr>
          <w:rFonts w:ascii="Times New Roman" w:hAnsi="Times New Roman" w:cs="Times New Roman"/>
          <w:sz w:val="24"/>
          <w:szCs w:val="24"/>
        </w:rPr>
        <w:t>were measured</w:t>
      </w:r>
      <w:proofErr w:type="gramEnd"/>
      <w:r w:rsidR="0043471E" w:rsidRPr="001E5DBB">
        <w:rPr>
          <w:rFonts w:ascii="Times New Roman" w:hAnsi="Times New Roman" w:cs="Times New Roman"/>
          <w:sz w:val="24"/>
          <w:szCs w:val="24"/>
        </w:rPr>
        <w:t xml:space="preserve"> in </w:t>
      </w:r>
      <w:r w:rsidR="001B0091" w:rsidRPr="001E5DBB">
        <w:rPr>
          <w:rFonts w:ascii="Times New Roman" w:hAnsi="Times New Roman" w:cs="Times New Roman"/>
          <w:sz w:val="24"/>
          <w:szCs w:val="24"/>
        </w:rPr>
        <w:t xml:space="preserve">dynamic reaction cell (DRC) mode. The RF power was set to 1250 </w:t>
      </w:r>
      <w:proofErr w:type="gramStart"/>
      <w:r w:rsidR="001B0091" w:rsidRPr="001E5DBB">
        <w:rPr>
          <w:rFonts w:ascii="Times New Roman" w:hAnsi="Times New Roman" w:cs="Times New Roman"/>
          <w:sz w:val="24"/>
          <w:szCs w:val="24"/>
        </w:rPr>
        <w:t>W,</w:t>
      </w:r>
      <w:proofErr w:type="gramEnd"/>
      <w:r w:rsidR="001B0091" w:rsidRPr="001E5DBB">
        <w:rPr>
          <w:rFonts w:ascii="Times New Roman" w:hAnsi="Times New Roman" w:cs="Times New Roman"/>
          <w:sz w:val="24"/>
          <w:szCs w:val="24"/>
        </w:rPr>
        <w:t xml:space="preserve"> the plasma gas was 16 L </w:t>
      </w:r>
      <w:proofErr w:type="spellStart"/>
      <w:r w:rsidR="001B0091" w:rsidRPr="001E5DBB">
        <w:rPr>
          <w:rFonts w:ascii="Times New Roman" w:hAnsi="Times New Roman" w:cs="Times New Roman"/>
          <w:sz w:val="24"/>
          <w:szCs w:val="24"/>
        </w:rPr>
        <w:t>Ar</w:t>
      </w:r>
      <w:proofErr w:type="spellEnd"/>
      <w:r w:rsidR="001B0091" w:rsidRPr="001E5DBB">
        <w:rPr>
          <w:rFonts w:ascii="Times New Roman" w:hAnsi="Times New Roman" w:cs="Times New Roman"/>
          <w:sz w:val="24"/>
          <w:szCs w:val="24"/>
        </w:rPr>
        <w:t xml:space="preserve">/min. The nebulizer gas </w:t>
      </w:r>
      <w:proofErr w:type="gramStart"/>
      <w:r w:rsidR="001B0091" w:rsidRPr="001E5DBB">
        <w:rPr>
          <w:rFonts w:ascii="Times New Roman" w:hAnsi="Times New Roman" w:cs="Times New Roman"/>
          <w:sz w:val="24"/>
          <w:szCs w:val="24"/>
        </w:rPr>
        <w:t xml:space="preserve">was optimized and finally set to 0.98 L </w:t>
      </w:r>
      <w:proofErr w:type="spellStart"/>
      <w:r w:rsidR="001B0091" w:rsidRPr="001E5DBB">
        <w:rPr>
          <w:rFonts w:ascii="Times New Roman" w:hAnsi="Times New Roman" w:cs="Times New Roman"/>
          <w:sz w:val="24"/>
          <w:szCs w:val="24"/>
        </w:rPr>
        <w:t>Ar</w:t>
      </w:r>
      <w:proofErr w:type="spellEnd"/>
      <w:r w:rsidR="001B0091" w:rsidRPr="001E5DBB">
        <w:rPr>
          <w:rFonts w:ascii="Times New Roman" w:hAnsi="Times New Roman" w:cs="Times New Roman"/>
          <w:sz w:val="24"/>
          <w:szCs w:val="24"/>
        </w:rPr>
        <w:t>/min</w:t>
      </w:r>
      <w:proofErr w:type="gramEnd"/>
      <w:r w:rsidR="001B0091" w:rsidRPr="001E5DBB">
        <w:rPr>
          <w:rFonts w:ascii="Times New Roman" w:hAnsi="Times New Roman" w:cs="Times New Roman"/>
          <w:sz w:val="24"/>
          <w:szCs w:val="24"/>
        </w:rPr>
        <w:t xml:space="preserve">. The dwell time was 50 </w:t>
      </w:r>
      <w:proofErr w:type="spellStart"/>
      <w:proofErr w:type="gramStart"/>
      <w:r w:rsidR="001B0091" w:rsidRPr="001E5DBB">
        <w:rPr>
          <w:rFonts w:ascii="Times New Roman" w:hAnsi="Times New Roman" w:cs="Times New Roman"/>
          <w:sz w:val="24"/>
          <w:szCs w:val="24"/>
        </w:rPr>
        <w:t>ms</w:t>
      </w:r>
      <w:proofErr w:type="gramEnd"/>
      <w:r w:rsidR="001B0091" w:rsidRPr="001E5DBB">
        <w:rPr>
          <w:rFonts w:ascii="Times New Roman" w:hAnsi="Times New Roman" w:cs="Times New Roman"/>
          <w:sz w:val="24"/>
          <w:szCs w:val="24"/>
        </w:rPr>
        <w:t>.</w:t>
      </w:r>
      <w:proofErr w:type="spellEnd"/>
      <w:r w:rsidR="001B0091" w:rsidRPr="001E5DBB">
        <w:rPr>
          <w:rFonts w:ascii="Times New Roman" w:hAnsi="Times New Roman" w:cs="Times New Roman"/>
          <w:sz w:val="24"/>
          <w:szCs w:val="24"/>
        </w:rPr>
        <w:t xml:space="preserve"> Ammonia was used as DRC gas (0.58 ml</w:t>
      </w:r>
      <w:r w:rsidR="0043471E" w:rsidRPr="001E5DBB">
        <w:rPr>
          <w:rFonts w:ascii="Times New Roman" w:hAnsi="Times New Roman" w:cs="Times New Roman"/>
          <w:sz w:val="24"/>
          <w:szCs w:val="24"/>
        </w:rPr>
        <w:t xml:space="preserve"> NH</w:t>
      </w:r>
      <w:r w:rsidR="0043471E" w:rsidRPr="001E5DBB">
        <w:rPr>
          <w:rFonts w:ascii="Times New Roman" w:hAnsi="Times New Roman" w:cs="Times New Roman"/>
          <w:sz w:val="24"/>
          <w:szCs w:val="24"/>
          <w:vertAlign w:val="subscript"/>
        </w:rPr>
        <w:t>3</w:t>
      </w:r>
      <w:r w:rsidR="001B0091" w:rsidRPr="001E5DBB">
        <w:rPr>
          <w:rFonts w:ascii="Times New Roman" w:hAnsi="Times New Roman" w:cs="Times New Roman"/>
          <w:sz w:val="24"/>
          <w:szCs w:val="24"/>
        </w:rPr>
        <w:t>/min) and DRC rejection parameter was set to 0.58.</w:t>
      </w:r>
    </w:p>
    <w:p w14:paraId="3B3BBB04" w14:textId="77777777" w:rsidR="001B0091" w:rsidRPr="001E5DBB" w:rsidRDefault="001B0091" w:rsidP="009D0CC3">
      <w:pPr>
        <w:spacing w:line="360" w:lineRule="auto"/>
        <w:jc w:val="both"/>
        <w:rPr>
          <w:rFonts w:ascii="Times New Roman" w:hAnsi="Times New Roman" w:cs="Times New Roman"/>
          <w:b/>
          <w:sz w:val="24"/>
          <w:szCs w:val="24"/>
        </w:rPr>
      </w:pPr>
    </w:p>
    <w:p w14:paraId="1BA87028" w14:textId="06FB6B33" w:rsidR="00961CF6" w:rsidRPr="001E5DBB" w:rsidRDefault="00961CF6" w:rsidP="00961CF6">
      <w:pPr>
        <w:spacing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 xml:space="preserve">Software </w:t>
      </w:r>
    </w:p>
    <w:p w14:paraId="580E9849" w14:textId="6C078750" w:rsidR="00961CF6" w:rsidRPr="001E5DBB" w:rsidRDefault="002A4A6B" w:rsidP="00961CF6">
      <w:pPr>
        <w:spacing w:line="360" w:lineRule="auto"/>
        <w:jc w:val="both"/>
        <w:rPr>
          <w:rFonts w:ascii="Times New Roman" w:hAnsi="Times New Roman" w:cs="Times New Roman"/>
          <w:sz w:val="24"/>
          <w:szCs w:val="24"/>
        </w:rPr>
      </w:pPr>
      <w:r w:rsidRPr="001E5DBB">
        <w:rPr>
          <w:rFonts w:ascii="Times New Roman" w:hAnsi="Times New Roman" w:cs="Times New Roman"/>
          <w:sz w:val="24"/>
          <w:szCs w:val="24"/>
        </w:rPr>
        <w:t xml:space="preserve">The capillary electrophoresis system worked with the CE-system DAx-3D operation software from </w:t>
      </w:r>
      <w:proofErr w:type="spellStart"/>
      <w:r w:rsidRPr="001E5DBB">
        <w:rPr>
          <w:rFonts w:ascii="Times New Roman" w:hAnsi="Times New Roman" w:cs="Times New Roman"/>
          <w:sz w:val="24"/>
          <w:szCs w:val="24"/>
        </w:rPr>
        <w:t>PrinCe</w:t>
      </w:r>
      <w:proofErr w:type="spellEnd"/>
      <w:r w:rsidRPr="001E5DBB">
        <w:rPr>
          <w:rFonts w:ascii="Times New Roman" w:hAnsi="Times New Roman" w:cs="Times New Roman"/>
          <w:sz w:val="24"/>
          <w:szCs w:val="24"/>
        </w:rPr>
        <w:t xml:space="preserve">, the </w:t>
      </w:r>
      <w:proofErr w:type="spellStart"/>
      <w:r w:rsidRPr="001E5DBB">
        <w:rPr>
          <w:rFonts w:ascii="Times New Roman" w:hAnsi="Times New Roman" w:cs="Times New Roman"/>
          <w:sz w:val="24"/>
          <w:szCs w:val="24"/>
        </w:rPr>
        <w:t>NexIon</w:t>
      </w:r>
      <w:proofErr w:type="spellEnd"/>
      <w:r w:rsidRPr="001E5DBB">
        <w:rPr>
          <w:rFonts w:ascii="Times New Roman" w:hAnsi="Times New Roman" w:cs="Times New Roman"/>
          <w:sz w:val="24"/>
          <w:szCs w:val="24"/>
        </w:rPr>
        <w:t xml:space="preserve"> ICP-MS operated with </w:t>
      </w:r>
      <w:proofErr w:type="spellStart"/>
      <w:r w:rsidRPr="001E5DBB">
        <w:rPr>
          <w:rFonts w:ascii="Times New Roman" w:hAnsi="Times New Roman" w:cs="Times New Roman"/>
          <w:sz w:val="24"/>
          <w:szCs w:val="24"/>
        </w:rPr>
        <w:t>Syngistix</w:t>
      </w:r>
      <w:proofErr w:type="spellEnd"/>
      <w:r w:rsidRPr="001E5DBB">
        <w:rPr>
          <w:rFonts w:ascii="Times New Roman" w:hAnsi="Times New Roman" w:cs="Times New Roman"/>
          <w:sz w:val="24"/>
          <w:szCs w:val="24"/>
        </w:rPr>
        <w:t xml:space="preserve"> operation software from P</w:t>
      </w:r>
      <w:r w:rsidR="00332FDA" w:rsidRPr="001E5DBB">
        <w:rPr>
          <w:rFonts w:ascii="Times New Roman" w:hAnsi="Times New Roman" w:cs="Times New Roman"/>
          <w:sz w:val="24"/>
          <w:szCs w:val="24"/>
        </w:rPr>
        <w:t>erkin El</w:t>
      </w:r>
      <w:r w:rsidRPr="001E5DBB">
        <w:rPr>
          <w:rFonts w:ascii="Times New Roman" w:hAnsi="Times New Roman" w:cs="Times New Roman"/>
          <w:sz w:val="24"/>
          <w:szCs w:val="24"/>
        </w:rPr>
        <w:t xml:space="preserve">mer. </w:t>
      </w:r>
      <w:proofErr w:type="spellStart"/>
      <w:r w:rsidRPr="001E5DBB">
        <w:rPr>
          <w:rFonts w:ascii="Times New Roman" w:hAnsi="Times New Roman" w:cs="Times New Roman"/>
          <w:sz w:val="24"/>
          <w:szCs w:val="24"/>
        </w:rPr>
        <w:t>Syngistix</w:t>
      </w:r>
      <w:proofErr w:type="spellEnd"/>
      <w:r w:rsidRPr="001E5DBB">
        <w:rPr>
          <w:rFonts w:ascii="Times New Roman" w:hAnsi="Times New Roman" w:cs="Times New Roman"/>
          <w:sz w:val="24"/>
          <w:szCs w:val="24"/>
        </w:rPr>
        <w:t xml:space="preserve"> </w:t>
      </w:r>
      <w:r w:rsidR="00332FDA" w:rsidRPr="001E5DBB">
        <w:rPr>
          <w:rFonts w:ascii="Times New Roman" w:hAnsi="Times New Roman" w:cs="Times New Roman"/>
          <w:sz w:val="24"/>
          <w:szCs w:val="24"/>
        </w:rPr>
        <w:t xml:space="preserve">software </w:t>
      </w:r>
      <w:r w:rsidRPr="001E5DBB">
        <w:rPr>
          <w:rFonts w:ascii="Times New Roman" w:hAnsi="Times New Roman" w:cs="Times New Roman"/>
          <w:sz w:val="24"/>
          <w:szCs w:val="24"/>
        </w:rPr>
        <w:t>provided Fe-</w:t>
      </w:r>
      <w:proofErr w:type="spellStart"/>
      <w:r w:rsidRPr="001E5DBB">
        <w:rPr>
          <w:rFonts w:ascii="Times New Roman" w:hAnsi="Times New Roman" w:cs="Times New Roman"/>
          <w:sz w:val="24"/>
          <w:szCs w:val="24"/>
        </w:rPr>
        <w:t>electropherogram</w:t>
      </w:r>
      <w:proofErr w:type="spellEnd"/>
      <w:r w:rsidRPr="001E5DBB">
        <w:rPr>
          <w:rFonts w:ascii="Times New Roman" w:hAnsi="Times New Roman" w:cs="Times New Roman"/>
          <w:sz w:val="24"/>
          <w:szCs w:val="24"/>
        </w:rPr>
        <w:t xml:space="preserve"> </w:t>
      </w:r>
      <w:proofErr w:type="gramStart"/>
      <w:r w:rsidRPr="001E5DBB">
        <w:rPr>
          <w:rFonts w:ascii="Times New Roman" w:hAnsi="Times New Roman" w:cs="Times New Roman"/>
          <w:sz w:val="24"/>
          <w:szCs w:val="24"/>
        </w:rPr>
        <w:t>files which</w:t>
      </w:r>
      <w:proofErr w:type="gramEnd"/>
      <w:r w:rsidRPr="001E5DBB">
        <w:rPr>
          <w:rFonts w:ascii="Times New Roman" w:hAnsi="Times New Roman" w:cs="Times New Roman"/>
          <w:sz w:val="24"/>
          <w:szCs w:val="24"/>
        </w:rPr>
        <w:t xml:space="preserve"> were directly processed </w:t>
      </w:r>
      <w:r w:rsidR="00332FDA" w:rsidRPr="001E5DBB">
        <w:rPr>
          <w:rFonts w:ascii="Times New Roman" w:hAnsi="Times New Roman" w:cs="Times New Roman"/>
          <w:sz w:val="24"/>
          <w:szCs w:val="24"/>
        </w:rPr>
        <w:t>with</w:t>
      </w:r>
      <w:r w:rsidRPr="001E5DBB">
        <w:rPr>
          <w:rFonts w:ascii="Times New Roman" w:hAnsi="Times New Roman" w:cs="Times New Roman"/>
          <w:sz w:val="24"/>
          <w:szCs w:val="24"/>
        </w:rPr>
        <w:t xml:space="preserve"> </w:t>
      </w:r>
      <w:proofErr w:type="spellStart"/>
      <w:r w:rsidRPr="001E5DBB">
        <w:rPr>
          <w:rFonts w:ascii="Times New Roman" w:hAnsi="Times New Roman" w:cs="Times New Roman"/>
          <w:sz w:val="24"/>
          <w:szCs w:val="24"/>
        </w:rPr>
        <w:t>PeakFit</w:t>
      </w:r>
      <w:proofErr w:type="spellEnd"/>
      <w:r w:rsidRPr="001E5DBB">
        <w:rPr>
          <w:rFonts w:ascii="Times New Roman" w:hAnsi="Times New Roman" w:cs="Times New Roman"/>
          <w:sz w:val="24"/>
          <w:szCs w:val="24"/>
        </w:rPr>
        <w:t xml:space="preserve">™ </w:t>
      </w:r>
      <w:r w:rsidR="00961CF6" w:rsidRPr="001E5DBB">
        <w:rPr>
          <w:rFonts w:ascii="Times New Roman" w:hAnsi="Times New Roman" w:cs="Times New Roman"/>
          <w:sz w:val="24"/>
          <w:szCs w:val="24"/>
        </w:rPr>
        <w:t>software Version 4.1</w:t>
      </w:r>
      <w:r w:rsidR="002348CD" w:rsidRPr="001E5DBB">
        <w:rPr>
          <w:rFonts w:ascii="Times New Roman" w:hAnsi="Times New Roman" w:cs="Times New Roman"/>
          <w:sz w:val="24"/>
          <w:szCs w:val="24"/>
        </w:rPr>
        <w:t>2</w:t>
      </w:r>
      <w:r w:rsidR="00332FDA" w:rsidRPr="001E5DBB">
        <w:rPr>
          <w:rFonts w:ascii="Times New Roman" w:hAnsi="Times New Roman" w:cs="Times New Roman"/>
          <w:sz w:val="24"/>
          <w:szCs w:val="24"/>
        </w:rPr>
        <w:t xml:space="preserve">, a </w:t>
      </w:r>
      <w:r w:rsidR="00961CF6" w:rsidRPr="001E5DBB">
        <w:rPr>
          <w:rFonts w:ascii="Times New Roman" w:hAnsi="Times New Roman" w:cs="Times New Roman"/>
          <w:sz w:val="24"/>
          <w:szCs w:val="24"/>
        </w:rPr>
        <w:t>non-linear curve fitting software</w:t>
      </w:r>
      <w:r w:rsidR="00332FDA" w:rsidRPr="001E5DBB">
        <w:rPr>
          <w:rFonts w:ascii="Times New Roman" w:hAnsi="Times New Roman" w:cs="Times New Roman"/>
          <w:sz w:val="24"/>
          <w:szCs w:val="24"/>
        </w:rPr>
        <w:t>.</w:t>
      </w:r>
    </w:p>
    <w:p w14:paraId="160C04C1" w14:textId="77777777" w:rsidR="00961CF6" w:rsidRPr="001E5DBB" w:rsidRDefault="00961CF6" w:rsidP="009D0CC3">
      <w:pPr>
        <w:spacing w:line="360" w:lineRule="auto"/>
        <w:jc w:val="both"/>
        <w:rPr>
          <w:rFonts w:ascii="Times New Roman" w:hAnsi="Times New Roman" w:cs="Times New Roman"/>
          <w:b/>
          <w:sz w:val="24"/>
          <w:szCs w:val="24"/>
        </w:rPr>
      </w:pPr>
    </w:p>
    <w:p w14:paraId="7D825A0C" w14:textId="68A8D426" w:rsidR="001B0091" w:rsidRPr="001E5DBB" w:rsidRDefault="001B0091" w:rsidP="009D0CC3">
      <w:pPr>
        <w:spacing w:after="120"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Results</w:t>
      </w:r>
      <w:r w:rsidR="006E0AAB" w:rsidRPr="001E5DBB">
        <w:rPr>
          <w:rFonts w:ascii="Times New Roman" w:hAnsi="Times New Roman" w:cs="Times New Roman"/>
          <w:b/>
          <w:sz w:val="24"/>
          <w:szCs w:val="24"/>
        </w:rPr>
        <w:t xml:space="preserve"> and </w:t>
      </w:r>
      <w:r w:rsidR="00961CF6" w:rsidRPr="001E5DBB">
        <w:rPr>
          <w:rFonts w:ascii="Times New Roman" w:hAnsi="Times New Roman" w:cs="Times New Roman"/>
          <w:b/>
          <w:sz w:val="24"/>
          <w:szCs w:val="24"/>
        </w:rPr>
        <w:t>D</w:t>
      </w:r>
      <w:r w:rsidR="006E0AAB" w:rsidRPr="001E5DBB">
        <w:rPr>
          <w:rFonts w:ascii="Times New Roman" w:hAnsi="Times New Roman" w:cs="Times New Roman"/>
          <w:b/>
          <w:sz w:val="24"/>
          <w:szCs w:val="24"/>
        </w:rPr>
        <w:t>iscussion</w:t>
      </w:r>
    </w:p>
    <w:p w14:paraId="7A678532" w14:textId="5EDB3BE1" w:rsidR="00E71882" w:rsidRPr="001E5DBB" w:rsidRDefault="00961CF6" w:rsidP="00E71882">
      <w:pPr>
        <w:spacing w:after="120" w:line="360" w:lineRule="auto"/>
        <w:jc w:val="both"/>
        <w:rPr>
          <w:rFonts w:ascii="Times New Roman" w:hAnsi="Times New Roman" w:cs="Times New Roman"/>
          <w:sz w:val="24"/>
          <w:szCs w:val="24"/>
        </w:rPr>
      </w:pPr>
      <w:r w:rsidRPr="001E5DBB">
        <w:rPr>
          <w:rFonts w:ascii="Times New Roman" w:hAnsi="Times New Roman" w:cs="Times New Roman"/>
          <w:sz w:val="24"/>
          <w:szCs w:val="24"/>
        </w:rPr>
        <w:tab/>
        <w:t xml:space="preserve">Based on our previous experience with LC-ICP-MS, we first started with a 50 </w:t>
      </w:r>
      <w:proofErr w:type="spellStart"/>
      <w:r w:rsidRPr="001E5DBB">
        <w:rPr>
          <w:rFonts w:ascii="Times New Roman" w:hAnsi="Times New Roman" w:cs="Times New Roman"/>
          <w:sz w:val="24"/>
          <w:szCs w:val="24"/>
        </w:rPr>
        <w:t>mM</w:t>
      </w:r>
      <w:proofErr w:type="spellEnd"/>
      <w:r w:rsidRPr="001E5DBB">
        <w:rPr>
          <w:rFonts w:ascii="Times New Roman" w:hAnsi="Times New Roman" w:cs="Times New Roman"/>
          <w:sz w:val="24"/>
          <w:szCs w:val="24"/>
        </w:rPr>
        <w:t xml:space="preserve"> ammonium citrate electrolyte containing 7 </w:t>
      </w:r>
      <w:proofErr w:type="spellStart"/>
      <w:r w:rsidRPr="001E5DBB">
        <w:rPr>
          <w:rFonts w:ascii="Times New Roman" w:hAnsi="Times New Roman" w:cs="Times New Roman"/>
          <w:sz w:val="24"/>
          <w:szCs w:val="24"/>
        </w:rPr>
        <w:t>mM</w:t>
      </w:r>
      <w:proofErr w:type="spellEnd"/>
      <w:r w:rsidRPr="001E5DBB">
        <w:rPr>
          <w:rFonts w:ascii="Times New Roman" w:hAnsi="Times New Roman" w:cs="Times New Roman"/>
          <w:sz w:val="24"/>
          <w:szCs w:val="24"/>
        </w:rPr>
        <w:t xml:space="preserve"> PDCA, pH 4.2 </w:t>
      </w:r>
      <w:r w:rsidRPr="001E5DBB">
        <w:rPr>
          <w:rFonts w:ascii="Times New Roman" w:hAnsi="Times New Roman" w:cs="Times New Roman"/>
          <w:sz w:val="24"/>
          <w:szCs w:val="24"/>
        </w:rPr>
        <w:fldChar w:fldCharType="begin">
          <w:fldData xml:space="preserve">PEVuZE5vdGU+PENpdGU+PEF1dGhvcj5Tb2xvdnlldjwvQXV0aG9yPjxZZWFyPjIwMTc8L1llYXI+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</w:fldData>
        </w:fldChar>
      </w:r>
      <w:r w:rsidR="00691A0D" w:rsidRPr="001E5DBB">
        <w:rPr>
          <w:rFonts w:ascii="Times New Roman" w:hAnsi="Times New Roman" w:cs="Times New Roman"/>
          <w:sz w:val="24"/>
          <w:szCs w:val="24"/>
        </w:rPr>
        <w:instrText xml:space="preserve"> ADDIN EN.CITE </w:instrText>
      </w:r>
      <w:r w:rsidR="00691A0D" w:rsidRPr="001E5DBB">
        <w:rPr>
          <w:rFonts w:ascii="Times New Roman" w:hAnsi="Times New Roman" w:cs="Times New Roman"/>
          <w:sz w:val="24"/>
          <w:szCs w:val="24"/>
        </w:rPr>
        <w:fldChar w:fldCharType="begin">
          <w:fldData xml:space="preserve">PEVuZE5vdGU+PENpdGU+PEF1dGhvcj5Tb2xvdnlldjwvQXV0aG9yPjxZZWFyPjIwMTc8L1llYXI+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</w:fldData>
        </w:fldChar>
      </w:r>
      <w:r w:rsidR="00691A0D" w:rsidRPr="001E5DBB">
        <w:rPr>
          <w:rFonts w:ascii="Times New Roman" w:hAnsi="Times New Roman" w:cs="Times New Roman"/>
          <w:sz w:val="24"/>
          <w:szCs w:val="24"/>
        </w:rPr>
        <w:instrText xml:space="preserve"> ADDIN EN.CITE.DATA </w:instrText>
      </w:r>
      <w:r w:rsidR="00691A0D" w:rsidRPr="001E5DBB">
        <w:rPr>
          <w:rFonts w:ascii="Times New Roman" w:hAnsi="Times New Roman" w:cs="Times New Roman"/>
          <w:sz w:val="24"/>
          <w:szCs w:val="24"/>
        </w:rPr>
      </w:r>
      <w:r w:rsidR="00691A0D" w:rsidRPr="001E5DBB">
        <w:rPr>
          <w:rFonts w:ascii="Times New Roman" w:hAnsi="Times New Roman" w:cs="Times New Roman"/>
          <w:sz w:val="24"/>
          <w:szCs w:val="24"/>
        </w:rPr>
        <w:fldChar w:fldCharType="end"/>
      </w:r>
      <w:r w:rsidRPr="001E5DBB">
        <w:rPr>
          <w:rFonts w:ascii="Times New Roman" w:hAnsi="Times New Roman" w:cs="Times New Roman"/>
          <w:sz w:val="24"/>
          <w:szCs w:val="24"/>
        </w:rPr>
      </w:r>
      <w:r w:rsidRPr="001E5DBB">
        <w:rPr>
          <w:rFonts w:ascii="Times New Roman" w:hAnsi="Times New Roman" w:cs="Times New Roman"/>
          <w:sz w:val="24"/>
          <w:szCs w:val="24"/>
        </w:rPr>
        <w:fldChar w:fldCharType="separate"/>
      </w:r>
      <w:r w:rsidR="000C2B6C" w:rsidRPr="001E5DBB">
        <w:rPr>
          <w:rFonts w:ascii="Times New Roman" w:hAnsi="Times New Roman" w:cs="Times New Roman"/>
          <w:noProof/>
          <w:sz w:val="24"/>
          <w:szCs w:val="24"/>
        </w:rPr>
        <w:t>(</w:t>
      </w:r>
      <w:hyperlink w:anchor="_ENREF_30" w:tooltip="Solovyev, 2017 #346" w:history="1">
        <w:r w:rsidR="001E5DBB" w:rsidRPr="001E5DBB">
          <w:rPr>
            <w:rFonts w:ascii="Times New Roman" w:hAnsi="Times New Roman" w:cs="Times New Roman"/>
            <w:noProof/>
            <w:sz w:val="24"/>
            <w:szCs w:val="24"/>
          </w:rPr>
          <w:t>Solovyev, Vinceti et al. 2017</w:t>
        </w:r>
      </w:hyperlink>
      <w:r w:rsidR="000C2B6C" w:rsidRPr="001E5DBB">
        <w:rPr>
          <w:rFonts w:ascii="Times New Roman" w:hAnsi="Times New Roman" w:cs="Times New Roman"/>
          <w:noProof/>
          <w:sz w:val="24"/>
          <w:szCs w:val="24"/>
        </w:rPr>
        <w:t>)</w:t>
      </w:r>
      <w:r w:rsidRPr="001E5DBB">
        <w:rPr>
          <w:rFonts w:ascii="Times New Roman" w:hAnsi="Times New Roman" w:cs="Times New Roman"/>
          <w:sz w:val="24"/>
          <w:szCs w:val="24"/>
        </w:rPr>
        <w:fldChar w:fldCharType="end"/>
      </w:r>
      <w:r w:rsidR="000C2B6C" w:rsidRPr="001E5DBB">
        <w:rPr>
          <w:rFonts w:ascii="Times New Roman" w:hAnsi="Times New Roman" w:cs="Times New Roman"/>
          <w:sz w:val="24"/>
          <w:szCs w:val="24"/>
        </w:rPr>
        <w:t>. We here used the chelating agent PDCA addition, since it was previously reported to improve separation and species stability in LC-based speciation analysis approaches</w:t>
      </w:r>
      <w:r w:rsidR="008F3176" w:rsidRPr="001E5DBB">
        <w:rPr>
          <w:rFonts w:ascii="Times New Roman" w:hAnsi="Times New Roman" w:cs="Times New Roman"/>
          <w:sz w:val="24"/>
          <w:szCs w:val="24"/>
        </w:rPr>
        <w:fldChar w:fldCharType="begin"/>
      </w:r>
      <w:r w:rsidR="008F3176" w:rsidRPr="001E5DBB">
        <w:rPr>
          <w:rFonts w:ascii="Times New Roman" w:hAnsi="Times New Roman" w:cs="Times New Roman"/>
          <w:sz w:val="24"/>
          <w:szCs w:val="24"/>
        </w:rPr>
        <w:instrText xml:space="preserve"> ADDIN EN.CITE &lt;EndNote&gt;&lt;Cite&gt;&lt;Author&gt;Chen&lt;/Author&gt;&lt;Year&gt;2012&lt;/Year&gt;&lt;RecNum&gt;508&lt;/RecNum&gt;&lt;DisplayText&gt;(Chen, Jian et al. 2012)&lt;/DisplayText&gt;&lt;record&gt;&lt;rec-number&gt;508&lt;/rec-number&gt;&lt;foreign-keys&gt;&lt;key app="EN" db-id="5f9txere4wxpxqeewaxpsedw09sdsxzffvr2" timestamp="1548867635"&gt;508&lt;/key&gt;&lt;/foreign-keys&gt;&lt;ref-type name="Journal Article"&gt;17&lt;/ref-type&gt;&lt;contributors&gt;&lt;authors&gt;&lt;author&gt;Chen, Y. C.&lt;/author&gt;&lt;author&gt;Jian, Y. L.&lt;/author&gt;&lt;author&gt;Chiu, K. H.&lt;/author&gt;&lt;author&gt;Yak, H. K.&lt;/author&gt;&lt;/authors&gt;&lt;/contributors&gt;&lt;auth-address&gt;Chung Yuan Christian Univ, Dept Chem, Green Chem Lab, Chungli 32023, Taiwan&amp;#xD;Natl Dong Hwa Univ, Dept Appl Sci, Hualien 97064, Taiwan&lt;/auth-address&gt;&lt;titles&gt;&lt;title&gt;Simultaneous Speciation of Iron(II) and Iron(III) by Ion Chromatography with Chemiluminescence Detection&lt;/title&gt;&lt;secondary-title&gt;Analytical Sciences&lt;/secondary-title&gt;&lt;alt-title&gt;Anal Sci&amp;#xD;Anal Sci&lt;/alt-title&gt;&lt;/titles&gt;&lt;pages&gt;795-799&lt;/pages&gt;&lt;volume&gt;28&lt;/volume&gt;&lt;number&gt;8&lt;/number&gt;&lt;keywords&gt;&lt;keyword&gt;luminol chemi-luminescence&lt;/keyword&gt;&lt;keyword&gt;flow-injection analysis&lt;/keyword&gt;&lt;keyword&gt;transition-metals&lt;/keyword&gt;&lt;keyword&gt;capillary-electrophoresis&lt;/keyword&gt;&lt;keyword&gt;system&lt;/keyword&gt;&lt;keyword&gt;enhancement&lt;/keyword&gt;&lt;keyword&gt;behavior&lt;/keyword&gt;&lt;keyword&gt;column&lt;/keyword&gt;&lt;keyword&gt;water&lt;/keyword&gt;&lt;keyword&gt;fe3+&lt;/keyword&gt;&lt;/keywords&gt;&lt;dates&gt;&lt;year&gt;2012&lt;/year&gt;&lt;pub-dates&gt;&lt;date&gt;Aug&lt;/date&gt;&lt;/pub-dates&gt;&lt;/dates&gt;&lt;isbn&gt;0910-6340&lt;/isbn&gt;&lt;accession-num&gt;WOS:000308277700010&lt;/accession-num&gt;&lt;urls&gt;&lt;related-urls&gt;&lt;url&gt;&amp;lt;Go to ISI&amp;gt;://WOS:000308277700010&lt;/url&gt;&lt;/related-urls&gt;&lt;/urls&gt;&lt;language&gt;English&lt;/language&gt;&lt;/record&gt;&lt;/Cite&gt;&lt;/EndNote&gt;</w:instrText>
      </w:r>
      <w:r w:rsidR="008F3176" w:rsidRPr="001E5DBB">
        <w:rPr>
          <w:rFonts w:ascii="Times New Roman" w:hAnsi="Times New Roman" w:cs="Times New Roman"/>
          <w:sz w:val="24"/>
          <w:szCs w:val="24"/>
        </w:rPr>
        <w:fldChar w:fldCharType="separate"/>
      </w:r>
      <w:r w:rsidR="008F3176" w:rsidRPr="001E5DBB">
        <w:rPr>
          <w:rFonts w:ascii="Times New Roman" w:hAnsi="Times New Roman" w:cs="Times New Roman"/>
          <w:noProof/>
          <w:sz w:val="24"/>
          <w:szCs w:val="24"/>
        </w:rPr>
        <w:t>(</w:t>
      </w:r>
      <w:hyperlink w:anchor="_ENREF_4" w:tooltip="Chen, 2012 #508" w:history="1">
        <w:r w:rsidR="001E5DBB" w:rsidRPr="001E5DBB">
          <w:rPr>
            <w:rFonts w:ascii="Times New Roman" w:hAnsi="Times New Roman" w:cs="Times New Roman"/>
            <w:noProof/>
            <w:sz w:val="24"/>
            <w:szCs w:val="24"/>
          </w:rPr>
          <w:t>Chen, Jian et al. 2012</w:t>
        </w:r>
      </w:hyperlink>
      <w:r w:rsidR="008F3176" w:rsidRPr="001E5DBB">
        <w:rPr>
          <w:rFonts w:ascii="Times New Roman" w:hAnsi="Times New Roman" w:cs="Times New Roman"/>
          <w:noProof/>
          <w:sz w:val="24"/>
          <w:szCs w:val="24"/>
        </w:rPr>
        <w:t>)</w:t>
      </w:r>
      <w:r w:rsidR="008F3176" w:rsidRPr="001E5DBB">
        <w:rPr>
          <w:rFonts w:ascii="Times New Roman" w:hAnsi="Times New Roman" w:cs="Times New Roman"/>
          <w:sz w:val="24"/>
          <w:szCs w:val="24"/>
        </w:rPr>
        <w:fldChar w:fldCharType="end"/>
      </w:r>
      <w:r w:rsidR="000C2B6C" w:rsidRPr="001E5DBB">
        <w:rPr>
          <w:rFonts w:ascii="Times New Roman" w:hAnsi="Times New Roman" w:cs="Times New Roman"/>
          <w:sz w:val="24"/>
          <w:szCs w:val="24"/>
        </w:rPr>
        <w:t>.</w:t>
      </w:r>
      <w:r w:rsidR="002D3E2C" w:rsidRPr="001E5DBB">
        <w:rPr>
          <w:rFonts w:ascii="Times New Roman" w:hAnsi="Times New Roman" w:cs="Times New Roman"/>
          <w:sz w:val="24"/>
          <w:szCs w:val="24"/>
        </w:rPr>
        <w:t xml:space="preserve"> We revealed</w:t>
      </w:r>
      <w:r w:rsidR="001B0091" w:rsidRPr="001E5DBB">
        <w:rPr>
          <w:rFonts w:ascii="Times New Roman" w:hAnsi="Times New Roman" w:cs="Times New Roman"/>
          <w:sz w:val="24"/>
          <w:szCs w:val="24"/>
        </w:rPr>
        <w:t xml:space="preserve"> that the PDCA addition to electrolyte </w:t>
      </w:r>
      <w:r w:rsidR="002D3E2C" w:rsidRPr="001E5DBB">
        <w:rPr>
          <w:rFonts w:ascii="Times New Roman" w:hAnsi="Times New Roman" w:cs="Times New Roman"/>
          <w:sz w:val="24"/>
          <w:szCs w:val="24"/>
        </w:rPr>
        <w:t xml:space="preserve">markedly </w:t>
      </w:r>
      <w:r w:rsidR="001B0091" w:rsidRPr="001E5DBB">
        <w:rPr>
          <w:rFonts w:ascii="Times New Roman" w:hAnsi="Times New Roman" w:cs="Times New Roman"/>
          <w:sz w:val="24"/>
          <w:szCs w:val="24"/>
        </w:rPr>
        <w:t xml:space="preserve">improved the peak shape when analyzing single standards of </w:t>
      </w:r>
      <w:proofErr w:type="gramStart"/>
      <w:r w:rsidR="001B0091" w:rsidRPr="001E5DBB">
        <w:rPr>
          <w:rFonts w:ascii="Times New Roman" w:hAnsi="Times New Roman" w:cs="Times New Roman"/>
          <w:sz w:val="24"/>
          <w:szCs w:val="24"/>
        </w:rPr>
        <w:t>Fe(</w:t>
      </w:r>
      <w:proofErr w:type="gramEnd"/>
      <w:r w:rsidR="001B0091" w:rsidRPr="001E5DBB">
        <w:rPr>
          <w:rFonts w:ascii="Times New Roman" w:hAnsi="Times New Roman" w:cs="Times New Roman"/>
          <w:sz w:val="24"/>
          <w:szCs w:val="24"/>
        </w:rPr>
        <w:t>II</w:t>
      </w:r>
      <w:r w:rsidR="00F86554"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 or Fe(III).</w:t>
      </w:r>
      <w:r w:rsidR="0090520A"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 xml:space="preserve">However, migration times differed only slightly, </w:t>
      </w:r>
      <w:r w:rsidR="002D3E2C" w:rsidRPr="001E5DBB">
        <w:rPr>
          <w:rFonts w:ascii="Times New Roman" w:hAnsi="Times New Roman" w:cs="Times New Roman"/>
          <w:sz w:val="24"/>
          <w:szCs w:val="24"/>
        </w:rPr>
        <w:t>indicating</w:t>
      </w:r>
      <w:r w:rsidR="001B0091" w:rsidRPr="001E5DBB">
        <w:rPr>
          <w:rFonts w:ascii="Times New Roman" w:hAnsi="Times New Roman" w:cs="Times New Roman"/>
          <w:sz w:val="24"/>
          <w:szCs w:val="24"/>
        </w:rPr>
        <w:t xml:space="preserve"> that no clear separation of both species </w:t>
      </w:r>
      <w:proofErr w:type="gramStart"/>
      <w:r w:rsidR="002D3E2C" w:rsidRPr="001E5DBB">
        <w:rPr>
          <w:rFonts w:ascii="Times New Roman" w:hAnsi="Times New Roman" w:cs="Times New Roman"/>
          <w:sz w:val="24"/>
          <w:szCs w:val="24"/>
        </w:rPr>
        <w:t>could</w:t>
      </w:r>
      <w:r w:rsidR="001B0091" w:rsidRPr="001E5DBB">
        <w:rPr>
          <w:rFonts w:ascii="Times New Roman" w:hAnsi="Times New Roman" w:cs="Times New Roman"/>
          <w:sz w:val="24"/>
          <w:szCs w:val="24"/>
        </w:rPr>
        <w:t xml:space="preserve"> be achieved</w:t>
      </w:r>
      <w:proofErr w:type="gramEnd"/>
      <w:r w:rsidR="001B0091" w:rsidRPr="001E5DBB">
        <w:rPr>
          <w:rFonts w:ascii="Times New Roman" w:hAnsi="Times New Roman" w:cs="Times New Roman"/>
          <w:sz w:val="24"/>
          <w:szCs w:val="24"/>
        </w:rPr>
        <w:t xml:space="preserve">. The confirmation of this supposition </w:t>
      </w:r>
      <w:proofErr w:type="gramStart"/>
      <w:r w:rsidR="001B0091" w:rsidRPr="001E5DBB">
        <w:rPr>
          <w:rFonts w:ascii="Times New Roman" w:hAnsi="Times New Roman" w:cs="Times New Roman"/>
          <w:sz w:val="24"/>
          <w:szCs w:val="24"/>
        </w:rPr>
        <w:t>is shown</w:t>
      </w:r>
      <w:proofErr w:type="gramEnd"/>
      <w:r w:rsidR="001B0091" w:rsidRPr="001E5DBB">
        <w:rPr>
          <w:rFonts w:ascii="Times New Roman" w:hAnsi="Times New Roman" w:cs="Times New Roman"/>
          <w:sz w:val="24"/>
          <w:szCs w:val="24"/>
        </w:rPr>
        <w:t xml:space="preserve"> in </w:t>
      </w:r>
      <w:r w:rsidR="0043471E" w:rsidRPr="001E5DBB">
        <w:rPr>
          <w:rFonts w:ascii="Times New Roman" w:hAnsi="Times New Roman" w:cs="Times New Roman"/>
          <w:b/>
          <w:bCs/>
          <w:sz w:val="24"/>
          <w:szCs w:val="24"/>
        </w:rPr>
        <w:t xml:space="preserve">Figure </w:t>
      </w:r>
      <w:r w:rsidR="002348CD" w:rsidRPr="001E5DBB">
        <w:rPr>
          <w:rFonts w:ascii="Times New Roman" w:hAnsi="Times New Roman" w:cs="Times New Roman"/>
          <w:b/>
          <w:bCs/>
          <w:sz w:val="24"/>
          <w:szCs w:val="24"/>
        </w:rPr>
        <w:t>1</w:t>
      </w:r>
      <w:r w:rsidR="002348CD" w:rsidRPr="001E5DBB">
        <w:rPr>
          <w:rFonts w:ascii="Times New Roman" w:hAnsi="Times New Roman" w:cs="Times New Roman"/>
          <w:sz w:val="24"/>
          <w:szCs w:val="24"/>
        </w:rPr>
        <w:t xml:space="preserve"> </w:t>
      </w:r>
      <w:r w:rsidR="00CA7166" w:rsidRPr="001E5DBB">
        <w:rPr>
          <w:rFonts w:ascii="Times New Roman" w:hAnsi="Times New Roman" w:cs="Times New Roman"/>
          <w:sz w:val="24"/>
          <w:szCs w:val="24"/>
        </w:rPr>
        <w:t xml:space="preserve">A </w:t>
      </w:r>
      <w:r w:rsidR="001B0091" w:rsidRPr="001E5DBB">
        <w:rPr>
          <w:rFonts w:ascii="Times New Roman" w:hAnsi="Times New Roman" w:cs="Times New Roman"/>
          <w:sz w:val="24"/>
          <w:szCs w:val="24"/>
        </w:rPr>
        <w:t xml:space="preserve">where a mixture of both standards </w:t>
      </w:r>
      <w:r w:rsidR="002D3E2C" w:rsidRPr="001E5DBB">
        <w:rPr>
          <w:rFonts w:ascii="Times New Roman" w:hAnsi="Times New Roman" w:cs="Times New Roman"/>
          <w:sz w:val="24"/>
          <w:szCs w:val="24"/>
        </w:rPr>
        <w:t>was</w:t>
      </w:r>
      <w:r w:rsidR="001B0091" w:rsidRPr="001E5DBB">
        <w:rPr>
          <w:rFonts w:ascii="Times New Roman" w:hAnsi="Times New Roman" w:cs="Times New Roman"/>
          <w:sz w:val="24"/>
          <w:szCs w:val="24"/>
        </w:rPr>
        <w:t xml:space="preserve"> analyzed (each 100 µg/L).</w:t>
      </w:r>
      <w:r w:rsidR="002D3E2C" w:rsidRPr="001E5DBB">
        <w:rPr>
          <w:rFonts w:ascii="Times New Roman" w:hAnsi="Times New Roman" w:cs="Times New Roman"/>
          <w:sz w:val="24"/>
          <w:szCs w:val="24"/>
        </w:rPr>
        <w:t xml:space="preserve"> While the </w:t>
      </w:r>
      <w:proofErr w:type="spellStart"/>
      <w:r w:rsidR="001B0091" w:rsidRPr="001E5DBB">
        <w:rPr>
          <w:rFonts w:ascii="Times New Roman" w:hAnsi="Times New Roman" w:cs="Times New Roman"/>
          <w:sz w:val="24"/>
          <w:szCs w:val="24"/>
        </w:rPr>
        <w:t>electropherogram</w:t>
      </w:r>
      <w:proofErr w:type="spellEnd"/>
      <w:r w:rsidR="001B0091" w:rsidRPr="001E5DBB">
        <w:rPr>
          <w:rFonts w:ascii="Times New Roman" w:hAnsi="Times New Roman" w:cs="Times New Roman"/>
          <w:sz w:val="24"/>
          <w:szCs w:val="24"/>
        </w:rPr>
        <w:t xml:space="preserve"> </w:t>
      </w:r>
      <w:r w:rsidR="002D3E2C" w:rsidRPr="001E5DBB">
        <w:rPr>
          <w:rFonts w:ascii="Times New Roman" w:hAnsi="Times New Roman" w:cs="Times New Roman"/>
          <w:sz w:val="24"/>
          <w:szCs w:val="24"/>
        </w:rPr>
        <w:t xml:space="preserve">presented </w:t>
      </w:r>
      <w:r w:rsidR="001B0091" w:rsidRPr="001E5DBB">
        <w:rPr>
          <w:rFonts w:ascii="Times New Roman" w:hAnsi="Times New Roman" w:cs="Times New Roman"/>
          <w:sz w:val="24"/>
          <w:szCs w:val="24"/>
        </w:rPr>
        <w:t>a broadened peak with maximum at 3.38 minutes (</w:t>
      </w:r>
      <w:r w:rsidR="002D3E2C" w:rsidRPr="001E5DBB">
        <w:rPr>
          <w:rFonts w:ascii="Times New Roman" w:hAnsi="Times New Roman" w:cs="Times New Roman"/>
          <w:sz w:val="24"/>
          <w:szCs w:val="24"/>
        </w:rPr>
        <w:t>blue trace),</w:t>
      </w:r>
      <w:r w:rsidR="001B0091" w:rsidRPr="001E5DBB">
        <w:rPr>
          <w:rFonts w:ascii="Times New Roman" w:hAnsi="Times New Roman" w:cs="Times New Roman"/>
          <w:sz w:val="24"/>
          <w:szCs w:val="24"/>
        </w:rPr>
        <w:t xml:space="preserve"> </w:t>
      </w:r>
      <w:r w:rsidR="002D3E2C" w:rsidRPr="001E5DBB">
        <w:rPr>
          <w:rFonts w:ascii="Times New Roman" w:hAnsi="Times New Roman" w:cs="Times New Roman"/>
          <w:sz w:val="24"/>
          <w:szCs w:val="24"/>
        </w:rPr>
        <w:t>t</w:t>
      </w:r>
      <w:r w:rsidR="001B0091" w:rsidRPr="001E5DBB">
        <w:rPr>
          <w:rFonts w:ascii="Times New Roman" w:hAnsi="Times New Roman" w:cs="Times New Roman"/>
          <w:sz w:val="24"/>
          <w:szCs w:val="24"/>
        </w:rPr>
        <w:t xml:space="preserve">he </w:t>
      </w:r>
      <w:proofErr w:type="gramStart"/>
      <w:r w:rsidR="001B0091" w:rsidRPr="001E5DBB">
        <w:rPr>
          <w:rFonts w:ascii="Times New Roman" w:hAnsi="Times New Roman" w:cs="Times New Roman"/>
          <w:sz w:val="24"/>
          <w:szCs w:val="24"/>
        </w:rPr>
        <w:t>Fe(</w:t>
      </w:r>
      <w:proofErr w:type="gramEnd"/>
      <w:r w:rsidR="001B0091" w:rsidRPr="001E5DBB">
        <w:rPr>
          <w:rFonts w:ascii="Times New Roman" w:hAnsi="Times New Roman" w:cs="Times New Roman"/>
          <w:sz w:val="24"/>
          <w:szCs w:val="24"/>
        </w:rPr>
        <w:t xml:space="preserve">II) standard </w:t>
      </w:r>
      <w:r w:rsidR="002D3E2C" w:rsidRPr="001E5DBB">
        <w:rPr>
          <w:rFonts w:ascii="Times New Roman" w:hAnsi="Times New Roman" w:cs="Times New Roman"/>
          <w:sz w:val="24"/>
          <w:szCs w:val="24"/>
        </w:rPr>
        <w:t>could not be discriminated from the Fe(III) standard</w:t>
      </w:r>
      <w:r w:rsidR="001B0091" w:rsidRPr="001E5DBB">
        <w:rPr>
          <w:rFonts w:ascii="Times New Roman" w:hAnsi="Times New Roman" w:cs="Times New Roman"/>
          <w:sz w:val="24"/>
          <w:szCs w:val="24"/>
        </w:rPr>
        <w:t xml:space="preserve">. </w:t>
      </w:r>
      <w:r w:rsidR="00206892" w:rsidRPr="001E5DBB">
        <w:rPr>
          <w:rFonts w:ascii="Times New Roman" w:hAnsi="Times New Roman" w:cs="Times New Roman"/>
          <w:sz w:val="24"/>
          <w:szCs w:val="24"/>
        </w:rPr>
        <w:t xml:space="preserve">In this regard, we applied a peak deconvolution algorithm to separate out the contribution of each overlapping peak. </w:t>
      </w:r>
      <w:proofErr w:type="spellStart"/>
      <w:r w:rsidR="00206892" w:rsidRPr="001E5DBB">
        <w:rPr>
          <w:rFonts w:ascii="Times New Roman" w:hAnsi="Times New Roman" w:cs="Times New Roman"/>
          <w:sz w:val="24"/>
          <w:szCs w:val="24"/>
        </w:rPr>
        <w:t>PeakFit</w:t>
      </w:r>
      <w:r w:rsidR="00206892" w:rsidRPr="001E5DBB">
        <w:rPr>
          <w:rFonts w:ascii="Times New Roman" w:hAnsi="Times New Roman" w:cs="Times New Roman"/>
          <w:sz w:val="24"/>
          <w:szCs w:val="24"/>
          <w:vertAlign w:val="superscript"/>
        </w:rPr>
        <w:t>TM</w:t>
      </w:r>
      <w:proofErr w:type="spellEnd"/>
      <w:r w:rsidR="00206892" w:rsidRPr="001E5DBB">
        <w:rPr>
          <w:rFonts w:ascii="Times New Roman" w:hAnsi="Times New Roman" w:cs="Times New Roman"/>
          <w:sz w:val="24"/>
          <w:szCs w:val="24"/>
        </w:rPr>
        <w:t xml:space="preserve"> software calculated two compounds for this peak with</w:t>
      </w:r>
      <w:r w:rsidR="001B0091" w:rsidRPr="001E5DBB">
        <w:rPr>
          <w:rFonts w:ascii="Times New Roman" w:hAnsi="Times New Roman" w:cs="Times New Roman"/>
          <w:sz w:val="24"/>
          <w:szCs w:val="24"/>
        </w:rPr>
        <w:t xml:space="preserve"> 49.9</w:t>
      </w:r>
      <w:r w:rsidR="0043471E"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 xml:space="preserve">% of peak area for Fe(III) </w:t>
      </w:r>
      <w:r w:rsidR="0043471E"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 xml:space="preserve">corresponding to 93 µg/L (de-convoluted peak area </w:t>
      </w:r>
      <w:r w:rsidR="001B0091" w:rsidRPr="001E5DBB">
        <w:rPr>
          <w:rFonts w:ascii="Times New Roman" w:hAnsi="Times New Roman" w:cs="Times New Roman"/>
          <w:sz w:val="24"/>
          <w:szCs w:val="24"/>
        </w:rPr>
        <w:lastRenderedPageBreak/>
        <w:t>related to Fe(III) calibration) - and 50.1</w:t>
      </w:r>
      <w:r w:rsidR="0043471E"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 for Fe(II) – corresponding to 112 µg/L (de-convoluted peak area related to Fe(II) calibration).</w:t>
      </w:r>
      <w:r w:rsidR="00E71882" w:rsidRPr="001E5DBB">
        <w:rPr>
          <w:rFonts w:ascii="Times New Roman" w:hAnsi="Times New Roman" w:cs="Times New Roman"/>
          <w:sz w:val="24"/>
          <w:szCs w:val="24"/>
        </w:rPr>
        <w:t xml:space="preserve"> Moreover, s</w:t>
      </w:r>
      <w:r w:rsidR="001B0091" w:rsidRPr="001E5DBB">
        <w:rPr>
          <w:rFonts w:ascii="Times New Roman" w:hAnsi="Times New Roman" w:cs="Times New Roman"/>
          <w:sz w:val="24"/>
          <w:szCs w:val="24"/>
        </w:rPr>
        <w:t xml:space="preserve">ubsequent experiments with ammonium citrate and addition 0, 3 or 10 </w:t>
      </w:r>
      <w:proofErr w:type="spellStart"/>
      <w:r w:rsidR="001B0091" w:rsidRPr="001E5DBB">
        <w:rPr>
          <w:rFonts w:ascii="Times New Roman" w:hAnsi="Times New Roman" w:cs="Times New Roman"/>
          <w:sz w:val="24"/>
          <w:szCs w:val="24"/>
        </w:rPr>
        <w:t>mM</w:t>
      </w:r>
      <w:proofErr w:type="spellEnd"/>
      <w:r w:rsidR="001B0091" w:rsidRPr="001E5DBB">
        <w:rPr>
          <w:rFonts w:ascii="Times New Roman" w:hAnsi="Times New Roman" w:cs="Times New Roman"/>
          <w:sz w:val="24"/>
          <w:szCs w:val="24"/>
        </w:rPr>
        <w:t xml:space="preserve"> PDCA provided no satisfactory resolution of peaks. </w:t>
      </w:r>
    </w:p>
    <w:p w14:paraId="0AB5A1FD" w14:textId="3148DA96" w:rsidR="001B0091" w:rsidRPr="001E5DBB" w:rsidRDefault="00E71882" w:rsidP="00937031">
      <w:pPr>
        <w:spacing w:after="120" w:line="360" w:lineRule="auto"/>
        <w:jc w:val="both"/>
        <w:rPr>
          <w:rFonts w:ascii="Times New Roman" w:hAnsi="Times New Roman" w:cs="Times New Roman"/>
          <w:sz w:val="24"/>
          <w:szCs w:val="24"/>
        </w:rPr>
      </w:pPr>
      <w:r w:rsidRPr="001E5DBB">
        <w:rPr>
          <w:rFonts w:ascii="Times New Roman" w:hAnsi="Times New Roman" w:cs="Times New Roman"/>
          <w:sz w:val="24"/>
          <w:szCs w:val="24"/>
        </w:rPr>
        <w:tab/>
      </w:r>
      <w:r w:rsidR="00E04095" w:rsidRPr="001E5DBB">
        <w:rPr>
          <w:rFonts w:ascii="Times New Roman" w:hAnsi="Times New Roman" w:cs="Times New Roman"/>
          <w:sz w:val="24"/>
          <w:szCs w:val="24"/>
        </w:rPr>
        <w:t xml:space="preserve">In order to improve the focusing in the positive </w:t>
      </w:r>
      <w:r w:rsidR="002348CD" w:rsidRPr="001E5DBB">
        <w:rPr>
          <w:rFonts w:ascii="Times New Roman" w:hAnsi="Times New Roman" w:cs="Times New Roman"/>
          <w:sz w:val="24"/>
          <w:szCs w:val="24"/>
        </w:rPr>
        <w:t xml:space="preserve">voltage </w:t>
      </w:r>
      <w:r w:rsidR="00E04095" w:rsidRPr="001E5DBB">
        <w:rPr>
          <w:rFonts w:ascii="Times New Roman" w:hAnsi="Times New Roman" w:cs="Times New Roman"/>
          <w:sz w:val="24"/>
          <w:szCs w:val="24"/>
        </w:rPr>
        <w:t xml:space="preserve">mode of CZE, we followed an approach with a lower </w:t>
      </w:r>
      <w:proofErr w:type="spellStart"/>
      <w:r w:rsidR="00E04095" w:rsidRPr="001E5DBB">
        <w:rPr>
          <w:rFonts w:ascii="Times New Roman" w:hAnsi="Times New Roman" w:cs="Times New Roman"/>
          <w:sz w:val="24"/>
          <w:szCs w:val="24"/>
        </w:rPr>
        <w:t>pH.</w:t>
      </w:r>
      <w:proofErr w:type="spellEnd"/>
      <w:r w:rsidR="00E04095" w:rsidRPr="001E5DBB">
        <w:rPr>
          <w:rFonts w:ascii="Times New Roman" w:hAnsi="Times New Roman" w:cs="Times New Roman"/>
          <w:sz w:val="24"/>
          <w:szCs w:val="24"/>
        </w:rPr>
        <w:t xml:space="preserve"> Indeed, a simple electrolyte with 20 </w:t>
      </w:r>
      <w:proofErr w:type="spellStart"/>
      <w:r w:rsidR="00E04095" w:rsidRPr="001E5DBB">
        <w:rPr>
          <w:rFonts w:ascii="Times New Roman" w:hAnsi="Times New Roman" w:cs="Times New Roman"/>
          <w:sz w:val="24"/>
          <w:szCs w:val="24"/>
        </w:rPr>
        <w:t>mM</w:t>
      </w:r>
      <w:proofErr w:type="spellEnd"/>
      <w:r w:rsidR="00E04095" w:rsidRPr="001E5DBB">
        <w:rPr>
          <w:rFonts w:ascii="Times New Roman" w:hAnsi="Times New Roman" w:cs="Times New Roman"/>
          <w:sz w:val="24"/>
          <w:szCs w:val="24"/>
        </w:rPr>
        <w:t xml:space="preserve"> </w:t>
      </w:r>
      <w:proofErr w:type="spellStart"/>
      <w:r w:rsidR="00E04095" w:rsidRPr="001E5DBB">
        <w:rPr>
          <w:rFonts w:ascii="Times New Roman" w:hAnsi="Times New Roman" w:cs="Times New Roman"/>
          <w:sz w:val="24"/>
          <w:szCs w:val="24"/>
        </w:rPr>
        <w:t>HCl</w:t>
      </w:r>
      <w:proofErr w:type="spellEnd"/>
      <w:r w:rsidR="00E04095" w:rsidRPr="001E5DBB">
        <w:rPr>
          <w:rFonts w:ascii="Times New Roman" w:hAnsi="Times New Roman" w:cs="Times New Roman"/>
          <w:sz w:val="24"/>
          <w:szCs w:val="24"/>
        </w:rPr>
        <w:t xml:space="preserve"> provided very good separation, short runs below 4 minutes and comparatively low current varying between 3 and 10 µA. </w:t>
      </w:r>
      <w:r w:rsidR="001B0091" w:rsidRPr="001E5DBB">
        <w:rPr>
          <w:rFonts w:ascii="Times New Roman" w:hAnsi="Times New Roman" w:cs="Times New Roman"/>
          <w:sz w:val="24"/>
          <w:szCs w:val="24"/>
        </w:rPr>
        <w:t>The latter has some importance</w:t>
      </w:r>
      <w:r w:rsidR="00E04095"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 since increased current up to 150 µA, as observed with e.g. 70 </w:t>
      </w:r>
      <w:proofErr w:type="spellStart"/>
      <w:r w:rsidR="001B0091" w:rsidRPr="001E5DBB">
        <w:rPr>
          <w:rFonts w:ascii="Times New Roman" w:hAnsi="Times New Roman" w:cs="Times New Roman"/>
          <w:sz w:val="24"/>
          <w:szCs w:val="24"/>
        </w:rPr>
        <w:t>mM</w:t>
      </w:r>
      <w:proofErr w:type="spellEnd"/>
      <w:r w:rsidR="001B0091" w:rsidRPr="001E5DBB">
        <w:rPr>
          <w:rFonts w:ascii="Times New Roman" w:hAnsi="Times New Roman" w:cs="Times New Roman"/>
          <w:sz w:val="24"/>
          <w:szCs w:val="24"/>
        </w:rPr>
        <w:t xml:space="preserve"> </w:t>
      </w:r>
      <w:proofErr w:type="spellStart"/>
      <w:r w:rsidR="001B0091" w:rsidRPr="001E5DBB">
        <w:rPr>
          <w:rFonts w:ascii="Times New Roman" w:hAnsi="Times New Roman" w:cs="Times New Roman"/>
          <w:sz w:val="24"/>
          <w:szCs w:val="24"/>
        </w:rPr>
        <w:t>HCl</w:t>
      </w:r>
      <w:proofErr w:type="spellEnd"/>
      <w:r w:rsidR="001B0091" w:rsidRPr="001E5DBB">
        <w:rPr>
          <w:rFonts w:ascii="Times New Roman" w:hAnsi="Times New Roman" w:cs="Times New Roman"/>
          <w:sz w:val="24"/>
          <w:szCs w:val="24"/>
        </w:rPr>
        <w:t xml:space="preserve"> concentration, </w:t>
      </w:r>
      <w:r w:rsidR="00E04095" w:rsidRPr="001E5DBB">
        <w:rPr>
          <w:rFonts w:ascii="Times New Roman" w:hAnsi="Times New Roman" w:cs="Times New Roman"/>
          <w:sz w:val="24"/>
          <w:szCs w:val="24"/>
        </w:rPr>
        <w:t>resulted in capillary heating.</w:t>
      </w:r>
      <w:r w:rsidR="001B0091" w:rsidRPr="001E5DBB">
        <w:rPr>
          <w:rFonts w:ascii="Times New Roman" w:hAnsi="Times New Roman" w:cs="Times New Roman"/>
          <w:sz w:val="24"/>
          <w:szCs w:val="24"/>
        </w:rPr>
        <w:t xml:space="preserve"> </w:t>
      </w:r>
      <w:r w:rsidR="00E04095" w:rsidRPr="001E5DBB">
        <w:rPr>
          <w:rFonts w:ascii="Times New Roman" w:hAnsi="Times New Roman" w:cs="Times New Roman"/>
          <w:sz w:val="24"/>
          <w:szCs w:val="24"/>
        </w:rPr>
        <w:t xml:space="preserve">Especially when analyzing bio-samples, elevated temperatures not only cause protein clogging inside the capillary, but also result in the reduction of </w:t>
      </w:r>
      <w:proofErr w:type="spellStart"/>
      <w:r w:rsidR="00E04095" w:rsidRPr="001E5DBB">
        <w:rPr>
          <w:rFonts w:ascii="Times New Roman" w:hAnsi="Times New Roman" w:cs="Times New Roman"/>
          <w:sz w:val="24"/>
          <w:szCs w:val="24"/>
        </w:rPr>
        <w:t>heme</w:t>
      </w:r>
      <w:proofErr w:type="spellEnd"/>
      <w:r w:rsidR="00E04095" w:rsidRPr="001E5DBB">
        <w:rPr>
          <w:rFonts w:ascii="Times New Roman" w:hAnsi="Times New Roman" w:cs="Times New Roman"/>
          <w:sz w:val="24"/>
          <w:szCs w:val="24"/>
        </w:rPr>
        <w:t>-associated iron from the ferric to the ferrous state</w:t>
      </w:r>
      <w:r w:rsidR="00E04095" w:rsidRPr="001E5DBB">
        <w:rPr>
          <w:rFonts w:ascii="Times New Roman" w:hAnsi="Times New Roman" w:cs="Times New Roman"/>
          <w:b/>
          <w:sz w:val="24"/>
          <w:szCs w:val="24"/>
        </w:rPr>
        <w:t xml:space="preserve"> </w:t>
      </w:r>
      <w:r w:rsidR="00691A0D" w:rsidRPr="001E5DBB">
        <w:rPr>
          <w:rFonts w:ascii="Times New Roman" w:hAnsi="Times New Roman" w:cs="Times New Roman"/>
          <w:sz w:val="24"/>
          <w:szCs w:val="24"/>
        </w:rPr>
        <w:fldChar w:fldCharType="begin"/>
      </w:r>
      <w:r w:rsidR="00A56486" w:rsidRPr="001E5DBB">
        <w:rPr>
          <w:rFonts w:ascii="Times New Roman" w:hAnsi="Times New Roman" w:cs="Times New Roman"/>
          <w:sz w:val="24"/>
          <w:szCs w:val="24"/>
        </w:rPr>
        <w:instrText xml:space="preserve"> ADDIN EN.CITE &lt;EndNote&gt;&lt;Cite&gt;&lt;Author&gt;Richards&lt;/Author&gt;&lt;Year&gt;2009&lt;/Year&gt;&lt;RecNum&gt;506&lt;/RecNum&gt;&lt;DisplayText&gt;(Richards 2009)&lt;/DisplayText&gt;&lt;record&gt;&lt;rec-number&gt;506&lt;/rec-number&gt;&lt;foreign-keys&gt;&lt;key app="EN" db-id="5f9txere4wxpxqeewaxpsedw09sdsxzffvr2" timestamp="1548861637"&gt;506&lt;/key&gt;&lt;/foreign-keys&gt;&lt;ref-type name="Book Section"&gt;5&lt;/ref-type&gt;&lt;contributors&gt;&lt;authors&gt;&lt;author&gt;Richards, Marc  P.&lt;/author&gt;&lt;/authors&gt;&lt;secondary-authors&gt;&lt;author&gt;Cazes, Jack &lt;/author&gt;&lt;/secondary-authors&gt;&lt;/contributors&gt;&lt;titles&gt;&lt;title&gt;Metalloproteins: Characterization Using CE.&lt;/title&gt;&lt;secondary-title&gt;Encyclopedia of Chromatography.&lt;/secondary-title&gt;&lt;/titles&gt;&lt;pages&gt;1465-1469&lt;/pages&gt;&lt;volume&gt;3&lt;/volume&gt;&lt;dates&gt;&lt;year&gt;2009&lt;/year&gt;&lt;/dates&gt;&lt;pub-location&gt;Boca Raton&lt;/pub-location&gt;&lt;publisher&gt;CRC Press&lt;/publisher&gt;&lt;urls&gt;&lt;/urls&gt;&lt;/record&gt;&lt;/Cite&gt;&lt;/EndNote&gt;</w:instrText>
      </w:r>
      <w:r w:rsidR="00691A0D" w:rsidRPr="001E5DBB">
        <w:rPr>
          <w:rFonts w:ascii="Times New Roman" w:hAnsi="Times New Roman" w:cs="Times New Roman"/>
          <w:sz w:val="24"/>
          <w:szCs w:val="24"/>
        </w:rPr>
        <w:fldChar w:fldCharType="separate"/>
      </w:r>
      <w:r w:rsidR="00691A0D" w:rsidRPr="001E5DBB">
        <w:rPr>
          <w:rFonts w:ascii="Times New Roman" w:hAnsi="Times New Roman" w:cs="Times New Roman"/>
          <w:noProof/>
          <w:sz w:val="24"/>
          <w:szCs w:val="24"/>
        </w:rPr>
        <w:t>(</w:t>
      </w:r>
      <w:hyperlink w:anchor="_ENREF_28" w:tooltip="Richards, 2009 #506" w:history="1">
        <w:r w:rsidR="001E5DBB" w:rsidRPr="001E5DBB">
          <w:rPr>
            <w:rFonts w:ascii="Times New Roman" w:hAnsi="Times New Roman" w:cs="Times New Roman"/>
            <w:noProof/>
            <w:sz w:val="24"/>
            <w:szCs w:val="24"/>
          </w:rPr>
          <w:t>Richards 2009</w:t>
        </w:r>
      </w:hyperlink>
      <w:r w:rsidR="00691A0D" w:rsidRPr="001E5DBB">
        <w:rPr>
          <w:rFonts w:ascii="Times New Roman" w:hAnsi="Times New Roman" w:cs="Times New Roman"/>
          <w:noProof/>
          <w:sz w:val="24"/>
          <w:szCs w:val="24"/>
        </w:rPr>
        <w:t>)</w:t>
      </w:r>
      <w:r w:rsidR="00691A0D" w:rsidRPr="001E5DBB">
        <w:rPr>
          <w:rFonts w:ascii="Times New Roman" w:hAnsi="Times New Roman" w:cs="Times New Roman"/>
          <w:sz w:val="24"/>
          <w:szCs w:val="24"/>
        </w:rPr>
        <w:fldChar w:fldCharType="end"/>
      </w:r>
      <w:r w:rsidR="00A56486" w:rsidRPr="001E5DBB">
        <w:rPr>
          <w:rFonts w:ascii="Times New Roman" w:hAnsi="Times New Roman" w:cs="Times New Roman"/>
          <w:sz w:val="24"/>
          <w:szCs w:val="24"/>
        </w:rPr>
        <w:t>.</w:t>
      </w:r>
      <w:r w:rsidR="00E04095"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 xml:space="preserve">The starting experiments with 20 </w:t>
      </w:r>
      <w:proofErr w:type="spellStart"/>
      <w:r w:rsidR="001B0091" w:rsidRPr="001E5DBB">
        <w:rPr>
          <w:rFonts w:ascii="Times New Roman" w:hAnsi="Times New Roman" w:cs="Times New Roman"/>
          <w:sz w:val="24"/>
          <w:szCs w:val="24"/>
        </w:rPr>
        <w:t>mM</w:t>
      </w:r>
      <w:proofErr w:type="spellEnd"/>
      <w:r w:rsidR="001B0091" w:rsidRPr="001E5DBB">
        <w:rPr>
          <w:rFonts w:ascii="Times New Roman" w:hAnsi="Times New Roman" w:cs="Times New Roman"/>
          <w:sz w:val="24"/>
          <w:szCs w:val="24"/>
        </w:rPr>
        <w:t xml:space="preserve"> </w:t>
      </w:r>
      <w:proofErr w:type="spellStart"/>
      <w:r w:rsidR="001B0091" w:rsidRPr="001E5DBB">
        <w:rPr>
          <w:rFonts w:ascii="Times New Roman" w:hAnsi="Times New Roman" w:cs="Times New Roman"/>
          <w:sz w:val="24"/>
          <w:szCs w:val="24"/>
        </w:rPr>
        <w:t>HC</w:t>
      </w:r>
      <w:r w:rsidR="00E04095" w:rsidRPr="001E5DBB">
        <w:rPr>
          <w:rFonts w:ascii="Times New Roman" w:hAnsi="Times New Roman" w:cs="Times New Roman"/>
          <w:sz w:val="24"/>
          <w:szCs w:val="24"/>
        </w:rPr>
        <w:t>l</w:t>
      </w:r>
      <w:proofErr w:type="spellEnd"/>
      <w:r w:rsidR="00E04095" w:rsidRPr="001E5DBB">
        <w:rPr>
          <w:rFonts w:ascii="Times New Roman" w:hAnsi="Times New Roman" w:cs="Times New Roman"/>
          <w:sz w:val="24"/>
          <w:szCs w:val="24"/>
        </w:rPr>
        <w:t xml:space="preserve"> as electrolyte were promising and showed</w:t>
      </w:r>
      <w:r w:rsidR="001B0091" w:rsidRPr="001E5DBB">
        <w:rPr>
          <w:rFonts w:ascii="Times New Roman" w:hAnsi="Times New Roman" w:cs="Times New Roman"/>
          <w:sz w:val="24"/>
          <w:szCs w:val="24"/>
        </w:rPr>
        <w:t xml:space="preserve"> acceptable separation of the two iron </w:t>
      </w:r>
      <w:proofErr w:type="gramStart"/>
      <w:r w:rsidR="001B0091" w:rsidRPr="001E5DBB">
        <w:rPr>
          <w:rFonts w:ascii="Times New Roman" w:hAnsi="Times New Roman" w:cs="Times New Roman"/>
          <w:sz w:val="24"/>
          <w:szCs w:val="24"/>
        </w:rPr>
        <w:t>species,</w:t>
      </w:r>
      <w:proofErr w:type="gramEnd"/>
      <w:r w:rsidR="001B0091" w:rsidRPr="001E5DBB">
        <w:rPr>
          <w:rFonts w:ascii="Times New Roman" w:hAnsi="Times New Roman" w:cs="Times New Roman"/>
          <w:sz w:val="24"/>
          <w:szCs w:val="24"/>
        </w:rPr>
        <w:t xml:space="preserve"> however, peak focusing was not optimal. As </w:t>
      </w:r>
      <w:r w:rsidR="00E04095" w:rsidRPr="001E5DBB">
        <w:rPr>
          <w:rFonts w:ascii="Times New Roman" w:hAnsi="Times New Roman" w:cs="Times New Roman"/>
          <w:sz w:val="24"/>
          <w:szCs w:val="24"/>
        </w:rPr>
        <w:t>presented</w:t>
      </w:r>
      <w:r w:rsidR="001B0091" w:rsidRPr="001E5DBB">
        <w:rPr>
          <w:rFonts w:ascii="Times New Roman" w:hAnsi="Times New Roman" w:cs="Times New Roman"/>
          <w:sz w:val="24"/>
          <w:szCs w:val="24"/>
        </w:rPr>
        <w:t xml:space="preserve"> in </w:t>
      </w:r>
      <w:r w:rsidR="00DD0860" w:rsidRPr="001E5DBB">
        <w:rPr>
          <w:rFonts w:ascii="Times New Roman" w:hAnsi="Times New Roman" w:cs="Times New Roman"/>
          <w:b/>
          <w:bCs/>
          <w:sz w:val="24"/>
          <w:szCs w:val="24"/>
        </w:rPr>
        <w:t xml:space="preserve">Figure </w:t>
      </w:r>
      <w:r w:rsidR="00CA7166" w:rsidRPr="001E5DBB">
        <w:rPr>
          <w:rFonts w:ascii="Times New Roman" w:hAnsi="Times New Roman" w:cs="Times New Roman"/>
          <w:b/>
          <w:bCs/>
          <w:sz w:val="24"/>
          <w:szCs w:val="24"/>
        </w:rPr>
        <w:t>1 B</w:t>
      </w:r>
      <w:r w:rsidR="001B0091" w:rsidRPr="001E5DBB">
        <w:rPr>
          <w:rFonts w:ascii="Times New Roman" w:hAnsi="Times New Roman" w:cs="Times New Roman"/>
          <w:sz w:val="24"/>
          <w:szCs w:val="24"/>
        </w:rPr>
        <w:t xml:space="preserve">, </w:t>
      </w:r>
      <w:proofErr w:type="gramStart"/>
      <w:r w:rsidR="001B0091" w:rsidRPr="001E5DBB">
        <w:rPr>
          <w:rFonts w:ascii="Times New Roman" w:hAnsi="Times New Roman" w:cs="Times New Roman"/>
          <w:sz w:val="24"/>
          <w:szCs w:val="24"/>
        </w:rPr>
        <w:t>Fe(</w:t>
      </w:r>
      <w:proofErr w:type="gramEnd"/>
      <w:r w:rsidR="001B0091" w:rsidRPr="001E5DBB">
        <w:rPr>
          <w:rFonts w:ascii="Times New Roman" w:hAnsi="Times New Roman" w:cs="Times New Roman"/>
          <w:sz w:val="24"/>
          <w:szCs w:val="24"/>
        </w:rPr>
        <w:t>III) peak (100 µg/L)</w:t>
      </w:r>
      <w:r w:rsidR="00E04095" w:rsidRPr="001E5DBB">
        <w:rPr>
          <w:rFonts w:ascii="Times New Roman" w:hAnsi="Times New Roman" w:cs="Times New Roman"/>
          <w:sz w:val="24"/>
          <w:szCs w:val="24"/>
        </w:rPr>
        <w:t xml:space="preserve"> appeared </w:t>
      </w:r>
      <w:r w:rsidR="001B0091" w:rsidRPr="001E5DBB">
        <w:rPr>
          <w:rFonts w:ascii="Times New Roman" w:hAnsi="Times New Roman" w:cs="Times New Roman"/>
          <w:sz w:val="24"/>
          <w:szCs w:val="24"/>
        </w:rPr>
        <w:t xml:space="preserve">at about 2 minutes migration time, </w:t>
      </w:r>
      <w:r w:rsidR="00E04095" w:rsidRPr="001E5DBB">
        <w:rPr>
          <w:rFonts w:ascii="Times New Roman" w:hAnsi="Times New Roman" w:cs="Times New Roman"/>
          <w:sz w:val="24"/>
          <w:szCs w:val="24"/>
        </w:rPr>
        <w:t>showed a</w:t>
      </w:r>
      <w:r w:rsidR="001B0091" w:rsidRPr="001E5DBB">
        <w:rPr>
          <w:rFonts w:ascii="Times New Roman" w:hAnsi="Times New Roman" w:cs="Times New Roman"/>
          <w:sz w:val="24"/>
          <w:szCs w:val="24"/>
        </w:rPr>
        <w:t xml:space="preserve"> peak width at baseline (</w:t>
      </w:r>
      <w:proofErr w:type="spellStart"/>
      <w:r w:rsidR="001B0091" w:rsidRPr="001E5DBB">
        <w:rPr>
          <w:rFonts w:ascii="Times New Roman" w:hAnsi="Times New Roman" w:cs="Times New Roman"/>
          <w:sz w:val="24"/>
          <w:szCs w:val="24"/>
        </w:rPr>
        <w:t>PW</w:t>
      </w:r>
      <w:r w:rsidR="001B0091" w:rsidRPr="001E5DBB">
        <w:rPr>
          <w:rFonts w:ascii="Times New Roman" w:hAnsi="Times New Roman" w:cs="Times New Roman"/>
          <w:sz w:val="24"/>
          <w:szCs w:val="24"/>
          <w:vertAlign w:val="subscript"/>
        </w:rPr>
        <w:t>b</w:t>
      </w:r>
      <w:proofErr w:type="spellEnd"/>
      <w:r w:rsidR="001B0091" w:rsidRPr="001E5DBB">
        <w:rPr>
          <w:rFonts w:ascii="Times New Roman" w:hAnsi="Times New Roman" w:cs="Times New Roman"/>
          <w:sz w:val="24"/>
          <w:szCs w:val="24"/>
        </w:rPr>
        <w:t xml:space="preserve">) of 24 seconds and </w:t>
      </w:r>
      <w:r w:rsidR="00E04095" w:rsidRPr="001E5DBB">
        <w:rPr>
          <w:rFonts w:ascii="Times New Roman" w:hAnsi="Times New Roman" w:cs="Times New Roman"/>
          <w:sz w:val="24"/>
          <w:szCs w:val="24"/>
        </w:rPr>
        <w:t>reached</w:t>
      </w:r>
      <w:r w:rsidR="001B0091" w:rsidRPr="001E5DBB">
        <w:rPr>
          <w:rFonts w:ascii="Times New Roman" w:hAnsi="Times New Roman" w:cs="Times New Roman"/>
          <w:sz w:val="24"/>
          <w:szCs w:val="24"/>
        </w:rPr>
        <w:t xml:space="preserve"> a net-peak height (</w:t>
      </w:r>
      <w:proofErr w:type="spellStart"/>
      <w:r w:rsidR="001B0091" w:rsidRPr="001E5DBB">
        <w:rPr>
          <w:rFonts w:ascii="Times New Roman" w:hAnsi="Times New Roman" w:cs="Times New Roman"/>
          <w:sz w:val="24"/>
          <w:szCs w:val="24"/>
        </w:rPr>
        <w:t>nPH</w:t>
      </w:r>
      <w:proofErr w:type="spellEnd"/>
      <w:r w:rsidR="001B0091" w:rsidRPr="001E5DBB">
        <w:rPr>
          <w:rFonts w:ascii="Times New Roman" w:hAnsi="Times New Roman" w:cs="Times New Roman"/>
          <w:sz w:val="24"/>
          <w:szCs w:val="24"/>
        </w:rPr>
        <w:t xml:space="preserve">) of only 17000 cps. </w:t>
      </w:r>
      <w:proofErr w:type="gramStart"/>
      <w:r w:rsidR="001B0091" w:rsidRPr="001E5DBB">
        <w:rPr>
          <w:rFonts w:ascii="Times New Roman" w:hAnsi="Times New Roman" w:cs="Times New Roman"/>
          <w:sz w:val="24"/>
          <w:szCs w:val="24"/>
        </w:rPr>
        <w:t>Fe(</w:t>
      </w:r>
      <w:proofErr w:type="gramEnd"/>
      <w:r w:rsidR="001B0091" w:rsidRPr="001E5DBB">
        <w:rPr>
          <w:rFonts w:ascii="Times New Roman" w:hAnsi="Times New Roman" w:cs="Times New Roman"/>
          <w:sz w:val="24"/>
          <w:szCs w:val="24"/>
        </w:rPr>
        <w:t xml:space="preserve">II) (200 µg/L) performed even worse with </w:t>
      </w:r>
      <w:r w:rsidR="00E04095" w:rsidRPr="001E5DBB">
        <w:rPr>
          <w:rFonts w:ascii="Times New Roman" w:hAnsi="Times New Roman" w:cs="Times New Roman"/>
          <w:sz w:val="24"/>
          <w:szCs w:val="24"/>
        </w:rPr>
        <w:t xml:space="preserve">a </w:t>
      </w:r>
      <w:proofErr w:type="spellStart"/>
      <w:r w:rsidR="001B0091" w:rsidRPr="001E5DBB">
        <w:rPr>
          <w:rFonts w:ascii="Times New Roman" w:hAnsi="Times New Roman" w:cs="Times New Roman"/>
          <w:sz w:val="24"/>
          <w:szCs w:val="24"/>
        </w:rPr>
        <w:t>PW</w:t>
      </w:r>
      <w:r w:rsidR="001B0091" w:rsidRPr="001E5DBB">
        <w:rPr>
          <w:rFonts w:ascii="Times New Roman" w:hAnsi="Times New Roman" w:cs="Times New Roman"/>
          <w:sz w:val="24"/>
          <w:szCs w:val="24"/>
          <w:vertAlign w:val="subscript"/>
        </w:rPr>
        <w:t>b</w:t>
      </w:r>
      <w:proofErr w:type="spellEnd"/>
      <w:r w:rsidR="001B0091" w:rsidRPr="001E5DBB">
        <w:rPr>
          <w:rFonts w:ascii="Times New Roman" w:hAnsi="Times New Roman" w:cs="Times New Roman"/>
          <w:sz w:val="24"/>
          <w:szCs w:val="24"/>
        </w:rPr>
        <w:t xml:space="preserve"> of 60 seconds achieving </w:t>
      </w:r>
      <w:r w:rsidR="00E04095" w:rsidRPr="001E5DBB">
        <w:rPr>
          <w:rFonts w:ascii="Times New Roman" w:hAnsi="Times New Roman" w:cs="Times New Roman"/>
          <w:sz w:val="24"/>
          <w:szCs w:val="24"/>
        </w:rPr>
        <w:t xml:space="preserve">a </w:t>
      </w:r>
      <w:proofErr w:type="spellStart"/>
      <w:r w:rsidR="001B0091" w:rsidRPr="001E5DBB">
        <w:rPr>
          <w:rFonts w:ascii="Times New Roman" w:hAnsi="Times New Roman" w:cs="Times New Roman"/>
          <w:sz w:val="24"/>
          <w:szCs w:val="24"/>
        </w:rPr>
        <w:t>nPH</w:t>
      </w:r>
      <w:proofErr w:type="spellEnd"/>
      <w:r w:rsidR="001B0091" w:rsidRPr="001E5DBB">
        <w:rPr>
          <w:rFonts w:ascii="Times New Roman" w:hAnsi="Times New Roman" w:cs="Times New Roman"/>
          <w:sz w:val="24"/>
          <w:szCs w:val="24"/>
        </w:rPr>
        <w:t xml:space="preserve"> of just 11000 cps. According to the limited peak focusing, the compounds are just baseline separated with wide instead of high peaks. This </w:t>
      </w:r>
      <w:r w:rsidR="00E04095" w:rsidRPr="001E5DBB">
        <w:rPr>
          <w:rFonts w:ascii="Times New Roman" w:hAnsi="Times New Roman" w:cs="Times New Roman"/>
          <w:sz w:val="24"/>
          <w:szCs w:val="24"/>
        </w:rPr>
        <w:t xml:space="preserve">would </w:t>
      </w:r>
      <w:r w:rsidR="001B0091" w:rsidRPr="001E5DBB">
        <w:rPr>
          <w:rFonts w:ascii="Times New Roman" w:hAnsi="Times New Roman" w:cs="Times New Roman"/>
          <w:sz w:val="24"/>
          <w:szCs w:val="24"/>
        </w:rPr>
        <w:t>worsen detection limits an</w:t>
      </w:r>
      <w:r w:rsidR="00623009" w:rsidRPr="001E5DBB">
        <w:rPr>
          <w:rFonts w:ascii="Times New Roman" w:hAnsi="Times New Roman" w:cs="Times New Roman"/>
          <w:sz w:val="24"/>
          <w:szCs w:val="24"/>
        </w:rPr>
        <w:t>d separation capability in real-life bio-</w:t>
      </w:r>
      <w:r w:rsidR="001B0091" w:rsidRPr="001E5DBB">
        <w:rPr>
          <w:rFonts w:ascii="Times New Roman" w:hAnsi="Times New Roman" w:cs="Times New Roman"/>
          <w:sz w:val="24"/>
          <w:szCs w:val="24"/>
        </w:rPr>
        <w:t xml:space="preserve">samples. </w:t>
      </w:r>
      <w:r w:rsidR="00E44A8C" w:rsidRPr="001E5DBB">
        <w:rPr>
          <w:rFonts w:ascii="Times New Roman" w:hAnsi="Times New Roman" w:cs="Times New Roman"/>
          <w:sz w:val="24"/>
          <w:szCs w:val="24"/>
        </w:rPr>
        <w:t xml:space="preserve">When </w:t>
      </w:r>
      <w:proofErr w:type="spellStart"/>
      <w:r w:rsidR="00E44A8C" w:rsidRPr="001E5DBB">
        <w:rPr>
          <w:rFonts w:ascii="Times New Roman" w:hAnsi="Times New Roman" w:cs="Times New Roman"/>
          <w:sz w:val="24"/>
          <w:szCs w:val="24"/>
        </w:rPr>
        <w:t>analyte’s</w:t>
      </w:r>
      <w:proofErr w:type="spellEnd"/>
      <w:r w:rsidR="00E44A8C" w:rsidRPr="001E5DBB">
        <w:rPr>
          <w:rFonts w:ascii="Times New Roman" w:hAnsi="Times New Roman" w:cs="Times New Roman"/>
          <w:sz w:val="24"/>
          <w:szCs w:val="24"/>
        </w:rPr>
        <w:t xml:space="preserve"> concentration is too small (i.e. &lt;LOD) and/or</w:t>
      </w:r>
      <w:r w:rsidR="000B0C98" w:rsidRPr="001E5DBB">
        <w:rPr>
          <w:rFonts w:ascii="Times New Roman" w:hAnsi="Times New Roman" w:cs="Times New Roman"/>
          <w:sz w:val="24"/>
          <w:szCs w:val="24"/>
        </w:rPr>
        <w:t xml:space="preserve"> peak height vs. peak width need</w:t>
      </w:r>
      <w:r w:rsidR="00AF3205" w:rsidRPr="001E5DBB">
        <w:rPr>
          <w:rFonts w:ascii="Times New Roman" w:hAnsi="Times New Roman" w:cs="Times New Roman"/>
          <w:sz w:val="24"/>
          <w:szCs w:val="24"/>
        </w:rPr>
        <w:t>s</w:t>
      </w:r>
      <w:r w:rsidR="000B0C98" w:rsidRPr="001E5DBB">
        <w:rPr>
          <w:rFonts w:ascii="Times New Roman" w:hAnsi="Times New Roman" w:cs="Times New Roman"/>
          <w:sz w:val="24"/>
          <w:szCs w:val="24"/>
        </w:rPr>
        <w:t xml:space="preserve"> to be improved</w:t>
      </w:r>
      <w:r w:rsidR="00AF3205" w:rsidRPr="001E5DBB">
        <w:rPr>
          <w:rFonts w:ascii="Times New Roman" w:hAnsi="Times New Roman" w:cs="Times New Roman"/>
          <w:sz w:val="24"/>
          <w:szCs w:val="24"/>
        </w:rPr>
        <w:t>, it is possible to place</w:t>
      </w:r>
      <w:r w:rsidR="00E44A8C" w:rsidRPr="001E5DBB">
        <w:rPr>
          <w:rFonts w:ascii="Times New Roman" w:hAnsi="Times New Roman" w:cs="Times New Roman"/>
          <w:sz w:val="24"/>
          <w:szCs w:val="24"/>
        </w:rPr>
        <w:t xml:space="preserve"> </w:t>
      </w:r>
      <w:r w:rsidR="000B0C98" w:rsidRPr="001E5DBB">
        <w:rPr>
          <w:rFonts w:ascii="Times New Roman" w:hAnsi="Times New Roman" w:cs="Times New Roman"/>
          <w:sz w:val="24"/>
          <w:szCs w:val="24"/>
        </w:rPr>
        <w:t>electrolytes with very low vs. very high conductivity or low vs</w:t>
      </w:r>
      <w:r w:rsidR="00E44A8C" w:rsidRPr="001E5DBB">
        <w:rPr>
          <w:rFonts w:ascii="Times New Roman" w:hAnsi="Times New Roman" w:cs="Times New Roman"/>
          <w:sz w:val="24"/>
          <w:szCs w:val="24"/>
        </w:rPr>
        <w:t>.</w:t>
      </w:r>
      <w:r w:rsidR="000B0C98" w:rsidRPr="001E5DBB">
        <w:rPr>
          <w:rFonts w:ascii="Times New Roman" w:hAnsi="Times New Roman" w:cs="Times New Roman"/>
          <w:sz w:val="24"/>
          <w:szCs w:val="24"/>
        </w:rPr>
        <w:t xml:space="preserve"> high pH before vs. behind the increased sample plug volume inside the capillary. </w:t>
      </w:r>
      <w:r w:rsidR="00E44A8C" w:rsidRPr="001E5DBB">
        <w:rPr>
          <w:rFonts w:ascii="Times New Roman" w:hAnsi="Times New Roman" w:cs="Times New Roman"/>
          <w:sz w:val="24"/>
          <w:szCs w:val="24"/>
        </w:rPr>
        <w:t>This</w:t>
      </w:r>
      <w:r w:rsidR="00FA42CF" w:rsidRPr="001E5DBB">
        <w:rPr>
          <w:rFonts w:ascii="Times New Roman" w:hAnsi="Times New Roman" w:cs="Times New Roman"/>
          <w:sz w:val="24"/>
          <w:szCs w:val="24"/>
        </w:rPr>
        <w:t xml:space="preserve"> method, </w:t>
      </w:r>
      <w:r w:rsidR="00076995" w:rsidRPr="001E5DBB">
        <w:rPr>
          <w:rFonts w:ascii="Times New Roman" w:hAnsi="Times New Roman" w:cs="Times New Roman"/>
          <w:sz w:val="24"/>
          <w:szCs w:val="24"/>
        </w:rPr>
        <w:t xml:space="preserve">known as stacking, </w:t>
      </w:r>
      <w:r w:rsidR="00E44A8C" w:rsidRPr="001E5DBB">
        <w:rPr>
          <w:rFonts w:ascii="Times New Roman" w:hAnsi="Times New Roman" w:cs="Times New Roman"/>
          <w:sz w:val="24"/>
          <w:szCs w:val="24"/>
        </w:rPr>
        <w:t xml:space="preserve">increases the total amount of </w:t>
      </w:r>
      <w:proofErr w:type="spellStart"/>
      <w:r w:rsidR="00E44A8C" w:rsidRPr="001E5DBB">
        <w:rPr>
          <w:rFonts w:ascii="Times New Roman" w:hAnsi="Times New Roman" w:cs="Times New Roman"/>
          <w:sz w:val="24"/>
          <w:szCs w:val="24"/>
        </w:rPr>
        <w:t>analyte</w:t>
      </w:r>
      <w:proofErr w:type="spellEnd"/>
      <w:r w:rsidR="00E44A8C" w:rsidRPr="001E5DBB">
        <w:rPr>
          <w:rFonts w:ascii="Times New Roman" w:hAnsi="Times New Roman" w:cs="Times New Roman"/>
          <w:sz w:val="24"/>
          <w:szCs w:val="24"/>
        </w:rPr>
        <w:t xml:space="preserve"> ions </w:t>
      </w:r>
      <w:r w:rsidR="002348CD" w:rsidRPr="001E5DBB">
        <w:rPr>
          <w:rFonts w:ascii="Times New Roman" w:hAnsi="Times New Roman" w:cs="Times New Roman"/>
          <w:sz w:val="24"/>
          <w:szCs w:val="24"/>
        </w:rPr>
        <w:t xml:space="preserve">(using increased sample volume) </w:t>
      </w:r>
      <w:r w:rsidR="00E44A8C" w:rsidRPr="001E5DBB">
        <w:rPr>
          <w:rFonts w:ascii="Times New Roman" w:hAnsi="Times New Roman" w:cs="Times New Roman"/>
          <w:sz w:val="24"/>
          <w:szCs w:val="24"/>
        </w:rPr>
        <w:t xml:space="preserve">and </w:t>
      </w:r>
      <w:proofErr w:type="spellStart"/>
      <w:r w:rsidR="00E44A8C" w:rsidRPr="001E5DBB">
        <w:rPr>
          <w:rFonts w:ascii="Times New Roman" w:hAnsi="Times New Roman" w:cs="Times New Roman"/>
          <w:sz w:val="24"/>
          <w:szCs w:val="24"/>
        </w:rPr>
        <w:t>parallelly</w:t>
      </w:r>
      <w:proofErr w:type="spellEnd"/>
      <w:r w:rsidR="00E44A8C" w:rsidRPr="001E5DBB">
        <w:rPr>
          <w:rFonts w:ascii="Times New Roman" w:hAnsi="Times New Roman" w:cs="Times New Roman"/>
          <w:sz w:val="24"/>
          <w:szCs w:val="24"/>
        </w:rPr>
        <w:t xml:space="preserve"> effects focusing of the ions at pH- or conductivity-borders</w:t>
      </w:r>
      <w:r w:rsidR="002348CD" w:rsidRPr="001E5DBB">
        <w:rPr>
          <w:rFonts w:ascii="Times New Roman" w:hAnsi="Times New Roman" w:cs="Times New Roman"/>
          <w:sz w:val="24"/>
          <w:szCs w:val="24"/>
        </w:rPr>
        <w:t>:</w:t>
      </w:r>
      <w:r w:rsidR="00076995" w:rsidRPr="001E5DBB">
        <w:rPr>
          <w:rFonts w:ascii="Times New Roman" w:hAnsi="Times New Roman" w:cs="Times New Roman"/>
          <w:sz w:val="24"/>
          <w:szCs w:val="24"/>
        </w:rPr>
        <w:t xml:space="preserve"> B</w:t>
      </w:r>
      <w:r w:rsidR="005C696D" w:rsidRPr="001E5DBB">
        <w:rPr>
          <w:rFonts w:ascii="Times New Roman" w:hAnsi="Times New Roman" w:cs="Times New Roman"/>
          <w:sz w:val="24"/>
          <w:szCs w:val="24"/>
        </w:rPr>
        <w:t>ecause the sample plug has a lower concentration of buffer ions, the effective field strength across the sample plug is larger than that in the rest of the capillary. As a result, cations in the sample plug migrate toward the cathode with a greater velocity and the anions migrate more slowly. When the ions reach their respective borders between the sample plug and the electrolyte (terminating or leading electrolyte), the electrical field decreases and the electrophoretic velocity of cations decreases and th</w:t>
      </w:r>
      <w:r w:rsidR="002348CD" w:rsidRPr="001E5DBB">
        <w:rPr>
          <w:rFonts w:ascii="Times New Roman" w:hAnsi="Times New Roman" w:cs="Times New Roman"/>
          <w:sz w:val="24"/>
          <w:szCs w:val="24"/>
        </w:rPr>
        <w:t xml:space="preserve">at for anions increases </w:t>
      </w:r>
      <w:r w:rsidR="002348CD" w:rsidRPr="001E5DBB">
        <w:rPr>
          <w:rFonts w:ascii="Times New Roman" w:hAnsi="Times New Roman" w:cs="Times New Roman"/>
          <w:sz w:val="24"/>
          <w:szCs w:val="24"/>
        </w:rPr>
        <w:fldChar w:fldCharType="begin"/>
      </w:r>
      <w:r w:rsidR="002348CD" w:rsidRPr="001E5DBB">
        <w:rPr>
          <w:rFonts w:ascii="Times New Roman" w:hAnsi="Times New Roman" w:cs="Times New Roman"/>
          <w:sz w:val="24"/>
          <w:szCs w:val="24"/>
        </w:rPr>
        <w:instrText xml:space="preserve"> ADDIN EN.CITE &lt;EndNote&gt;&lt;Cite&gt;&lt;Author&gt;Mala&lt;/Author&gt;&lt;Year&gt;2009&lt;/Year&gt;&lt;RecNum&gt;502&lt;/RecNum&gt;&lt;DisplayText&gt;(Mala, Slampova et al. 2009)&lt;/DisplayText&gt;&lt;record&gt;&lt;rec-number&gt;502&lt;/rec-number&gt;&lt;foreign-keys&gt;&lt;key app="EN" db-id="5f9txere4wxpxqeewaxpsedw09sdsxzffvr2" timestamp="1548230846"&gt;502&lt;/key&gt;&lt;/foreign-keys&gt;&lt;ref-type name="Journal Article"&gt;17&lt;/ref-type&gt;&lt;contributors&gt;&lt;authors&gt;&lt;author&gt;Mala, Z.&lt;/author&gt;&lt;author&gt;Slampova, A.&lt;/author&gt;&lt;author&gt;Gebauer, P.&lt;/author&gt;&lt;author&gt;Bocek, P.&lt;/author&gt;&lt;/authors&gt;&lt;/contributors&gt;&lt;auth-address&gt;Institute of Analytical Chemistry of the ASCR, Brno, Czech Republic.&lt;/auth-address&gt;&lt;titles&gt;&lt;title&gt;Contemporary sample stacking in CE&lt;/title&gt;&lt;secondary-title&gt;Electrophoresis&lt;/secondary-title&gt;&lt;/titles&gt;&lt;periodical&gt;&lt;full-title&gt;Electrophoresis&lt;/full-title&gt;&lt;abbr-1&gt;Electrophoresis&lt;/abbr-1&gt;&lt;/periodical&gt;&lt;pages&gt;215-29&lt;/pages&gt;&lt;volume&gt;30&lt;/volume&gt;&lt;number&gt;1&lt;/number&gt;&lt;keywords&gt;&lt;keyword&gt;Body Fluids/chemistry&lt;/keyword&gt;&lt;keyword&gt;Chromatography, Micellar Electrokinetic Capillary/methods&lt;/keyword&gt;&lt;keyword&gt;Electrophoresis/methods&lt;/keyword&gt;&lt;keyword&gt;Electrophoresis, Capillary/*methods&lt;/keyword&gt;&lt;keyword&gt;Electrophoresis, Microchip/methods&lt;/keyword&gt;&lt;keyword&gt;Food Analysis&lt;/keyword&gt;&lt;keyword&gt;Humans&lt;/keyword&gt;&lt;keyword&gt;Hydrogen-Ion Concentration&lt;/keyword&gt;&lt;keyword&gt;Inorganic Chemicals/analysis&lt;/keyword&gt;&lt;keyword&gt;Mass Spectrometry/methods&lt;/keyword&gt;&lt;keyword&gt;Sensitivity and Specificity&lt;/keyword&gt;&lt;/keywords&gt;&lt;dates&gt;&lt;year&gt;2009&lt;/year&gt;&lt;pub-dates&gt;&lt;date&gt;Jan&lt;/date&gt;&lt;/pub-dates&gt;&lt;/dates&gt;&lt;isbn&gt;1522-2683 (Electronic)&amp;#xD;0173-0835 (Linking)&lt;/isbn&gt;&lt;accession-num&gt;19101931&lt;/accession-num&gt;&lt;urls&gt;&lt;related-urls&gt;&lt;url&gt;https://www.ncbi.nlm.nih.gov/pubmed/19101931&lt;/url&gt;&lt;/related-urls&gt;&lt;/urls&gt;&lt;electronic-resource-num&gt;10.1002/elps.200800433&lt;/electronic-resource-num&gt;&lt;/record&gt;&lt;/Cite&gt;&lt;/EndNote&gt;</w:instrText>
      </w:r>
      <w:r w:rsidR="002348CD" w:rsidRPr="001E5DBB">
        <w:rPr>
          <w:rFonts w:ascii="Times New Roman" w:hAnsi="Times New Roman" w:cs="Times New Roman"/>
          <w:sz w:val="24"/>
          <w:szCs w:val="24"/>
        </w:rPr>
        <w:fldChar w:fldCharType="separate"/>
      </w:r>
      <w:r w:rsidR="002348CD" w:rsidRPr="001E5DBB">
        <w:rPr>
          <w:rFonts w:ascii="Times New Roman" w:hAnsi="Times New Roman" w:cs="Times New Roman"/>
          <w:noProof/>
          <w:sz w:val="24"/>
          <w:szCs w:val="24"/>
        </w:rPr>
        <w:t>(</w:t>
      </w:r>
      <w:hyperlink w:anchor="_ENREF_16" w:tooltip="Mala, 2009 #502" w:history="1">
        <w:r w:rsidR="001E5DBB" w:rsidRPr="001E5DBB">
          <w:rPr>
            <w:rFonts w:ascii="Times New Roman" w:hAnsi="Times New Roman" w:cs="Times New Roman"/>
            <w:noProof/>
            <w:sz w:val="24"/>
            <w:szCs w:val="24"/>
          </w:rPr>
          <w:t>Mala, Slampova et al. 2009</w:t>
        </w:r>
      </w:hyperlink>
      <w:r w:rsidR="002348CD" w:rsidRPr="001E5DBB">
        <w:rPr>
          <w:rFonts w:ascii="Times New Roman" w:hAnsi="Times New Roman" w:cs="Times New Roman"/>
          <w:noProof/>
          <w:sz w:val="24"/>
          <w:szCs w:val="24"/>
        </w:rPr>
        <w:t>)</w:t>
      </w:r>
      <w:r w:rsidR="002348CD" w:rsidRPr="001E5DBB">
        <w:rPr>
          <w:rFonts w:ascii="Times New Roman" w:hAnsi="Times New Roman" w:cs="Times New Roman"/>
          <w:sz w:val="24"/>
          <w:szCs w:val="24"/>
        </w:rPr>
        <w:fldChar w:fldCharType="end"/>
      </w:r>
      <w:r w:rsidR="002348CD" w:rsidRPr="001E5DBB">
        <w:rPr>
          <w:rFonts w:ascii="Times New Roman" w:hAnsi="Times New Roman" w:cs="Times New Roman"/>
          <w:sz w:val="24"/>
          <w:szCs w:val="24"/>
        </w:rPr>
        <w:t xml:space="preserve">. </w:t>
      </w:r>
      <w:r w:rsidR="00076995"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The</w:t>
      </w:r>
      <w:r w:rsidR="00A07E90"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stacking applied in subsequent experiments introduc</w:t>
      </w:r>
      <w:r w:rsidR="005C696D" w:rsidRPr="001E5DBB">
        <w:rPr>
          <w:rFonts w:ascii="Times New Roman" w:hAnsi="Times New Roman" w:cs="Times New Roman"/>
          <w:sz w:val="24"/>
          <w:szCs w:val="24"/>
        </w:rPr>
        <w:t>ed</w:t>
      </w:r>
      <w:r w:rsidR="001B0091" w:rsidRPr="001E5DBB">
        <w:rPr>
          <w:rFonts w:ascii="Times New Roman" w:hAnsi="Times New Roman" w:cs="Times New Roman"/>
          <w:sz w:val="24"/>
          <w:szCs w:val="24"/>
        </w:rPr>
        <w:t xml:space="preserve"> an alkaline leading electrolyte with high conductivity in front of the sample (step A4, </w:t>
      </w:r>
      <w:r w:rsidR="001B0091" w:rsidRPr="001E5DBB">
        <w:rPr>
          <w:rFonts w:ascii="Times New Roman" w:hAnsi="Times New Roman" w:cs="Times New Roman"/>
          <w:b/>
          <w:sz w:val="24"/>
          <w:szCs w:val="24"/>
        </w:rPr>
        <w:t>table 1</w:t>
      </w:r>
      <w:r w:rsidR="001B0091" w:rsidRPr="001E5DBB">
        <w:rPr>
          <w:rFonts w:ascii="Times New Roman" w:hAnsi="Times New Roman" w:cs="Times New Roman"/>
          <w:sz w:val="24"/>
          <w:szCs w:val="24"/>
        </w:rPr>
        <w:t xml:space="preserve">) and behind </w:t>
      </w:r>
      <w:r w:rsidR="005C696D" w:rsidRPr="001E5DBB">
        <w:rPr>
          <w:rFonts w:ascii="Times New Roman" w:hAnsi="Times New Roman" w:cs="Times New Roman"/>
          <w:sz w:val="24"/>
          <w:szCs w:val="24"/>
        </w:rPr>
        <w:t xml:space="preserve">the </w:t>
      </w:r>
      <w:r w:rsidR="001B0091" w:rsidRPr="001E5DBB">
        <w:rPr>
          <w:rFonts w:ascii="Times New Roman" w:hAnsi="Times New Roman" w:cs="Times New Roman"/>
          <w:sz w:val="24"/>
          <w:szCs w:val="24"/>
        </w:rPr>
        <w:t xml:space="preserve">injected sample a terminating electrolyte having low conductivity </w:t>
      </w:r>
      <w:r w:rsidR="00433B3C" w:rsidRPr="001E5DBB">
        <w:rPr>
          <w:rFonts w:ascii="Times New Roman" w:hAnsi="Times New Roman" w:cs="Times New Roman"/>
          <w:sz w:val="24"/>
          <w:szCs w:val="24"/>
        </w:rPr>
        <w:t>with</w:t>
      </w:r>
      <w:r w:rsidR="001B0091" w:rsidRPr="001E5DBB">
        <w:rPr>
          <w:rFonts w:ascii="Times New Roman" w:hAnsi="Times New Roman" w:cs="Times New Roman"/>
          <w:sz w:val="24"/>
          <w:szCs w:val="24"/>
        </w:rPr>
        <w:t xml:space="preserve"> slight acidity (step A6, </w:t>
      </w:r>
      <w:r w:rsidR="001B0091" w:rsidRPr="001E5DBB">
        <w:rPr>
          <w:rFonts w:ascii="Times New Roman" w:hAnsi="Times New Roman" w:cs="Times New Roman"/>
          <w:b/>
          <w:sz w:val="24"/>
          <w:szCs w:val="24"/>
        </w:rPr>
        <w:t>table 1</w:t>
      </w:r>
      <w:r w:rsidR="001B0091" w:rsidRPr="001E5DBB">
        <w:rPr>
          <w:rFonts w:ascii="Times New Roman" w:hAnsi="Times New Roman" w:cs="Times New Roman"/>
          <w:sz w:val="24"/>
          <w:szCs w:val="24"/>
        </w:rPr>
        <w:t>)</w:t>
      </w:r>
      <w:r w:rsidR="003115FB" w:rsidRPr="001E5DBB">
        <w:rPr>
          <w:rFonts w:ascii="Times New Roman" w:hAnsi="Times New Roman" w:cs="Times New Roman"/>
          <w:sz w:val="24"/>
          <w:szCs w:val="24"/>
        </w:rPr>
        <w:t>.</w:t>
      </w:r>
      <w:r w:rsidR="00A07E90"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 xml:space="preserve">Using these optimized </w:t>
      </w:r>
      <w:proofErr w:type="gramStart"/>
      <w:r w:rsidR="001B0091" w:rsidRPr="001E5DBB">
        <w:rPr>
          <w:rFonts w:ascii="Times New Roman" w:hAnsi="Times New Roman" w:cs="Times New Roman"/>
          <w:sz w:val="24"/>
          <w:szCs w:val="24"/>
        </w:rPr>
        <w:t>conditions</w:t>
      </w:r>
      <w:proofErr w:type="gramEnd"/>
      <w:r w:rsidR="001B0091" w:rsidRPr="001E5DBB">
        <w:rPr>
          <w:rFonts w:ascii="Times New Roman" w:hAnsi="Times New Roman" w:cs="Times New Roman"/>
          <w:sz w:val="24"/>
          <w:szCs w:val="24"/>
        </w:rPr>
        <w:t xml:space="preserve"> </w:t>
      </w:r>
      <w:r w:rsidR="00433B3C" w:rsidRPr="001E5DBB">
        <w:rPr>
          <w:rFonts w:ascii="Times New Roman" w:hAnsi="Times New Roman" w:cs="Times New Roman"/>
          <w:sz w:val="24"/>
          <w:szCs w:val="24"/>
        </w:rPr>
        <w:t xml:space="preserve">the </w:t>
      </w:r>
      <w:r w:rsidR="001B0091" w:rsidRPr="001E5DBB">
        <w:rPr>
          <w:rFonts w:ascii="Times New Roman" w:hAnsi="Times New Roman" w:cs="Times New Roman"/>
          <w:sz w:val="24"/>
          <w:szCs w:val="24"/>
        </w:rPr>
        <w:t xml:space="preserve">first standard mixtures were analyzed. </w:t>
      </w:r>
      <w:r w:rsidR="00433B3C" w:rsidRPr="001E5DBB">
        <w:rPr>
          <w:rFonts w:ascii="Times New Roman" w:hAnsi="Times New Roman" w:cs="Times New Roman"/>
          <w:sz w:val="24"/>
          <w:szCs w:val="24"/>
        </w:rPr>
        <w:t xml:space="preserve">In </w:t>
      </w:r>
      <w:r w:rsidR="00783B69" w:rsidRPr="001E5DBB">
        <w:rPr>
          <w:rFonts w:ascii="Times New Roman" w:hAnsi="Times New Roman" w:cs="Times New Roman"/>
          <w:b/>
          <w:sz w:val="24"/>
          <w:szCs w:val="24"/>
        </w:rPr>
        <w:t xml:space="preserve">Figure </w:t>
      </w:r>
      <w:r w:rsidR="00CA7166" w:rsidRPr="001E5DBB">
        <w:rPr>
          <w:rFonts w:ascii="Times New Roman" w:hAnsi="Times New Roman" w:cs="Times New Roman"/>
          <w:b/>
          <w:sz w:val="24"/>
          <w:szCs w:val="24"/>
        </w:rPr>
        <w:t>2</w:t>
      </w:r>
      <w:r w:rsidR="00CA7166" w:rsidRPr="001E5DBB">
        <w:rPr>
          <w:rFonts w:ascii="Times New Roman" w:hAnsi="Times New Roman" w:cs="Times New Roman"/>
          <w:sz w:val="24"/>
          <w:szCs w:val="24"/>
        </w:rPr>
        <w:t xml:space="preserve"> </w:t>
      </w:r>
      <w:r w:rsidR="00433B3C" w:rsidRPr="001E5DBB">
        <w:rPr>
          <w:rFonts w:ascii="Times New Roman" w:hAnsi="Times New Roman" w:cs="Times New Roman"/>
          <w:sz w:val="24"/>
          <w:szCs w:val="24"/>
        </w:rPr>
        <w:t>we demonstrate</w:t>
      </w:r>
      <w:r w:rsidR="001B0091" w:rsidRPr="001E5DBB">
        <w:rPr>
          <w:rFonts w:ascii="Times New Roman" w:hAnsi="Times New Roman" w:cs="Times New Roman"/>
          <w:sz w:val="24"/>
          <w:szCs w:val="24"/>
        </w:rPr>
        <w:t xml:space="preserve"> the separation of both iron redox-species </w:t>
      </w:r>
      <w:r w:rsidR="001B0091" w:rsidRPr="001E5DBB">
        <w:rPr>
          <w:rFonts w:ascii="Times New Roman" w:hAnsi="Times New Roman" w:cs="Times New Roman"/>
          <w:sz w:val="24"/>
          <w:szCs w:val="24"/>
        </w:rPr>
        <w:lastRenderedPageBreak/>
        <w:t xml:space="preserve">at a concentration of 50 µg/L. </w:t>
      </w:r>
      <w:r w:rsidR="00433B3C" w:rsidRPr="001E5DBB">
        <w:rPr>
          <w:rFonts w:ascii="Times New Roman" w:hAnsi="Times New Roman" w:cs="Times New Roman"/>
          <w:sz w:val="24"/>
          <w:szCs w:val="24"/>
        </w:rPr>
        <w:t xml:space="preserve">Peak shapes were good and achieved for </w:t>
      </w:r>
      <w:proofErr w:type="gramStart"/>
      <w:r w:rsidR="00433B3C" w:rsidRPr="001E5DBB">
        <w:rPr>
          <w:rFonts w:ascii="Times New Roman" w:hAnsi="Times New Roman" w:cs="Times New Roman"/>
          <w:sz w:val="24"/>
          <w:szCs w:val="24"/>
        </w:rPr>
        <w:t>Fe(</w:t>
      </w:r>
      <w:proofErr w:type="gramEnd"/>
      <w:r w:rsidR="00433B3C" w:rsidRPr="001E5DBB">
        <w:rPr>
          <w:rFonts w:ascii="Times New Roman" w:hAnsi="Times New Roman" w:cs="Times New Roman"/>
          <w:sz w:val="24"/>
          <w:szCs w:val="24"/>
        </w:rPr>
        <w:t xml:space="preserve">III) a </w:t>
      </w:r>
      <w:proofErr w:type="spellStart"/>
      <w:r w:rsidR="00433B3C" w:rsidRPr="001E5DBB">
        <w:rPr>
          <w:rFonts w:ascii="Times New Roman" w:hAnsi="Times New Roman" w:cs="Times New Roman"/>
          <w:sz w:val="24"/>
          <w:szCs w:val="24"/>
        </w:rPr>
        <w:t>PWb</w:t>
      </w:r>
      <w:proofErr w:type="spellEnd"/>
      <w:r w:rsidR="00433B3C" w:rsidRPr="001E5DBB">
        <w:rPr>
          <w:rFonts w:ascii="Times New Roman" w:hAnsi="Times New Roman" w:cs="Times New Roman"/>
          <w:sz w:val="24"/>
          <w:szCs w:val="24"/>
        </w:rPr>
        <w:t xml:space="preserve"> of 5 seconds and a </w:t>
      </w:r>
      <w:proofErr w:type="spellStart"/>
      <w:r w:rsidR="00433B3C" w:rsidRPr="001E5DBB">
        <w:rPr>
          <w:rFonts w:ascii="Times New Roman" w:hAnsi="Times New Roman" w:cs="Times New Roman"/>
          <w:sz w:val="24"/>
          <w:szCs w:val="24"/>
        </w:rPr>
        <w:t>nPH</w:t>
      </w:r>
      <w:proofErr w:type="spellEnd"/>
      <w:r w:rsidR="00433B3C" w:rsidRPr="001E5DBB">
        <w:rPr>
          <w:rFonts w:ascii="Times New Roman" w:hAnsi="Times New Roman" w:cs="Times New Roman"/>
          <w:sz w:val="24"/>
          <w:szCs w:val="24"/>
        </w:rPr>
        <w:t xml:space="preserve"> of 39100 cps for Fe(II) a </w:t>
      </w:r>
      <w:proofErr w:type="spellStart"/>
      <w:r w:rsidR="00433B3C" w:rsidRPr="001E5DBB">
        <w:rPr>
          <w:rFonts w:ascii="Times New Roman" w:hAnsi="Times New Roman" w:cs="Times New Roman"/>
          <w:sz w:val="24"/>
          <w:szCs w:val="24"/>
        </w:rPr>
        <w:t>PWb</w:t>
      </w:r>
      <w:proofErr w:type="spellEnd"/>
      <w:r w:rsidR="00433B3C" w:rsidRPr="001E5DBB">
        <w:rPr>
          <w:rFonts w:ascii="Times New Roman" w:hAnsi="Times New Roman" w:cs="Times New Roman"/>
          <w:sz w:val="24"/>
          <w:szCs w:val="24"/>
        </w:rPr>
        <w:t xml:space="preserve"> of  8 seconds and a </w:t>
      </w:r>
      <w:proofErr w:type="spellStart"/>
      <w:r w:rsidR="00433B3C" w:rsidRPr="001E5DBB">
        <w:rPr>
          <w:rFonts w:ascii="Times New Roman" w:hAnsi="Times New Roman" w:cs="Times New Roman"/>
          <w:sz w:val="24"/>
          <w:szCs w:val="24"/>
        </w:rPr>
        <w:t>nPH</w:t>
      </w:r>
      <w:proofErr w:type="spellEnd"/>
      <w:r w:rsidR="00433B3C" w:rsidRPr="001E5DBB">
        <w:rPr>
          <w:rFonts w:ascii="Times New Roman" w:hAnsi="Times New Roman" w:cs="Times New Roman"/>
          <w:sz w:val="24"/>
          <w:szCs w:val="24"/>
        </w:rPr>
        <w:t xml:space="preserve"> of 41200 cps.</w:t>
      </w:r>
      <w:r w:rsidR="00937031"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 xml:space="preserve">Calibration was tested up to 600 µg/L per Fe-species, providing </w:t>
      </w:r>
      <w:r w:rsidR="00937031" w:rsidRPr="001E5DBB">
        <w:rPr>
          <w:rFonts w:ascii="Times New Roman" w:hAnsi="Times New Roman" w:cs="Times New Roman"/>
          <w:sz w:val="24"/>
          <w:szCs w:val="24"/>
        </w:rPr>
        <w:t xml:space="preserve">an </w:t>
      </w:r>
      <w:r w:rsidR="001B0091" w:rsidRPr="001E5DBB">
        <w:rPr>
          <w:rFonts w:ascii="Times New Roman" w:hAnsi="Times New Roman" w:cs="Times New Roman"/>
          <w:sz w:val="24"/>
          <w:szCs w:val="24"/>
        </w:rPr>
        <w:t xml:space="preserve">acceptable linearity for </w:t>
      </w:r>
      <w:proofErr w:type="gramStart"/>
      <w:r w:rsidR="001B0091" w:rsidRPr="001E5DBB">
        <w:rPr>
          <w:rFonts w:ascii="Times New Roman" w:hAnsi="Times New Roman" w:cs="Times New Roman"/>
          <w:sz w:val="24"/>
          <w:szCs w:val="24"/>
        </w:rPr>
        <w:t>Fe(</w:t>
      </w:r>
      <w:proofErr w:type="gramEnd"/>
      <w:r w:rsidR="001B0091" w:rsidRPr="001E5DBB">
        <w:rPr>
          <w:rFonts w:ascii="Times New Roman" w:hAnsi="Times New Roman" w:cs="Times New Roman"/>
          <w:sz w:val="24"/>
          <w:szCs w:val="24"/>
        </w:rPr>
        <w:t xml:space="preserve">III), </w:t>
      </w:r>
      <w:r w:rsidR="00937031" w:rsidRPr="001E5DBB">
        <w:rPr>
          <w:rFonts w:ascii="Times New Roman" w:hAnsi="Times New Roman" w:cs="Times New Roman"/>
          <w:sz w:val="24"/>
          <w:szCs w:val="24"/>
        </w:rPr>
        <w:t>while</w:t>
      </w:r>
      <w:r w:rsidR="001B0091" w:rsidRPr="001E5DBB">
        <w:rPr>
          <w:rFonts w:ascii="Times New Roman" w:hAnsi="Times New Roman" w:cs="Times New Roman"/>
          <w:sz w:val="24"/>
          <w:szCs w:val="24"/>
        </w:rPr>
        <w:t xml:space="preserve">, for Fe(II) the curve flattened significantly above 150 µg/L. Therefore, final calibration </w:t>
      </w:r>
      <w:proofErr w:type="gramStart"/>
      <w:r w:rsidR="001B0091" w:rsidRPr="001E5DBB">
        <w:rPr>
          <w:rFonts w:ascii="Times New Roman" w:hAnsi="Times New Roman" w:cs="Times New Roman"/>
          <w:sz w:val="24"/>
          <w:szCs w:val="24"/>
        </w:rPr>
        <w:t>was performed</w:t>
      </w:r>
      <w:proofErr w:type="gramEnd"/>
      <w:r w:rsidR="001B0091" w:rsidRPr="001E5DBB">
        <w:rPr>
          <w:rFonts w:ascii="Times New Roman" w:hAnsi="Times New Roman" w:cs="Times New Roman"/>
          <w:sz w:val="24"/>
          <w:szCs w:val="24"/>
        </w:rPr>
        <w:t xml:space="preserve"> only up to 150 µg/L for both species. This was considered </w:t>
      </w:r>
      <w:proofErr w:type="gramStart"/>
      <w:r w:rsidR="001B0091" w:rsidRPr="001E5DBB">
        <w:rPr>
          <w:rFonts w:ascii="Times New Roman" w:hAnsi="Times New Roman" w:cs="Times New Roman"/>
          <w:sz w:val="24"/>
          <w:szCs w:val="24"/>
        </w:rPr>
        <w:t>to be sufficient</w:t>
      </w:r>
      <w:proofErr w:type="gramEnd"/>
      <w:r w:rsidR="001B0091" w:rsidRPr="001E5DBB">
        <w:rPr>
          <w:rFonts w:ascii="Times New Roman" w:hAnsi="Times New Roman" w:cs="Times New Roman"/>
          <w:sz w:val="24"/>
          <w:szCs w:val="24"/>
        </w:rPr>
        <w:t xml:space="preserve"> since plan</w:t>
      </w:r>
      <w:r w:rsidR="00DD0860" w:rsidRPr="001E5DBB">
        <w:rPr>
          <w:rFonts w:ascii="Times New Roman" w:hAnsi="Times New Roman" w:cs="Times New Roman"/>
          <w:sz w:val="24"/>
          <w:szCs w:val="24"/>
        </w:rPr>
        <w:t>n</w:t>
      </w:r>
      <w:r w:rsidR="001B0091" w:rsidRPr="001E5DBB">
        <w:rPr>
          <w:rFonts w:ascii="Times New Roman" w:hAnsi="Times New Roman" w:cs="Times New Roman"/>
          <w:sz w:val="24"/>
          <w:szCs w:val="24"/>
        </w:rPr>
        <w:t xml:space="preserve">ed samples for analysis were known to have low </w:t>
      </w:r>
      <w:r w:rsidR="00937031" w:rsidRPr="001E5DBB">
        <w:rPr>
          <w:rFonts w:ascii="Times New Roman" w:hAnsi="Times New Roman" w:cs="Times New Roman"/>
          <w:sz w:val="24"/>
          <w:szCs w:val="24"/>
        </w:rPr>
        <w:t>iron</w:t>
      </w:r>
      <w:r w:rsidR="001B0091" w:rsidRPr="001E5DBB">
        <w:rPr>
          <w:rFonts w:ascii="Times New Roman" w:hAnsi="Times New Roman" w:cs="Times New Roman"/>
          <w:sz w:val="24"/>
          <w:szCs w:val="24"/>
        </w:rPr>
        <w:t xml:space="preserve"> concentration</w:t>
      </w:r>
      <w:r w:rsidR="00937031" w:rsidRPr="001E5DBB">
        <w:rPr>
          <w:rFonts w:ascii="Times New Roman" w:hAnsi="Times New Roman" w:cs="Times New Roman"/>
          <w:sz w:val="24"/>
          <w:szCs w:val="24"/>
        </w:rPr>
        <w:t>s</w:t>
      </w:r>
      <w:r w:rsidR="001B0091" w:rsidRPr="001E5DBB">
        <w:rPr>
          <w:rFonts w:ascii="Times New Roman" w:hAnsi="Times New Roman" w:cs="Times New Roman"/>
          <w:sz w:val="24"/>
          <w:szCs w:val="24"/>
        </w:rPr>
        <w:t xml:space="preserve">. In case </w:t>
      </w:r>
      <w:r w:rsidR="00937031" w:rsidRPr="001E5DBB">
        <w:rPr>
          <w:rFonts w:ascii="Times New Roman" w:hAnsi="Times New Roman" w:cs="Times New Roman"/>
          <w:sz w:val="24"/>
          <w:szCs w:val="24"/>
        </w:rPr>
        <w:t xml:space="preserve">of higher iron concentrations were expected, samples </w:t>
      </w:r>
      <w:proofErr w:type="gramStart"/>
      <w:r w:rsidR="00937031" w:rsidRPr="001E5DBB">
        <w:rPr>
          <w:rFonts w:ascii="Times New Roman" w:hAnsi="Times New Roman" w:cs="Times New Roman"/>
          <w:sz w:val="24"/>
          <w:szCs w:val="24"/>
        </w:rPr>
        <w:t>were diluted</w:t>
      </w:r>
      <w:proofErr w:type="gramEnd"/>
      <w:r w:rsidR="001B0091" w:rsidRPr="001E5DBB">
        <w:rPr>
          <w:rFonts w:ascii="Times New Roman" w:hAnsi="Times New Roman" w:cs="Times New Roman"/>
          <w:sz w:val="24"/>
          <w:szCs w:val="24"/>
        </w:rPr>
        <w:t xml:space="preserve"> accordingly. Five-point calibration curves were characterized by linear equations: </w:t>
      </w:r>
      <w:proofErr w:type="gramStart"/>
      <w:r w:rsidR="001B0091" w:rsidRPr="001E5DBB">
        <w:rPr>
          <w:rFonts w:ascii="Times New Roman" w:hAnsi="Times New Roman" w:cs="Times New Roman"/>
          <w:sz w:val="24"/>
          <w:szCs w:val="24"/>
        </w:rPr>
        <w:t>Fe(</w:t>
      </w:r>
      <w:proofErr w:type="gramEnd"/>
      <w:r w:rsidR="001B0091" w:rsidRPr="001E5DBB">
        <w:rPr>
          <w:rFonts w:ascii="Times New Roman" w:hAnsi="Times New Roman" w:cs="Times New Roman"/>
          <w:sz w:val="24"/>
          <w:szCs w:val="24"/>
        </w:rPr>
        <w:t>II): y</w:t>
      </w:r>
      <w:r w:rsidR="00DD0860"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 17.931x + 586.86, r²</w:t>
      </w:r>
      <w:r w:rsidR="00DD0860" w:rsidRPr="001E5DBB">
        <w:rPr>
          <w:rFonts w:ascii="Times New Roman" w:hAnsi="Times New Roman" w:cs="Times New Roman"/>
          <w:sz w:val="24"/>
          <w:szCs w:val="24"/>
        </w:rPr>
        <w:t> </w:t>
      </w:r>
      <w:r w:rsidR="001B0091" w:rsidRPr="001E5DBB">
        <w:rPr>
          <w:rFonts w:ascii="Times New Roman" w:hAnsi="Times New Roman" w:cs="Times New Roman"/>
          <w:sz w:val="24"/>
          <w:szCs w:val="24"/>
        </w:rPr>
        <w:t>=</w:t>
      </w:r>
      <w:r w:rsidR="00DD0860" w:rsidRPr="001E5DBB">
        <w:rPr>
          <w:rFonts w:ascii="Times New Roman" w:hAnsi="Times New Roman" w:cs="Times New Roman"/>
          <w:sz w:val="24"/>
          <w:szCs w:val="24"/>
        </w:rPr>
        <w:t> </w:t>
      </w:r>
      <w:r w:rsidR="001B0091" w:rsidRPr="001E5DBB">
        <w:rPr>
          <w:rFonts w:ascii="Times New Roman" w:hAnsi="Times New Roman" w:cs="Times New Roman"/>
          <w:sz w:val="24"/>
          <w:szCs w:val="24"/>
        </w:rPr>
        <w:t>0.9999; Fe(III)</w:t>
      </w:r>
      <w:r w:rsidR="00A22DFE"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 y = 23.151x + 37.107, r²</w:t>
      </w:r>
      <w:r w:rsidR="00DD0860"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w:t>
      </w:r>
      <w:r w:rsidR="00DD0860"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0.9951.</w:t>
      </w:r>
    </w:p>
    <w:p w14:paraId="751426BF" w14:textId="77777777" w:rsidR="001B0091" w:rsidRPr="001E5DBB" w:rsidRDefault="001B0091" w:rsidP="009D0CC3">
      <w:pPr>
        <w:spacing w:line="360" w:lineRule="auto"/>
        <w:jc w:val="both"/>
        <w:rPr>
          <w:rFonts w:ascii="Times New Roman" w:hAnsi="Times New Roman" w:cs="Times New Roman"/>
          <w:sz w:val="24"/>
          <w:szCs w:val="24"/>
        </w:rPr>
      </w:pPr>
    </w:p>
    <w:p w14:paraId="211F644D" w14:textId="77777777" w:rsidR="001B0091" w:rsidRPr="001E5DBB" w:rsidRDefault="001B0091" w:rsidP="009D0CC3">
      <w:pPr>
        <w:spacing w:after="0"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Concentration precision and migration time precision</w:t>
      </w:r>
    </w:p>
    <w:p w14:paraId="462CE84C" w14:textId="4DC0FF20" w:rsidR="001B0091" w:rsidRPr="001E5DBB" w:rsidRDefault="00937031" w:rsidP="00937031">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ab/>
      </w:r>
      <w:r w:rsidR="001B0091" w:rsidRPr="001E5DBB">
        <w:rPr>
          <w:rFonts w:ascii="Times New Roman" w:hAnsi="Times New Roman" w:cs="Times New Roman"/>
          <w:sz w:val="24"/>
          <w:szCs w:val="24"/>
        </w:rPr>
        <w:t xml:space="preserve">Precision of concentration measurements </w:t>
      </w:r>
      <w:r w:rsidRPr="001E5DBB">
        <w:rPr>
          <w:rFonts w:ascii="Times New Roman" w:hAnsi="Times New Roman" w:cs="Times New Roman"/>
          <w:sz w:val="24"/>
          <w:szCs w:val="24"/>
        </w:rPr>
        <w:t>were</w:t>
      </w:r>
      <w:r w:rsidR="001B0091" w:rsidRPr="001E5DBB">
        <w:rPr>
          <w:rFonts w:ascii="Times New Roman" w:hAnsi="Times New Roman" w:cs="Times New Roman"/>
          <w:sz w:val="24"/>
          <w:szCs w:val="24"/>
        </w:rPr>
        <w:t xml:space="preserve"> determined in real</w:t>
      </w:r>
      <w:r w:rsidRPr="001E5DBB">
        <w:rPr>
          <w:rFonts w:ascii="Times New Roman" w:hAnsi="Times New Roman" w:cs="Times New Roman"/>
          <w:sz w:val="24"/>
          <w:szCs w:val="24"/>
        </w:rPr>
        <w:t>-world</w:t>
      </w:r>
      <w:r w:rsidR="001B0091" w:rsidRPr="001E5DBB">
        <w:rPr>
          <w:rFonts w:ascii="Times New Roman" w:hAnsi="Times New Roman" w:cs="Times New Roman"/>
          <w:sz w:val="24"/>
          <w:szCs w:val="24"/>
        </w:rPr>
        <w:t xml:space="preserve"> samples, </w:t>
      </w:r>
      <w:r w:rsidRPr="001E5DBB">
        <w:rPr>
          <w:rFonts w:ascii="Times New Roman" w:hAnsi="Times New Roman" w:cs="Times New Roman"/>
          <w:sz w:val="24"/>
          <w:szCs w:val="24"/>
        </w:rPr>
        <w:t xml:space="preserve">here exemplified in 1:2 diluted lysates of human </w:t>
      </w:r>
      <w:proofErr w:type="spellStart"/>
      <w:r w:rsidRPr="001E5DBB">
        <w:rPr>
          <w:rFonts w:ascii="Times New Roman" w:hAnsi="Times New Roman" w:cs="Times New Roman"/>
          <w:sz w:val="24"/>
          <w:szCs w:val="24"/>
        </w:rPr>
        <w:t>neuroblastoma</w:t>
      </w:r>
      <w:proofErr w:type="spellEnd"/>
      <w:r w:rsidRPr="001E5DBB">
        <w:rPr>
          <w:rFonts w:ascii="Times New Roman" w:hAnsi="Times New Roman" w:cs="Times New Roman"/>
          <w:sz w:val="24"/>
          <w:szCs w:val="24"/>
        </w:rPr>
        <w:t xml:space="preserve"> cells (SH-SY5Y cell line). </w:t>
      </w:r>
      <w:r w:rsidR="001B0091" w:rsidRPr="001E5DBB">
        <w:rPr>
          <w:rFonts w:ascii="Times New Roman" w:hAnsi="Times New Roman" w:cs="Times New Roman"/>
          <w:sz w:val="24"/>
          <w:szCs w:val="24"/>
        </w:rPr>
        <w:t xml:space="preserve">Precision (day 1: n=3, day 2: n=2, overall n=5) was 3.5 % for Fe(II) (determined at 62 µg/L measured concentration in diluted cell lysates) or 2.2 % for Fe(III) (determined at 112 µg/L measured concentration in diluted cell lysates). Migration time precision in SH-SY5Y </w:t>
      </w:r>
      <w:r w:rsidR="00F86554" w:rsidRPr="001E5DBB">
        <w:rPr>
          <w:rFonts w:ascii="Times New Roman" w:hAnsi="Times New Roman" w:cs="Times New Roman"/>
          <w:sz w:val="24"/>
          <w:szCs w:val="24"/>
        </w:rPr>
        <w:t xml:space="preserve">cell </w:t>
      </w:r>
      <w:r w:rsidR="001B0091" w:rsidRPr="001E5DBB">
        <w:rPr>
          <w:rFonts w:ascii="Times New Roman" w:hAnsi="Times New Roman" w:cs="Times New Roman"/>
          <w:sz w:val="24"/>
          <w:szCs w:val="24"/>
        </w:rPr>
        <w:t xml:space="preserve">lysates was 2 % for </w:t>
      </w:r>
      <w:proofErr w:type="gramStart"/>
      <w:r w:rsidR="001B0091" w:rsidRPr="001E5DBB">
        <w:rPr>
          <w:rFonts w:ascii="Times New Roman" w:hAnsi="Times New Roman" w:cs="Times New Roman"/>
          <w:sz w:val="24"/>
          <w:szCs w:val="24"/>
        </w:rPr>
        <w:t>Fe(</w:t>
      </w:r>
      <w:proofErr w:type="gramEnd"/>
      <w:r w:rsidR="001B0091" w:rsidRPr="001E5DBB">
        <w:rPr>
          <w:rFonts w:ascii="Times New Roman" w:hAnsi="Times New Roman" w:cs="Times New Roman"/>
          <w:sz w:val="24"/>
          <w:szCs w:val="24"/>
        </w:rPr>
        <w:t>III) and 3 % for Fe(II) as</w:t>
      </w:r>
      <w:r w:rsidRPr="001E5DBB">
        <w:rPr>
          <w:rFonts w:ascii="Times New Roman" w:hAnsi="Times New Roman" w:cs="Times New Roman"/>
          <w:sz w:val="24"/>
          <w:szCs w:val="24"/>
        </w:rPr>
        <w:t xml:space="preserve"> well as for an unknown Fe-peak</w:t>
      </w:r>
      <w:r w:rsidR="001B0091" w:rsidRPr="001E5DBB">
        <w:rPr>
          <w:rFonts w:ascii="Times New Roman" w:hAnsi="Times New Roman" w:cs="Times New Roman"/>
          <w:sz w:val="24"/>
          <w:szCs w:val="24"/>
        </w:rPr>
        <w:t xml:space="preserve">. </w:t>
      </w:r>
      <w:r w:rsidRPr="001E5DBB">
        <w:rPr>
          <w:rFonts w:ascii="Times New Roman" w:hAnsi="Times New Roman" w:cs="Times New Roman"/>
          <w:sz w:val="24"/>
          <w:szCs w:val="24"/>
        </w:rPr>
        <w:t xml:space="preserve">It </w:t>
      </w:r>
      <w:proofErr w:type="gramStart"/>
      <w:r w:rsidRPr="001E5DBB">
        <w:rPr>
          <w:rFonts w:ascii="Times New Roman" w:hAnsi="Times New Roman" w:cs="Times New Roman"/>
          <w:sz w:val="24"/>
          <w:szCs w:val="24"/>
        </w:rPr>
        <w:t>should be noted</w:t>
      </w:r>
      <w:proofErr w:type="gramEnd"/>
      <w:r w:rsidRPr="001E5DBB">
        <w:rPr>
          <w:rFonts w:ascii="Times New Roman" w:hAnsi="Times New Roman" w:cs="Times New Roman"/>
          <w:sz w:val="24"/>
          <w:szCs w:val="24"/>
        </w:rPr>
        <w:t xml:space="preserve"> that the migration time in CZE depends aside from others, like molecule charge and size, on conductivity at sample plug, which causes migration time variation or shifts when samples themselves considerably influence conductivity. </w:t>
      </w:r>
      <w:r w:rsidR="001B0091" w:rsidRPr="001E5DBB">
        <w:rPr>
          <w:rFonts w:ascii="Times New Roman" w:hAnsi="Times New Roman" w:cs="Times New Roman"/>
          <w:sz w:val="24"/>
          <w:szCs w:val="24"/>
        </w:rPr>
        <w:t>Standards and SH-SY5</w:t>
      </w:r>
      <w:r w:rsidR="00756751" w:rsidRPr="001E5DBB">
        <w:rPr>
          <w:rFonts w:ascii="Times New Roman" w:hAnsi="Times New Roman" w:cs="Times New Roman"/>
          <w:sz w:val="24"/>
          <w:szCs w:val="24"/>
        </w:rPr>
        <w:t>Y</w:t>
      </w:r>
      <w:r w:rsidR="001B0091" w:rsidRPr="001E5DBB">
        <w:rPr>
          <w:rFonts w:ascii="Times New Roman" w:hAnsi="Times New Roman" w:cs="Times New Roman"/>
          <w:sz w:val="24"/>
          <w:szCs w:val="24"/>
        </w:rPr>
        <w:t xml:space="preserve"> cell lysates had moderate and homogenous conductivity. Consequently, there migration times showed only small changes with good precision. However, when analyzing different samples, such as CSF samples having high salinity, conductivity </w:t>
      </w:r>
      <w:proofErr w:type="gramStart"/>
      <w:r w:rsidRPr="001E5DBB">
        <w:rPr>
          <w:rFonts w:ascii="Times New Roman" w:hAnsi="Times New Roman" w:cs="Times New Roman"/>
          <w:sz w:val="24"/>
          <w:szCs w:val="24"/>
        </w:rPr>
        <w:t>was</w:t>
      </w:r>
      <w:r w:rsidR="001B0091" w:rsidRPr="001E5DBB">
        <w:rPr>
          <w:rFonts w:ascii="Times New Roman" w:hAnsi="Times New Roman" w:cs="Times New Roman"/>
          <w:sz w:val="24"/>
          <w:szCs w:val="24"/>
        </w:rPr>
        <w:t xml:space="preserve"> affected</w:t>
      </w:r>
      <w:proofErr w:type="gramEnd"/>
      <w:r w:rsidR="001B0091" w:rsidRPr="001E5DBB">
        <w:rPr>
          <w:rFonts w:ascii="Times New Roman" w:hAnsi="Times New Roman" w:cs="Times New Roman"/>
          <w:sz w:val="24"/>
          <w:szCs w:val="24"/>
        </w:rPr>
        <w:t xml:space="preserve"> and migration </w:t>
      </w:r>
      <w:r w:rsidRPr="001E5DBB">
        <w:rPr>
          <w:rFonts w:ascii="Times New Roman" w:hAnsi="Times New Roman" w:cs="Times New Roman"/>
          <w:sz w:val="24"/>
          <w:szCs w:val="24"/>
        </w:rPr>
        <w:t>was</w:t>
      </w:r>
      <w:r w:rsidR="001B0091" w:rsidRPr="001E5DBB">
        <w:rPr>
          <w:rFonts w:ascii="Times New Roman" w:hAnsi="Times New Roman" w:cs="Times New Roman"/>
          <w:sz w:val="24"/>
          <w:szCs w:val="24"/>
        </w:rPr>
        <w:t xml:space="preserve"> shifted compared to standards. Precision within that sample type again can reach good values when homogenous conductivity is present within that sample group. Nevertheless, </w:t>
      </w:r>
      <w:proofErr w:type="gramStart"/>
      <w:r w:rsidR="001B0091" w:rsidRPr="001E5DBB">
        <w:rPr>
          <w:rFonts w:ascii="Times New Roman" w:hAnsi="Times New Roman" w:cs="Times New Roman"/>
          <w:sz w:val="24"/>
          <w:szCs w:val="24"/>
        </w:rPr>
        <w:t xml:space="preserve">species identification </w:t>
      </w:r>
      <w:r w:rsidRPr="001E5DBB">
        <w:rPr>
          <w:rFonts w:ascii="Times New Roman" w:hAnsi="Times New Roman" w:cs="Times New Roman"/>
          <w:sz w:val="24"/>
          <w:szCs w:val="24"/>
        </w:rPr>
        <w:t>could not</w:t>
      </w:r>
      <w:r w:rsidR="001B0091" w:rsidRPr="001E5DBB">
        <w:rPr>
          <w:rFonts w:ascii="Times New Roman" w:hAnsi="Times New Roman" w:cs="Times New Roman"/>
          <w:sz w:val="24"/>
          <w:szCs w:val="24"/>
        </w:rPr>
        <w:t xml:space="preserve"> be performed just by migration time match</w:t>
      </w:r>
      <w:r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 but either using internal standards or best applying standard addition</w:t>
      </w:r>
      <w:proofErr w:type="gramEnd"/>
      <w:r w:rsidR="001B0091" w:rsidRPr="001E5DBB">
        <w:rPr>
          <w:rFonts w:ascii="Times New Roman" w:hAnsi="Times New Roman" w:cs="Times New Roman"/>
          <w:sz w:val="24"/>
          <w:szCs w:val="24"/>
        </w:rPr>
        <w:t xml:space="preserve">. This </w:t>
      </w:r>
      <w:proofErr w:type="gramStart"/>
      <w:r w:rsidR="001B0091" w:rsidRPr="001E5DBB">
        <w:rPr>
          <w:rFonts w:ascii="Times New Roman" w:hAnsi="Times New Roman" w:cs="Times New Roman"/>
          <w:sz w:val="24"/>
          <w:szCs w:val="24"/>
        </w:rPr>
        <w:t>is detailed</w:t>
      </w:r>
      <w:proofErr w:type="gramEnd"/>
      <w:r w:rsidR="001B0091" w:rsidRPr="001E5DBB">
        <w:rPr>
          <w:rFonts w:ascii="Times New Roman" w:hAnsi="Times New Roman" w:cs="Times New Roman"/>
          <w:sz w:val="24"/>
          <w:szCs w:val="24"/>
        </w:rPr>
        <w:t xml:space="preserve"> below in section </w:t>
      </w:r>
      <w:r w:rsidR="001B0091" w:rsidRPr="001E5DBB">
        <w:rPr>
          <w:rFonts w:ascii="Times New Roman" w:hAnsi="Times New Roman" w:cs="Times New Roman"/>
          <w:b/>
          <w:sz w:val="24"/>
          <w:szCs w:val="24"/>
        </w:rPr>
        <w:t>“Proof of principle: Analysis of CSF samples”</w:t>
      </w:r>
      <w:r w:rsidR="001B0091" w:rsidRPr="001E5DBB">
        <w:rPr>
          <w:rFonts w:ascii="Times New Roman" w:hAnsi="Times New Roman" w:cs="Times New Roman"/>
          <w:sz w:val="24"/>
          <w:szCs w:val="24"/>
        </w:rPr>
        <w:t>.</w:t>
      </w:r>
    </w:p>
    <w:p w14:paraId="6D4C6F3E" w14:textId="77777777" w:rsidR="00937031" w:rsidRPr="001E5DBB" w:rsidRDefault="00937031" w:rsidP="009D0CC3">
      <w:pPr>
        <w:spacing w:after="0" w:line="360" w:lineRule="auto"/>
        <w:jc w:val="both"/>
        <w:rPr>
          <w:rFonts w:ascii="Times New Roman" w:hAnsi="Times New Roman" w:cs="Times New Roman"/>
          <w:b/>
          <w:sz w:val="24"/>
          <w:szCs w:val="24"/>
        </w:rPr>
      </w:pPr>
    </w:p>
    <w:p w14:paraId="43D8866C" w14:textId="2CD9AAEB" w:rsidR="001B0091" w:rsidRPr="001E5DBB" w:rsidRDefault="001B0091" w:rsidP="009D0CC3">
      <w:pPr>
        <w:spacing w:after="0"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Accuracy</w:t>
      </w:r>
    </w:p>
    <w:p w14:paraId="64A9BCC4" w14:textId="11655F6E" w:rsidR="001B0091" w:rsidRPr="001E5DBB" w:rsidRDefault="00937031" w:rsidP="009D0CC3">
      <w:pPr>
        <w:spacing w:line="360" w:lineRule="auto"/>
        <w:jc w:val="both"/>
        <w:rPr>
          <w:rFonts w:ascii="Times New Roman" w:hAnsi="Times New Roman" w:cs="Times New Roman"/>
          <w:sz w:val="24"/>
          <w:szCs w:val="24"/>
        </w:rPr>
      </w:pPr>
      <w:r w:rsidRPr="001E5DBB">
        <w:rPr>
          <w:rFonts w:ascii="Times New Roman" w:hAnsi="Times New Roman" w:cs="Times New Roman"/>
          <w:sz w:val="24"/>
          <w:szCs w:val="24"/>
        </w:rPr>
        <w:tab/>
        <w:t>Currently, t</w:t>
      </w:r>
      <w:r w:rsidR="001B0091" w:rsidRPr="001E5DBB">
        <w:rPr>
          <w:rFonts w:ascii="Times New Roman" w:hAnsi="Times New Roman" w:cs="Times New Roman"/>
          <w:sz w:val="24"/>
          <w:szCs w:val="24"/>
        </w:rPr>
        <w:t xml:space="preserve">here are no standard reference materials available for </w:t>
      </w:r>
      <w:proofErr w:type="gramStart"/>
      <w:r w:rsidR="001B0091" w:rsidRPr="001E5DBB">
        <w:rPr>
          <w:rFonts w:ascii="Times New Roman" w:hAnsi="Times New Roman" w:cs="Times New Roman"/>
          <w:sz w:val="24"/>
          <w:szCs w:val="24"/>
        </w:rPr>
        <w:t>Fe(</w:t>
      </w:r>
      <w:proofErr w:type="gramEnd"/>
      <w:r w:rsidR="001B0091" w:rsidRPr="001E5DBB">
        <w:rPr>
          <w:rFonts w:ascii="Times New Roman" w:hAnsi="Times New Roman" w:cs="Times New Roman"/>
          <w:sz w:val="24"/>
          <w:szCs w:val="24"/>
        </w:rPr>
        <w:t xml:space="preserve">II) or Fe(III) determination. Therefore, we checked measurement accuracy </w:t>
      </w:r>
      <w:r w:rsidR="001B0091" w:rsidRPr="001E5DBB">
        <w:rPr>
          <w:rFonts w:ascii="Times New Roman" w:hAnsi="Times New Roman" w:cs="Times New Roman"/>
          <w:b/>
          <w:sz w:val="24"/>
          <w:szCs w:val="24"/>
        </w:rPr>
        <w:t>(a)</w:t>
      </w:r>
      <w:r w:rsidR="001B0091" w:rsidRPr="001E5DBB">
        <w:rPr>
          <w:rFonts w:ascii="Times New Roman" w:hAnsi="Times New Roman" w:cs="Times New Roman"/>
          <w:sz w:val="24"/>
          <w:szCs w:val="24"/>
        </w:rPr>
        <w:t xml:space="preserve"> by parallel determinations of SH-SY5Y lysate samples </w:t>
      </w:r>
      <w:r w:rsidRPr="001E5DBB">
        <w:rPr>
          <w:rFonts w:ascii="Times New Roman" w:hAnsi="Times New Roman" w:cs="Times New Roman"/>
          <w:sz w:val="24"/>
          <w:szCs w:val="24"/>
        </w:rPr>
        <w:t xml:space="preserve">using the established </w:t>
      </w:r>
      <w:r w:rsidR="001B0091" w:rsidRPr="001E5DBB">
        <w:rPr>
          <w:rFonts w:ascii="Times New Roman" w:hAnsi="Times New Roman" w:cs="Times New Roman"/>
          <w:sz w:val="24"/>
          <w:szCs w:val="24"/>
        </w:rPr>
        <w:t xml:space="preserve">LC-ICP-MS method </w:t>
      </w:r>
      <w:r w:rsidR="00A53742" w:rsidRPr="001E5DBB">
        <w:rPr>
          <w:rFonts w:ascii="Times New Roman" w:hAnsi="Times New Roman" w:cs="Times New Roman"/>
          <w:sz w:val="24"/>
          <w:szCs w:val="24"/>
        </w:rPr>
        <w:fldChar w:fldCharType="begin">
          <w:fldData xml:space="preserve">PEVuZE5vdGU+PENpdGU+PEF1dGhvcj5Tb2xvdnlldjwvQXV0aG9yPjxZZWFyPjIwMTc8L1llYXI+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</w:fldData>
        </w:fldChar>
      </w:r>
      <w:r w:rsidR="00691A0D" w:rsidRPr="001E5DBB">
        <w:rPr>
          <w:rFonts w:ascii="Times New Roman" w:hAnsi="Times New Roman" w:cs="Times New Roman"/>
          <w:sz w:val="24"/>
          <w:szCs w:val="24"/>
        </w:rPr>
        <w:instrText xml:space="preserve"> ADDIN EN.CITE </w:instrText>
      </w:r>
      <w:r w:rsidR="00691A0D" w:rsidRPr="001E5DBB">
        <w:rPr>
          <w:rFonts w:ascii="Times New Roman" w:hAnsi="Times New Roman" w:cs="Times New Roman"/>
          <w:sz w:val="24"/>
          <w:szCs w:val="24"/>
        </w:rPr>
        <w:fldChar w:fldCharType="begin">
          <w:fldData xml:space="preserve">PEVuZE5vdGU+PENpdGU+PEF1dGhvcj5Tb2xvdnlldjwvQXV0aG9yPjxZZWFyPjIwMTc8L1llYXI+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</w:fldData>
        </w:fldChar>
      </w:r>
      <w:r w:rsidR="00691A0D" w:rsidRPr="001E5DBB">
        <w:rPr>
          <w:rFonts w:ascii="Times New Roman" w:hAnsi="Times New Roman" w:cs="Times New Roman"/>
          <w:sz w:val="24"/>
          <w:szCs w:val="24"/>
        </w:rPr>
        <w:instrText xml:space="preserve"> ADDIN EN.CITE.DATA </w:instrText>
      </w:r>
      <w:r w:rsidR="00691A0D" w:rsidRPr="001E5DBB">
        <w:rPr>
          <w:rFonts w:ascii="Times New Roman" w:hAnsi="Times New Roman" w:cs="Times New Roman"/>
          <w:sz w:val="24"/>
          <w:szCs w:val="24"/>
        </w:rPr>
      </w:r>
      <w:r w:rsidR="00691A0D" w:rsidRPr="001E5DBB">
        <w:rPr>
          <w:rFonts w:ascii="Times New Roman" w:hAnsi="Times New Roman" w:cs="Times New Roman"/>
          <w:sz w:val="24"/>
          <w:szCs w:val="24"/>
        </w:rPr>
        <w:fldChar w:fldCharType="end"/>
      </w:r>
      <w:r w:rsidR="00A53742" w:rsidRPr="001E5DBB">
        <w:rPr>
          <w:rFonts w:ascii="Times New Roman" w:hAnsi="Times New Roman" w:cs="Times New Roman"/>
          <w:sz w:val="24"/>
          <w:szCs w:val="24"/>
        </w:rPr>
      </w:r>
      <w:r w:rsidR="00A53742" w:rsidRPr="001E5DBB">
        <w:rPr>
          <w:rFonts w:ascii="Times New Roman" w:hAnsi="Times New Roman" w:cs="Times New Roman"/>
          <w:sz w:val="24"/>
          <w:szCs w:val="24"/>
        </w:rPr>
        <w:fldChar w:fldCharType="separate"/>
      </w:r>
      <w:r w:rsidR="00A53742" w:rsidRPr="001E5DBB">
        <w:rPr>
          <w:rFonts w:ascii="Times New Roman" w:hAnsi="Times New Roman" w:cs="Times New Roman"/>
          <w:noProof/>
          <w:sz w:val="24"/>
          <w:szCs w:val="24"/>
        </w:rPr>
        <w:t>(</w:t>
      </w:r>
      <w:hyperlink w:anchor="_ENREF_30" w:tooltip="Solovyev, 2017 #346" w:history="1">
        <w:r w:rsidR="001E5DBB" w:rsidRPr="001E5DBB">
          <w:rPr>
            <w:rFonts w:ascii="Times New Roman" w:hAnsi="Times New Roman" w:cs="Times New Roman"/>
            <w:noProof/>
            <w:sz w:val="24"/>
            <w:szCs w:val="24"/>
          </w:rPr>
          <w:t>Solovyev, Vinceti et al. 2017</w:t>
        </w:r>
      </w:hyperlink>
      <w:r w:rsidR="00A53742" w:rsidRPr="001E5DBB">
        <w:rPr>
          <w:rFonts w:ascii="Times New Roman" w:hAnsi="Times New Roman" w:cs="Times New Roman"/>
          <w:noProof/>
          <w:sz w:val="24"/>
          <w:szCs w:val="24"/>
        </w:rPr>
        <w:t>)</w:t>
      </w:r>
      <w:r w:rsidR="00A53742" w:rsidRPr="001E5DBB">
        <w:rPr>
          <w:rFonts w:ascii="Times New Roman" w:hAnsi="Times New Roman" w:cs="Times New Roman"/>
          <w:sz w:val="24"/>
          <w:szCs w:val="24"/>
        </w:rPr>
        <w:fldChar w:fldCharType="end"/>
      </w:r>
      <w:r w:rsidR="00A53742"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 xml:space="preserve">and </w:t>
      </w:r>
      <w:r w:rsidR="001B0091" w:rsidRPr="001E5DBB">
        <w:rPr>
          <w:rFonts w:ascii="Times New Roman" w:hAnsi="Times New Roman" w:cs="Times New Roman"/>
          <w:b/>
          <w:sz w:val="24"/>
          <w:szCs w:val="24"/>
        </w:rPr>
        <w:t>(b)</w:t>
      </w:r>
      <w:r w:rsidR="001B0091" w:rsidRPr="001E5DBB">
        <w:rPr>
          <w:rFonts w:ascii="Times New Roman" w:hAnsi="Times New Roman" w:cs="Times New Roman"/>
          <w:sz w:val="24"/>
          <w:szCs w:val="24"/>
        </w:rPr>
        <w:t xml:space="preserve"> by recovery experiments after standard addition. </w:t>
      </w:r>
    </w:p>
    <w:p w14:paraId="5EBB9BBE" w14:textId="13D2A789" w:rsidR="001B0091" w:rsidRPr="001E5DBB" w:rsidRDefault="001B0091" w:rsidP="009D0CC3">
      <w:pPr>
        <w:pStyle w:val="Listenabsatz"/>
        <w:numPr>
          <w:ilvl w:val="0"/>
          <w:numId w:val="6"/>
        </w:numPr>
        <w:spacing w:after="160" w:line="360" w:lineRule="auto"/>
        <w:ind w:left="360"/>
        <w:jc w:val="both"/>
        <w:rPr>
          <w:rFonts w:ascii="Times New Roman" w:hAnsi="Times New Roman" w:cs="Times New Roman"/>
          <w:sz w:val="24"/>
          <w:szCs w:val="24"/>
        </w:rPr>
      </w:pPr>
      <w:r w:rsidRPr="001E5DBB">
        <w:rPr>
          <w:rFonts w:ascii="Times New Roman" w:hAnsi="Times New Roman" w:cs="Times New Roman"/>
          <w:sz w:val="24"/>
          <w:szCs w:val="24"/>
        </w:rPr>
        <w:lastRenderedPageBreak/>
        <w:t>Measurement values by evaluated LC-ICP-MS method were set to 100</w:t>
      </w:r>
      <w:r w:rsidR="00DD0860" w:rsidRPr="001E5DBB">
        <w:rPr>
          <w:rFonts w:ascii="Times New Roman" w:hAnsi="Times New Roman" w:cs="Times New Roman"/>
          <w:sz w:val="24"/>
          <w:szCs w:val="24"/>
        </w:rPr>
        <w:t xml:space="preserve"> </w:t>
      </w:r>
      <w:r w:rsidRPr="001E5DBB">
        <w:rPr>
          <w:rFonts w:ascii="Times New Roman" w:hAnsi="Times New Roman" w:cs="Times New Roman"/>
          <w:sz w:val="24"/>
          <w:szCs w:val="24"/>
        </w:rPr>
        <w:t>%. Comparison (n</w:t>
      </w:r>
      <w:r w:rsidR="00937031" w:rsidRPr="001E5DBB">
        <w:rPr>
          <w:rFonts w:ascii="Times New Roman" w:hAnsi="Times New Roman" w:cs="Times New Roman"/>
          <w:sz w:val="24"/>
          <w:szCs w:val="24"/>
        </w:rPr>
        <w:t xml:space="preserve"> </w:t>
      </w:r>
      <w:r w:rsidRPr="001E5DBB">
        <w:rPr>
          <w:rFonts w:ascii="Times New Roman" w:hAnsi="Times New Roman" w:cs="Times New Roman"/>
          <w:sz w:val="24"/>
          <w:szCs w:val="24"/>
        </w:rPr>
        <w:t>=</w:t>
      </w:r>
      <w:r w:rsidR="00937031" w:rsidRPr="001E5DBB">
        <w:rPr>
          <w:rFonts w:ascii="Times New Roman" w:hAnsi="Times New Roman" w:cs="Times New Roman"/>
          <w:sz w:val="24"/>
          <w:szCs w:val="24"/>
        </w:rPr>
        <w:t xml:space="preserve"> </w:t>
      </w:r>
      <w:r w:rsidRPr="001E5DBB">
        <w:rPr>
          <w:rFonts w:ascii="Times New Roman" w:hAnsi="Times New Roman" w:cs="Times New Roman"/>
          <w:sz w:val="24"/>
          <w:szCs w:val="24"/>
        </w:rPr>
        <w:t>6) of CE-ICP-MS measurements revealed 97.6</w:t>
      </w:r>
      <w:r w:rsidR="00937031" w:rsidRPr="001E5DBB">
        <w:rPr>
          <w:rFonts w:ascii="Times New Roman" w:hAnsi="Times New Roman" w:cs="Times New Roman"/>
          <w:sz w:val="24"/>
          <w:szCs w:val="24"/>
        </w:rPr>
        <w:t xml:space="preserve"> </w:t>
      </w:r>
      <w:r w:rsidRPr="001E5DBB">
        <w:rPr>
          <w:rFonts w:ascii="Times New Roman" w:hAnsi="Times New Roman" w:cs="Times New Roman"/>
          <w:sz w:val="24"/>
          <w:szCs w:val="24"/>
        </w:rPr>
        <w:t xml:space="preserve"> ± 3.7 % accuracy for Fe(III) and 105 ± 6.6 % for Fe(II).</w:t>
      </w:r>
    </w:p>
    <w:p w14:paraId="5E52C17B" w14:textId="2E28C271" w:rsidR="001B0091" w:rsidRPr="001E5DBB" w:rsidRDefault="001B0091" w:rsidP="009D0CC3">
      <w:pPr>
        <w:pStyle w:val="Listenabsatz"/>
        <w:numPr>
          <w:ilvl w:val="0"/>
          <w:numId w:val="6"/>
        </w:numPr>
        <w:spacing w:after="160" w:line="360" w:lineRule="auto"/>
        <w:ind w:left="360"/>
        <w:jc w:val="both"/>
        <w:rPr>
          <w:rFonts w:ascii="Times New Roman" w:hAnsi="Times New Roman" w:cs="Times New Roman"/>
          <w:sz w:val="24"/>
          <w:szCs w:val="24"/>
        </w:rPr>
      </w:pPr>
      <w:r w:rsidRPr="001E5DBB">
        <w:rPr>
          <w:rFonts w:ascii="Times New Roman" w:hAnsi="Times New Roman" w:cs="Times New Roman"/>
          <w:sz w:val="24"/>
          <w:szCs w:val="24"/>
        </w:rPr>
        <w:t xml:space="preserve">Recovery of standard addition (added concentration: </w:t>
      </w:r>
      <w:r w:rsidRPr="001E5DBB">
        <w:rPr>
          <w:rFonts w:ascii="Times New Roman" w:hAnsi="Times New Roman" w:cs="Times New Roman"/>
          <w:i/>
          <w:sz w:val="24"/>
          <w:szCs w:val="24"/>
        </w:rPr>
        <w:t>(a)</w:t>
      </w:r>
      <w:r w:rsidRPr="001E5DBB">
        <w:rPr>
          <w:rFonts w:ascii="Times New Roman" w:hAnsi="Times New Roman" w:cs="Times New Roman"/>
          <w:sz w:val="24"/>
          <w:szCs w:val="24"/>
        </w:rPr>
        <w:t xml:space="preserve"> = </w:t>
      </w:r>
      <w:r w:rsidR="00316484" w:rsidRPr="001E5DBB">
        <w:rPr>
          <w:rFonts w:ascii="Times New Roman" w:hAnsi="Times New Roman" w:cs="Times New Roman"/>
          <w:sz w:val="24"/>
          <w:szCs w:val="24"/>
        </w:rPr>
        <w:t>+</w:t>
      </w:r>
      <w:r w:rsidRPr="001E5DBB">
        <w:rPr>
          <w:rFonts w:ascii="Times New Roman" w:hAnsi="Times New Roman" w:cs="Times New Roman"/>
          <w:sz w:val="24"/>
          <w:szCs w:val="24"/>
        </w:rPr>
        <w:t xml:space="preserve">33 µg/L or </w:t>
      </w:r>
      <w:r w:rsidRPr="001E5DBB">
        <w:rPr>
          <w:rFonts w:ascii="Times New Roman" w:hAnsi="Times New Roman" w:cs="Times New Roman"/>
          <w:i/>
          <w:sz w:val="24"/>
          <w:szCs w:val="24"/>
        </w:rPr>
        <w:t>(b)</w:t>
      </w:r>
      <w:r w:rsidRPr="001E5DBB">
        <w:rPr>
          <w:rFonts w:ascii="Times New Roman" w:hAnsi="Times New Roman" w:cs="Times New Roman"/>
          <w:sz w:val="24"/>
          <w:szCs w:val="24"/>
        </w:rPr>
        <w:t xml:space="preserve"> =</w:t>
      </w:r>
      <w:r w:rsidR="00DD0860" w:rsidRPr="001E5DBB">
        <w:rPr>
          <w:rFonts w:ascii="Times New Roman" w:hAnsi="Times New Roman" w:cs="Times New Roman"/>
          <w:sz w:val="24"/>
          <w:szCs w:val="24"/>
        </w:rPr>
        <w:t xml:space="preserve"> </w:t>
      </w:r>
      <w:r w:rsidR="00316484" w:rsidRPr="001E5DBB">
        <w:rPr>
          <w:rFonts w:ascii="Times New Roman" w:hAnsi="Times New Roman" w:cs="Times New Roman"/>
          <w:sz w:val="24"/>
          <w:szCs w:val="24"/>
        </w:rPr>
        <w:t>+</w:t>
      </w:r>
      <w:r w:rsidRPr="001E5DBB">
        <w:rPr>
          <w:rFonts w:ascii="Times New Roman" w:hAnsi="Times New Roman" w:cs="Times New Roman"/>
          <w:sz w:val="24"/>
          <w:szCs w:val="24"/>
        </w:rPr>
        <w:t xml:space="preserve">500 µg/L, each per species) into real samples was </w:t>
      </w:r>
      <w:r w:rsidRPr="001E5DBB">
        <w:rPr>
          <w:rFonts w:ascii="Times New Roman" w:hAnsi="Times New Roman" w:cs="Times New Roman"/>
          <w:i/>
          <w:sz w:val="24"/>
          <w:szCs w:val="24"/>
        </w:rPr>
        <w:t>(a):</w:t>
      </w:r>
      <w:r w:rsidRPr="001E5DBB">
        <w:rPr>
          <w:rFonts w:ascii="Times New Roman" w:hAnsi="Times New Roman" w:cs="Times New Roman"/>
          <w:sz w:val="24"/>
          <w:szCs w:val="24"/>
        </w:rPr>
        <w:t xml:space="preserve"> 97.2 ± 13 % (Fe(II)) or 108 ± 15 % (Fe(III)), 102.5 ± 7 % (sum of species), and </w:t>
      </w:r>
      <w:r w:rsidRPr="001E5DBB">
        <w:rPr>
          <w:rFonts w:ascii="Times New Roman" w:hAnsi="Times New Roman" w:cs="Times New Roman"/>
          <w:i/>
          <w:sz w:val="24"/>
          <w:szCs w:val="24"/>
        </w:rPr>
        <w:t>(b)</w:t>
      </w:r>
      <w:r w:rsidRPr="001E5DBB">
        <w:rPr>
          <w:rFonts w:ascii="Times New Roman" w:hAnsi="Times New Roman" w:cs="Times New Roman"/>
          <w:sz w:val="24"/>
          <w:szCs w:val="24"/>
        </w:rPr>
        <w:t xml:space="preserve"> 99 ± 4 % (Fe(II)) or 101 ± 6 % (Fe(III)), 100 ± 5 % (sum of species). </w:t>
      </w:r>
    </w:p>
    <w:p w14:paraId="1A019B7D" w14:textId="77777777" w:rsidR="00937031" w:rsidRPr="001E5DBB" w:rsidRDefault="00937031" w:rsidP="009D0CC3">
      <w:pPr>
        <w:spacing w:line="360" w:lineRule="auto"/>
        <w:jc w:val="both"/>
        <w:rPr>
          <w:rFonts w:ascii="Times New Roman" w:hAnsi="Times New Roman" w:cs="Times New Roman"/>
          <w:b/>
          <w:sz w:val="24"/>
          <w:szCs w:val="24"/>
        </w:rPr>
      </w:pPr>
    </w:p>
    <w:p w14:paraId="27D57662" w14:textId="44C0BCFD" w:rsidR="001B0091" w:rsidRPr="001E5DBB" w:rsidRDefault="00645218" w:rsidP="009D0CC3">
      <w:pPr>
        <w:spacing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Uncertainty</w:t>
      </w:r>
    </w:p>
    <w:p w14:paraId="311F12BF" w14:textId="0995C3AD" w:rsidR="00645218" w:rsidRPr="001E5DBB" w:rsidRDefault="00937031" w:rsidP="009D0CC3">
      <w:pPr>
        <w:spacing w:line="360" w:lineRule="auto"/>
        <w:jc w:val="both"/>
        <w:rPr>
          <w:rFonts w:ascii="Times New Roman" w:hAnsi="Times New Roman" w:cs="Times New Roman"/>
          <w:sz w:val="24"/>
          <w:szCs w:val="24"/>
        </w:rPr>
      </w:pPr>
      <w:r w:rsidRPr="001E5DBB">
        <w:rPr>
          <w:rFonts w:ascii="Times New Roman" w:hAnsi="Times New Roman" w:cs="Times New Roman"/>
          <w:sz w:val="24"/>
          <w:szCs w:val="24"/>
        </w:rPr>
        <w:tab/>
      </w:r>
      <w:r w:rsidR="00645218" w:rsidRPr="001E5DBB">
        <w:rPr>
          <w:rFonts w:ascii="Times New Roman" w:hAnsi="Times New Roman" w:cs="Times New Roman"/>
          <w:sz w:val="24"/>
          <w:szCs w:val="24"/>
        </w:rPr>
        <w:t xml:space="preserve">We calculated the expanded uncertainty based on a coverage factor </w:t>
      </w:r>
      <w:r w:rsidR="00645218" w:rsidRPr="001E5DBB">
        <w:rPr>
          <w:rFonts w:ascii="Times New Roman" w:hAnsi="Times New Roman" w:cs="Times New Roman"/>
          <w:i/>
          <w:sz w:val="24"/>
          <w:szCs w:val="24"/>
        </w:rPr>
        <w:t>k</w:t>
      </w:r>
      <w:r w:rsidR="00645218" w:rsidRPr="001E5DBB">
        <w:rPr>
          <w:rFonts w:ascii="Times New Roman" w:hAnsi="Times New Roman" w:cs="Times New Roman"/>
          <w:sz w:val="24"/>
          <w:szCs w:val="24"/>
        </w:rPr>
        <w:t>=</w:t>
      </w:r>
      <w:proofErr w:type="gramStart"/>
      <w:r w:rsidR="00645218" w:rsidRPr="001E5DBB">
        <w:rPr>
          <w:rFonts w:ascii="Times New Roman" w:hAnsi="Times New Roman" w:cs="Times New Roman"/>
          <w:sz w:val="24"/>
          <w:szCs w:val="24"/>
        </w:rPr>
        <w:t>2</w:t>
      </w:r>
      <w:proofErr w:type="gramEnd"/>
      <w:r w:rsidR="00645218" w:rsidRPr="001E5DBB">
        <w:rPr>
          <w:rFonts w:ascii="Times New Roman" w:hAnsi="Times New Roman" w:cs="Times New Roman"/>
          <w:sz w:val="24"/>
          <w:szCs w:val="24"/>
        </w:rPr>
        <w:t xml:space="preserve"> and the combined uncertainty, the latter being based on determined measurement variations </w:t>
      </w:r>
      <w:r w:rsidR="003E295E" w:rsidRPr="001E5DBB">
        <w:rPr>
          <w:rFonts w:ascii="Times New Roman" w:hAnsi="Times New Roman" w:cs="Times New Roman"/>
          <w:sz w:val="24"/>
          <w:szCs w:val="24"/>
        </w:rPr>
        <w:t xml:space="preserve">of 24 SH-SY5Y cell lysate samples. These determinations </w:t>
      </w:r>
      <w:r w:rsidR="00645218" w:rsidRPr="001E5DBB">
        <w:rPr>
          <w:rFonts w:ascii="Times New Roman" w:hAnsi="Times New Roman" w:cs="Times New Roman"/>
          <w:sz w:val="24"/>
          <w:szCs w:val="24"/>
        </w:rPr>
        <w:t>include</w:t>
      </w:r>
      <w:r w:rsidR="0065181E" w:rsidRPr="001E5DBB">
        <w:rPr>
          <w:rFonts w:ascii="Times New Roman" w:hAnsi="Times New Roman" w:cs="Times New Roman"/>
          <w:sz w:val="24"/>
          <w:szCs w:val="24"/>
        </w:rPr>
        <w:t>d</w:t>
      </w:r>
      <w:r w:rsidR="00645218" w:rsidRPr="001E5DBB">
        <w:rPr>
          <w:rFonts w:ascii="Times New Roman" w:hAnsi="Times New Roman" w:cs="Times New Roman"/>
          <w:sz w:val="24"/>
          <w:szCs w:val="24"/>
        </w:rPr>
        <w:t xml:space="preserve"> </w:t>
      </w:r>
      <w:r w:rsidR="003E295E" w:rsidRPr="001E5DBB">
        <w:rPr>
          <w:rFonts w:ascii="Times New Roman" w:hAnsi="Times New Roman" w:cs="Times New Roman"/>
          <w:sz w:val="24"/>
          <w:szCs w:val="24"/>
        </w:rPr>
        <w:t xml:space="preserve">the uncertainty of </w:t>
      </w:r>
      <w:r w:rsidR="00645218" w:rsidRPr="001E5DBB">
        <w:rPr>
          <w:rFonts w:ascii="Times New Roman" w:hAnsi="Times New Roman" w:cs="Times New Roman"/>
          <w:sz w:val="24"/>
          <w:szCs w:val="24"/>
        </w:rPr>
        <w:t xml:space="preserve">the entire steps </w:t>
      </w:r>
      <w:r w:rsidR="003E295E" w:rsidRPr="001E5DBB">
        <w:rPr>
          <w:rFonts w:ascii="Times New Roman" w:hAnsi="Times New Roman" w:cs="Times New Roman"/>
          <w:sz w:val="24"/>
          <w:szCs w:val="24"/>
        </w:rPr>
        <w:t>from</w:t>
      </w:r>
      <w:r w:rsidR="00645218" w:rsidRPr="001E5DBB">
        <w:rPr>
          <w:rFonts w:ascii="Times New Roman" w:hAnsi="Times New Roman" w:cs="Times New Roman"/>
          <w:sz w:val="24"/>
          <w:szCs w:val="24"/>
        </w:rPr>
        <w:t xml:space="preserve"> sample preparation, automated capillary preparation for measurement, sample injection, stacking and analysis.</w:t>
      </w:r>
      <w:r w:rsidR="00096E34" w:rsidRPr="001E5DBB">
        <w:rPr>
          <w:rFonts w:ascii="Times New Roman" w:hAnsi="Times New Roman" w:cs="Times New Roman"/>
          <w:sz w:val="24"/>
          <w:szCs w:val="24"/>
        </w:rPr>
        <w:t xml:space="preserve"> The expanded uncertainty was 4.5 % for </w:t>
      </w:r>
      <w:proofErr w:type="gramStart"/>
      <w:r w:rsidR="00096E34" w:rsidRPr="001E5DBB">
        <w:rPr>
          <w:rFonts w:ascii="Times New Roman" w:hAnsi="Times New Roman" w:cs="Times New Roman"/>
          <w:sz w:val="24"/>
          <w:szCs w:val="24"/>
        </w:rPr>
        <w:t>Fe(</w:t>
      </w:r>
      <w:proofErr w:type="gramEnd"/>
      <w:r w:rsidR="00096E34" w:rsidRPr="001E5DBB">
        <w:rPr>
          <w:rFonts w:ascii="Times New Roman" w:hAnsi="Times New Roman" w:cs="Times New Roman"/>
          <w:sz w:val="24"/>
          <w:szCs w:val="24"/>
        </w:rPr>
        <w:t>III) and 7 % for Fe(II), both determined in SH-SY5Y cell lysates.</w:t>
      </w:r>
    </w:p>
    <w:p w14:paraId="7F8CE53E" w14:textId="77777777" w:rsidR="00F0755A" w:rsidRPr="001E5DBB" w:rsidRDefault="00F0755A" w:rsidP="009D0CC3">
      <w:pPr>
        <w:spacing w:after="0" w:line="360" w:lineRule="auto"/>
        <w:jc w:val="both"/>
        <w:rPr>
          <w:rFonts w:ascii="Times New Roman" w:hAnsi="Times New Roman" w:cs="Times New Roman"/>
          <w:b/>
          <w:sz w:val="24"/>
          <w:szCs w:val="24"/>
        </w:rPr>
      </w:pPr>
    </w:p>
    <w:p w14:paraId="432B5A41" w14:textId="77777777" w:rsidR="001B0091" w:rsidRPr="001E5DBB" w:rsidRDefault="001B0091" w:rsidP="009D0CC3">
      <w:pPr>
        <w:spacing w:after="0"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Limits of detection and quantification</w:t>
      </w:r>
    </w:p>
    <w:p w14:paraId="52EFE173" w14:textId="435616EB" w:rsidR="00280DE2" w:rsidRPr="001E5DBB" w:rsidRDefault="0065181E"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ab/>
      </w:r>
      <w:r w:rsidR="00F86554" w:rsidRPr="001E5DBB">
        <w:rPr>
          <w:rFonts w:ascii="Times New Roman" w:hAnsi="Times New Roman" w:cs="Times New Roman"/>
          <w:sz w:val="24"/>
          <w:szCs w:val="24"/>
        </w:rPr>
        <w:t>Limit</w:t>
      </w:r>
      <w:r w:rsidR="001B0091" w:rsidRPr="001E5DBB">
        <w:rPr>
          <w:rFonts w:ascii="Times New Roman" w:hAnsi="Times New Roman" w:cs="Times New Roman"/>
          <w:sz w:val="24"/>
          <w:szCs w:val="24"/>
        </w:rPr>
        <w:t xml:space="preserve"> of detection (LOD) or </w:t>
      </w:r>
      <w:r w:rsidR="00F86554" w:rsidRPr="001E5DBB">
        <w:rPr>
          <w:rFonts w:ascii="Times New Roman" w:hAnsi="Times New Roman" w:cs="Times New Roman"/>
          <w:sz w:val="24"/>
          <w:szCs w:val="24"/>
        </w:rPr>
        <w:t>limit</w:t>
      </w:r>
      <w:r w:rsidR="001B0091" w:rsidRPr="001E5DBB">
        <w:rPr>
          <w:rFonts w:ascii="Times New Roman" w:hAnsi="Times New Roman" w:cs="Times New Roman"/>
          <w:sz w:val="24"/>
          <w:szCs w:val="24"/>
        </w:rPr>
        <w:t xml:space="preserve"> of quantification (LOQ) were calculated according to </w:t>
      </w:r>
      <w:r w:rsidR="00756751" w:rsidRPr="001E5DBB">
        <w:rPr>
          <w:rFonts w:ascii="Times New Roman" w:hAnsi="Times New Roman" w:cs="Times New Roman"/>
          <w:sz w:val="24"/>
          <w:szCs w:val="24"/>
        </w:rPr>
        <w:t>3σ</w:t>
      </w:r>
      <w:r w:rsidR="00756751" w:rsidRPr="001E5DBB" w:rsidDel="00756751">
        <w:rPr>
          <w:rFonts w:ascii="Times New Roman" w:hAnsi="Times New Roman" w:cs="Times New Roman"/>
          <w:sz w:val="24"/>
          <w:szCs w:val="24"/>
        </w:rPr>
        <w:t xml:space="preserve"> </w:t>
      </w:r>
      <w:r w:rsidR="001B0091" w:rsidRPr="001E5DBB">
        <w:rPr>
          <w:rFonts w:ascii="Times New Roman" w:hAnsi="Times New Roman" w:cs="Times New Roman"/>
          <w:sz w:val="24"/>
          <w:szCs w:val="24"/>
        </w:rPr>
        <w:t>(LOD) or</w:t>
      </w:r>
      <w:r w:rsidR="00DD0860"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10</w:t>
      </w:r>
      <w:r w:rsidR="00756751" w:rsidRPr="001E5DBB">
        <w:rPr>
          <w:rFonts w:ascii="Times New Roman" w:hAnsi="Times New Roman" w:cs="Times New Roman"/>
          <w:sz w:val="24"/>
          <w:szCs w:val="24"/>
        </w:rPr>
        <w:t>σ</w:t>
      </w:r>
      <w:r w:rsidR="001B0091" w:rsidRPr="001E5DBB">
        <w:rPr>
          <w:rFonts w:ascii="Times New Roman" w:hAnsi="Times New Roman" w:cs="Times New Roman"/>
          <w:sz w:val="24"/>
          <w:szCs w:val="24"/>
        </w:rPr>
        <w:t xml:space="preserve"> (LOQ) criterion at concentration 33 µg/L per species with 13 </w:t>
      </w:r>
      <w:proofErr w:type="spellStart"/>
      <w:proofErr w:type="gramStart"/>
      <w:r w:rsidR="001B0091" w:rsidRPr="001E5DBB">
        <w:rPr>
          <w:rFonts w:ascii="Times New Roman" w:hAnsi="Times New Roman" w:cs="Times New Roman"/>
          <w:sz w:val="24"/>
          <w:szCs w:val="24"/>
        </w:rPr>
        <w:t>nL</w:t>
      </w:r>
      <w:proofErr w:type="spellEnd"/>
      <w:proofErr w:type="gramEnd"/>
      <w:r w:rsidR="001B0091" w:rsidRPr="001E5DBB">
        <w:rPr>
          <w:rFonts w:ascii="Times New Roman" w:hAnsi="Times New Roman" w:cs="Times New Roman"/>
          <w:sz w:val="24"/>
          <w:szCs w:val="24"/>
        </w:rPr>
        <w:t xml:space="preserve"> sample injection volume. For </w:t>
      </w:r>
      <w:proofErr w:type="gramStart"/>
      <w:r w:rsidR="001B0091" w:rsidRPr="001E5DBB">
        <w:rPr>
          <w:rFonts w:ascii="Times New Roman" w:hAnsi="Times New Roman" w:cs="Times New Roman"/>
          <w:sz w:val="24"/>
          <w:szCs w:val="24"/>
        </w:rPr>
        <w:t>Fe(</w:t>
      </w:r>
      <w:proofErr w:type="gramEnd"/>
      <w:r w:rsidR="001B0091" w:rsidRPr="001E5DBB">
        <w:rPr>
          <w:rFonts w:ascii="Times New Roman" w:hAnsi="Times New Roman" w:cs="Times New Roman"/>
          <w:sz w:val="24"/>
          <w:szCs w:val="24"/>
        </w:rPr>
        <w:t xml:space="preserve">III) LOD = 3.2 µg/L and LOQ = 10.8 µg/L were found. For </w:t>
      </w:r>
      <w:proofErr w:type="gramStart"/>
      <w:r w:rsidR="001B0091" w:rsidRPr="001E5DBB">
        <w:rPr>
          <w:rFonts w:ascii="Times New Roman" w:hAnsi="Times New Roman" w:cs="Times New Roman"/>
          <w:sz w:val="24"/>
          <w:szCs w:val="24"/>
        </w:rPr>
        <w:t>Fe(</w:t>
      </w:r>
      <w:proofErr w:type="gramEnd"/>
      <w:r w:rsidR="001B0091" w:rsidRPr="001E5DBB">
        <w:rPr>
          <w:rFonts w:ascii="Times New Roman" w:hAnsi="Times New Roman" w:cs="Times New Roman"/>
          <w:sz w:val="24"/>
          <w:szCs w:val="24"/>
        </w:rPr>
        <w:t>II) LOD = 3.1 µg/L and LOQ = 10.4 µg/L were calculated.</w:t>
      </w:r>
      <w:r w:rsidRPr="001E5DBB">
        <w:rPr>
          <w:rFonts w:ascii="Times New Roman" w:hAnsi="Times New Roman" w:cs="Times New Roman"/>
          <w:sz w:val="24"/>
          <w:szCs w:val="24"/>
        </w:rPr>
        <w:t xml:space="preserve"> </w:t>
      </w:r>
      <w:r w:rsidR="00280DE2" w:rsidRPr="001E5DBB">
        <w:rPr>
          <w:rFonts w:ascii="Times New Roman" w:hAnsi="Times New Roman" w:cs="Times New Roman"/>
          <w:sz w:val="24"/>
          <w:szCs w:val="24"/>
        </w:rPr>
        <w:t xml:space="preserve">These LODs and LOQs were superior compared to all </w:t>
      </w:r>
      <w:proofErr w:type="gramStart"/>
      <w:r w:rsidR="00280DE2" w:rsidRPr="001E5DBB">
        <w:rPr>
          <w:rFonts w:ascii="Times New Roman" w:hAnsi="Times New Roman" w:cs="Times New Roman"/>
          <w:sz w:val="24"/>
          <w:szCs w:val="24"/>
        </w:rPr>
        <w:t>Fe(</w:t>
      </w:r>
      <w:proofErr w:type="gramEnd"/>
      <w:r w:rsidR="00280DE2" w:rsidRPr="001E5DBB">
        <w:rPr>
          <w:rFonts w:ascii="Times New Roman" w:hAnsi="Times New Roman" w:cs="Times New Roman"/>
          <w:sz w:val="24"/>
          <w:szCs w:val="24"/>
        </w:rPr>
        <w:t xml:space="preserve">II)/(III) </w:t>
      </w:r>
      <w:r w:rsidR="00D9544A" w:rsidRPr="001E5DBB">
        <w:rPr>
          <w:rFonts w:ascii="Times New Roman" w:hAnsi="Times New Roman" w:cs="Times New Roman"/>
          <w:sz w:val="24"/>
          <w:szCs w:val="24"/>
        </w:rPr>
        <w:t xml:space="preserve">CE </w:t>
      </w:r>
      <w:r w:rsidR="00280DE2" w:rsidRPr="001E5DBB">
        <w:rPr>
          <w:rFonts w:ascii="Times New Roman" w:hAnsi="Times New Roman" w:cs="Times New Roman"/>
          <w:sz w:val="24"/>
          <w:szCs w:val="24"/>
        </w:rPr>
        <w:t xml:space="preserve">speciation </w:t>
      </w:r>
      <w:r w:rsidR="00D9544A" w:rsidRPr="001E5DBB">
        <w:rPr>
          <w:rFonts w:ascii="Times New Roman" w:hAnsi="Times New Roman" w:cs="Times New Roman"/>
          <w:sz w:val="24"/>
          <w:szCs w:val="24"/>
        </w:rPr>
        <w:t xml:space="preserve">analysis </w:t>
      </w:r>
      <w:r w:rsidR="00280DE2" w:rsidRPr="001E5DBB">
        <w:rPr>
          <w:rFonts w:ascii="Times New Roman" w:hAnsi="Times New Roman" w:cs="Times New Roman"/>
          <w:sz w:val="24"/>
          <w:szCs w:val="24"/>
        </w:rPr>
        <w:t>methods which did not use on-line coupled ICP-MS detec</w:t>
      </w:r>
      <w:r w:rsidR="00513381" w:rsidRPr="001E5DBB">
        <w:rPr>
          <w:rFonts w:ascii="Times New Roman" w:hAnsi="Times New Roman" w:cs="Times New Roman"/>
          <w:sz w:val="24"/>
          <w:szCs w:val="24"/>
        </w:rPr>
        <w:t xml:space="preserve">tion: Owens et al.  </w:t>
      </w:r>
      <w:r w:rsidR="00513381" w:rsidRPr="001E5DBB">
        <w:rPr>
          <w:rFonts w:ascii="Times New Roman" w:hAnsi="Times New Roman" w:cs="Times New Roman"/>
          <w:sz w:val="24"/>
          <w:szCs w:val="24"/>
        </w:rPr>
        <w:fldChar w:fldCharType="begin">
          <w:fldData xml:space="preserve">PEVuZE5vdGU+PENpdGU+PEF1dGhvcj5Pd2VuczwvQXV0aG9yPjxZZWFyPjIwMDA8L1llYXI+PFJl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</w:fldData>
        </w:fldChar>
      </w:r>
      <w:r w:rsidR="00513381" w:rsidRPr="001E5DBB">
        <w:rPr>
          <w:rFonts w:ascii="Times New Roman" w:hAnsi="Times New Roman" w:cs="Times New Roman"/>
          <w:sz w:val="24"/>
          <w:szCs w:val="24"/>
        </w:rPr>
        <w:instrText xml:space="preserve"> ADDIN EN.CITE </w:instrText>
      </w:r>
      <w:r w:rsidR="00513381" w:rsidRPr="001E5DBB">
        <w:rPr>
          <w:rFonts w:ascii="Times New Roman" w:hAnsi="Times New Roman" w:cs="Times New Roman"/>
          <w:sz w:val="24"/>
          <w:szCs w:val="24"/>
        </w:rPr>
        <w:fldChar w:fldCharType="begin">
          <w:fldData xml:space="preserve">PEVuZE5vdGU+PENpdGU+PEF1dGhvcj5Pd2VuczwvQXV0aG9yPjxZZWFyPjIwMDA8L1llYXI+PFJl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</w:fldData>
        </w:fldChar>
      </w:r>
      <w:r w:rsidR="00513381" w:rsidRPr="001E5DBB">
        <w:rPr>
          <w:rFonts w:ascii="Times New Roman" w:hAnsi="Times New Roman" w:cs="Times New Roman"/>
          <w:sz w:val="24"/>
          <w:szCs w:val="24"/>
        </w:rPr>
        <w:instrText xml:space="preserve"> ADDIN EN.CITE.DATA </w:instrText>
      </w:r>
      <w:r w:rsidR="00513381" w:rsidRPr="001E5DBB">
        <w:rPr>
          <w:rFonts w:ascii="Times New Roman" w:hAnsi="Times New Roman" w:cs="Times New Roman"/>
          <w:sz w:val="24"/>
          <w:szCs w:val="24"/>
        </w:rPr>
      </w:r>
      <w:r w:rsidR="00513381" w:rsidRPr="001E5DBB">
        <w:rPr>
          <w:rFonts w:ascii="Times New Roman" w:hAnsi="Times New Roman" w:cs="Times New Roman"/>
          <w:sz w:val="24"/>
          <w:szCs w:val="24"/>
        </w:rPr>
        <w:fldChar w:fldCharType="end"/>
      </w:r>
      <w:r w:rsidR="00513381" w:rsidRPr="001E5DBB">
        <w:rPr>
          <w:rFonts w:ascii="Times New Roman" w:hAnsi="Times New Roman" w:cs="Times New Roman"/>
          <w:sz w:val="24"/>
          <w:szCs w:val="24"/>
        </w:rPr>
      </w:r>
      <w:r w:rsidR="00513381" w:rsidRPr="001E5DBB">
        <w:rPr>
          <w:rFonts w:ascii="Times New Roman" w:hAnsi="Times New Roman" w:cs="Times New Roman"/>
          <w:sz w:val="24"/>
          <w:szCs w:val="24"/>
        </w:rPr>
        <w:fldChar w:fldCharType="separate"/>
      </w:r>
      <w:proofErr w:type="gramStart"/>
      <w:r w:rsidR="00513381" w:rsidRPr="001E5DBB">
        <w:rPr>
          <w:rFonts w:ascii="Times New Roman" w:hAnsi="Times New Roman" w:cs="Times New Roman"/>
          <w:noProof/>
          <w:sz w:val="24"/>
          <w:szCs w:val="24"/>
        </w:rPr>
        <w:t>(</w:t>
      </w:r>
      <w:hyperlink w:anchor="_ENREF_25" w:tooltip="Owens, 2000 #505" w:history="1">
        <w:r w:rsidR="001E5DBB" w:rsidRPr="001E5DBB">
          <w:rPr>
            <w:rFonts w:ascii="Times New Roman" w:hAnsi="Times New Roman" w:cs="Times New Roman"/>
            <w:noProof/>
            <w:sz w:val="24"/>
            <w:szCs w:val="24"/>
          </w:rPr>
          <w:t>Owens, Ferguson et al. 2000</w:t>
        </w:r>
      </w:hyperlink>
      <w:r w:rsidR="00513381" w:rsidRPr="001E5DBB">
        <w:rPr>
          <w:rFonts w:ascii="Times New Roman" w:hAnsi="Times New Roman" w:cs="Times New Roman"/>
          <w:noProof/>
          <w:sz w:val="24"/>
          <w:szCs w:val="24"/>
        </w:rPr>
        <w:t>)</w:t>
      </w:r>
      <w:r w:rsidR="00513381" w:rsidRPr="001E5DBB">
        <w:rPr>
          <w:rFonts w:ascii="Times New Roman" w:hAnsi="Times New Roman" w:cs="Times New Roman"/>
          <w:sz w:val="24"/>
          <w:szCs w:val="24"/>
        </w:rPr>
        <w:fldChar w:fldCharType="end"/>
      </w:r>
      <w:r w:rsidR="00280DE2" w:rsidRPr="001E5DBB">
        <w:rPr>
          <w:rFonts w:ascii="Times New Roman" w:hAnsi="Times New Roman" w:cs="Times New Roman"/>
          <w:sz w:val="24"/>
          <w:szCs w:val="24"/>
        </w:rPr>
        <w:t xml:space="preserve"> </w:t>
      </w:r>
      <w:r w:rsidR="008647B1" w:rsidRPr="001E5DBB">
        <w:rPr>
          <w:rFonts w:ascii="Times New Roman" w:hAnsi="Times New Roman" w:cs="Times New Roman"/>
          <w:sz w:val="24"/>
          <w:szCs w:val="24"/>
        </w:rPr>
        <w:t>report</w:t>
      </w:r>
      <w:r w:rsidRPr="001E5DBB">
        <w:rPr>
          <w:rFonts w:ascii="Times New Roman" w:hAnsi="Times New Roman" w:cs="Times New Roman"/>
          <w:sz w:val="24"/>
          <w:szCs w:val="24"/>
        </w:rPr>
        <w:t>ed</w:t>
      </w:r>
      <w:r w:rsidR="008647B1" w:rsidRPr="001E5DBB">
        <w:rPr>
          <w:rFonts w:ascii="Times New Roman" w:hAnsi="Times New Roman" w:cs="Times New Roman"/>
          <w:sz w:val="24"/>
          <w:szCs w:val="24"/>
        </w:rPr>
        <w:t xml:space="preserve"> about LODs of 2-50 µM Fe (corresponding to 112 - 2800 µg/L Fe), </w:t>
      </w:r>
      <w:proofErr w:type="spellStart"/>
      <w:r w:rsidR="008647B1" w:rsidRPr="001E5DBB">
        <w:rPr>
          <w:rFonts w:ascii="Times New Roman" w:hAnsi="Times New Roman" w:cs="Times New Roman"/>
          <w:sz w:val="24"/>
          <w:szCs w:val="24"/>
        </w:rPr>
        <w:t>Gotti</w:t>
      </w:r>
      <w:proofErr w:type="spellEnd"/>
      <w:r w:rsidR="008647B1" w:rsidRPr="001E5DBB">
        <w:rPr>
          <w:rFonts w:ascii="Times New Roman" w:hAnsi="Times New Roman" w:cs="Times New Roman"/>
          <w:sz w:val="24"/>
          <w:szCs w:val="24"/>
        </w:rPr>
        <w:t xml:space="preserve"> et al. </w:t>
      </w:r>
      <w:r w:rsidR="008647B1" w:rsidRPr="001E5DBB">
        <w:rPr>
          <w:rFonts w:ascii="Times New Roman" w:hAnsi="Times New Roman" w:cs="Times New Roman"/>
          <w:sz w:val="24"/>
          <w:szCs w:val="24"/>
        </w:rPr>
        <w:fldChar w:fldCharType="begin"/>
      </w:r>
      <w:r w:rsidR="008647B1" w:rsidRPr="001E5DBB">
        <w:rPr>
          <w:rFonts w:ascii="Times New Roman" w:hAnsi="Times New Roman" w:cs="Times New Roman"/>
          <w:sz w:val="24"/>
          <w:szCs w:val="24"/>
        </w:rPr>
        <w:instrText xml:space="preserve"> ADDIN EN.CITE &lt;EndNote&gt;&lt;Cite&gt;&lt;Author&gt;Gotti&lt;/Author&gt;&lt;Year&gt;2015&lt;/Year&gt;&lt;RecNum&gt;503&lt;/RecNum&gt;&lt;DisplayText&gt;(Gotti, Fiori et al. 2015)&lt;/DisplayText&gt;&lt;record&gt;&lt;rec-number&gt;503&lt;/rec-number&gt;&lt;foreign-keys&gt;&lt;key app="EN" db-id="5f9txere4wxpxqeewaxpsedw09sdsxzffvr2" timestamp="1548263027"&gt;503&lt;/key&gt;&lt;/foreign-keys&gt;&lt;ref-type name="Journal Article"&gt;17&lt;/ref-type&gt;&lt;contributors&gt;&lt;authors&gt;&lt;author&gt;Gotti, R.&lt;/author&gt;&lt;author&gt;Fiori, J.&lt;/author&gt;&lt;author&gt;Liverani, L.&lt;/author&gt;&lt;author&gt;Spelta, F.&lt;/author&gt;&lt;/authors&gt;&lt;/contributors&gt;&lt;auth-address&gt;Department of Pharmacy and Biotechnology, University of Bologna, Bologna, Italy.&amp;#xD;Opocrin S.p.A, Corlo di Formigine, Modena, Italy.&lt;/auth-address&gt;&lt;titles&gt;&lt;title&gt;Capillary electrophoresis method for speciation of iron (II) and iron (III) in pharmaceuticals by dual precapillary complexation&lt;/title&gt;&lt;secondary-title&gt;Electrophoresis&lt;/secondary-title&gt;&lt;/titles&gt;&lt;periodical&gt;&lt;full-title&gt;Electrophoresis&lt;/full-title&gt;&lt;abbr-1&gt;Electrophoresis&lt;/abbr-1&gt;&lt;/periodical&gt;&lt;pages&gt;2820-2827&lt;/pages&gt;&lt;volume&gt;36&lt;/volume&gt;&lt;number&gt;21-22&lt;/number&gt;&lt;keywords&gt;&lt;keyword&gt;Ce&lt;/keyword&gt;&lt;keyword&gt;Complexation&lt;/keyword&gt;&lt;keyword&gt;Iron speciation&lt;/keyword&gt;&lt;keyword&gt;Pharmaceuticals&lt;/keyword&gt;&lt;keyword&gt;Validation&lt;/keyword&gt;&lt;/keywords&gt;&lt;dates&gt;&lt;year&gt;2015&lt;/year&gt;&lt;pub-dates&gt;&lt;date&gt;Nov&lt;/date&gt;&lt;/pub-dates&gt;&lt;/dates&gt;&lt;isbn&gt;1522-2683 (Electronic)&amp;#xD;0173-0835 (Linking)&lt;/isbn&gt;&lt;accession-num&gt;26200671&lt;/accession-num&gt;&lt;urls&gt;&lt;related-urls&gt;&lt;url&gt;https://www.ncbi.nlm.nih.gov/pubmed/26200671&lt;/url&gt;&lt;/related-urls&gt;&lt;/urls&gt;&lt;electronic-resource-num&gt;10.1002/elps.201500235&lt;/electronic-resource-num&gt;&lt;/record&gt;&lt;/Cite&gt;&lt;/EndNote&gt;</w:instrText>
      </w:r>
      <w:r w:rsidR="008647B1" w:rsidRPr="001E5DBB">
        <w:rPr>
          <w:rFonts w:ascii="Times New Roman" w:hAnsi="Times New Roman" w:cs="Times New Roman"/>
          <w:sz w:val="24"/>
          <w:szCs w:val="24"/>
        </w:rPr>
        <w:fldChar w:fldCharType="separate"/>
      </w:r>
      <w:r w:rsidR="008647B1" w:rsidRPr="001E5DBB">
        <w:rPr>
          <w:rFonts w:ascii="Times New Roman" w:hAnsi="Times New Roman" w:cs="Times New Roman"/>
          <w:noProof/>
          <w:sz w:val="24"/>
          <w:szCs w:val="24"/>
        </w:rPr>
        <w:t>(</w:t>
      </w:r>
      <w:hyperlink w:anchor="_ENREF_8" w:tooltip="Gotti, 2015 #503" w:history="1">
        <w:r w:rsidR="001E5DBB" w:rsidRPr="001E5DBB">
          <w:rPr>
            <w:rFonts w:ascii="Times New Roman" w:hAnsi="Times New Roman" w:cs="Times New Roman"/>
            <w:noProof/>
            <w:sz w:val="24"/>
            <w:szCs w:val="24"/>
          </w:rPr>
          <w:t>Gotti, Fiori et al. 2015</w:t>
        </w:r>
      </w:hyperlink>
      <w:r w:rsidR="008647B1" w:rsidRPr="001E5DBB">
        <w:rPr>
          <w:rFonts w:ascii="Times New Roman" w:hAnsi="Times New Roman" w:cs="Times New Roman"/>
          <w:noProof/>
          <w:sz w:val="24"/>
          <w:szCs w:val="24"/>
        </w:rPr>
        <w:t>)</w:t>
      </w:r>
      <w:r w:rsidR="008647B1" w:rsidRPr="001E5DBB">
        <w:rPr>
          <w:rFonts w:ascii="Times New Roman" w:hAnsi="Times New Roman" w:cs="Times New Roman"/>
          <w:sz w:val="24"/>
          <w:szCs w:val="24"/>
        </w:rPr>
        <w:fldChar w:fldCharType="end"/>
      </w:r>
      <w:r w:rsidR="008647B1" w:rsidRPr="001E5DBB">
        <w:rPr>
          <w:rFonts w:ascii="Times New Roman" w:hAnsi="Times New Roman" w:cs="Times New Roman"/>
          <w:sz w:val="24"/>
          <w:szCs w:val="24"/>
        </w:rPr>
        <w:t xml:space="preserve"> found LODs or LOQs of 24 µM or 72.6 µM Fe(III) (</w:t>
      </w:r>
      <w:r w:rsidRPr="001E5DBB">
        <w:rPr>
          <w:rFonts w:ascii="Times New Roman" w:hAnsi="Times New Roman" w:cs="Times New Roman"/>
          <w:sz w:val="24"/>
          <w:szCs w:val="24"/>
        </w:rPr>
        <w:t xml:space="preserve">corresponding </w:t>
      </w:r>
      <w:r w:rsidR="008647B1" w:rsidRPr="001E5DBB">
        <w:rPr>
          <w:rFonts w:ascii="Times New Roman" w:hAnsi="Times New Roman" w:cs="Times New Roman"/>
          <w:sz w:val="24"/>
          <w:szCs w:val="24"/>
        </w:rPr>
        <w:t>to 1344 µg/L or 4065.6 µg/L) and LOD = 1.6 µM or LOQ = 4.8 µM Fe(II) (</w:t>
      </w:r>
      <w:r w:rsidRPr="001E5DBB">
        <w:rPr>
          <w:rFonts w:ascii="Times New Roman" w:hAnsi="Times New Roman" w:cs="Times New Roman"/>
          <w:sz w:val="24"/>
          <w:szCs w:val="24"/>
        </w:rPr>
        <w:t xml:space="preserve">corresponding </w:t>
      </w:r>
      <w:r w:rsidR="008647B1" w:rsidRPr="001E5DBB">
        <w:rPr>
          <w:rFonts w:ascii="Times New Roman" w:hAnsi="Times New Roman" w:cs="Times New Roman"/>
          <w:sz w:val="24"/>
          <w:szCs w:val="24"/>
        </w:rPr>
        <w:t>to 89.6 µg/L or 268,8 µg/L).</w:t>
      </w:r>
      <w:r w:rsidR="005F3CA7" w:rsidRPr="001E5DBB">
        <w:rPr>
          <w:rFonts w:ascii="Times New Roman" w:hAnsi="Times New Roman" w:cs="Times New Roman"/>
          <w:sz w:val="24"/>
          <w:szCs w:val="24"/>
        </w:rPr>
        <w:t xml:space="preserve">Wilson et al. </w:t>
      </w:r>
      <w:r w:rsidR="005F3CA7" w:rsidRPr="001E5DBB">
        <w:rPr>
          <w:rFonts w:ascii="Times New Roman" w:hAnsi="Times New Roman" w:cs="Times New Roman"/>
          <w:sz w:val="24"/>
          <w:szCs w:val="24"/>
        </w:rPr>
        <w:fldChar w:fldCharType="begin"/>
      </w:r>
      <w:r w:rsidR="005F3CA7" w:rsidRPr="001E5DBB">
        <w:rPr>
          <w:rFonts w:ascii="Times New Roman" w:hAnsi="Times New Roman" w:cs="Times New Roman"/>
          <w:sz w:val="24"/>
          <w:szCs w:val="24"/>
        </w:rPr>
        <w:instrText xml:space="preserve"> ADDIN EN.CITE &lt;EndNote&gt;&lt;Cite&gt;&lt;Author&gt;Wilson&lt;/Author&gt;&lt;Year&gt;2011&lt;/Year&gt;&lt;RecNum&gt;504&lt;/RecNum&gt;&lt;DisplayText&gt;(Wilson and Carbonaro 2011)&lt;/DisplayText&gt;&lt;record&gt;&lt;rec-number&gt;504&lt;/rec-number&gt;&lt;foreign-keys&gt;&lt;key app="EN" db-id="5f9txere4wxpxqeewaxpsedw09sdsxzffvr2" timestamp="1548263078"&gt;504&lt;/key&gt;&lt;/foreign-keys&gt;&lt;ref-type name="Journal Article"&gt;17&lt;/ref-type&gt;&lt;contributors&gt;&lt;authors&gt;&lt;author&gt;Wilson, J. M.&lt;/author&gt;&lt;author&gt;Carbonaro, R. F.&lt;/author&gt;&lt;/authors&gt;&lt;/contributors&gt;&lt;auth-address&gt;Manhattan Coll, Dept Civil &amp;amp; Environm Engn, Riverdale, NY 10471 USA&lt;/auth-address&gt;&lt;titles&gt;&lt;title&gt;Capillary electrophoresis study of iron(II) and iron(III) polyaminocarboxylate complex speciation&lt;/title&gt;&lt;secondary-title&gt;Environmental Chemistry&lt;/secondary-title&gt;&lt;alt-title&gt;Environ Chem&lt;/alt-title&gt;&lt;/titles&gt;&lt;periodical&gt;&lt;full-title&gt;Environmental Chemistry&lt;/full-title&gt;&lt;abbr-1&gt;Environ Chem&lt;/abbr-1&gt;&lt;/periodical&gt;&lt;alt-periodical&gt;&lt;full-title&gt;Environmental Chemistry&lt;/full-title&gt;&lt;abbr-1&gt;Environ Chem&lt;/abbr-1&gt;&lt;/alt-periodical&gt;&lt;pages&gt;295-303&lt;/pages&gt;&lt;volume&gt;8&lt;/volume&gt;&lt;number&gt;3&lt;/number&gt;&lt;keywords&gt;&lt;keyword&gt;analytical method&lt;/keyword&gt;&lt;keyword&gt;chelating agent&lt;/keyword&gt;&lt;keyword&gt;complexation&lt;/keyword&gt;&lt;keyword&gt;oxidation&lt;/keyword&gt;&lt;keyword&gt;phosphate&lt;/keyword&gt;&lt;keyword&gt;ternary complex&lt;/keyword&gt;&lt;keyword&gt;aqueous-solution&lt;/keyword&gt;&lt;keyword&gt;organic-ligands&lt;/keyword&gt;&lt;keyword&gt;natural-waters&lt;/keyword&gt;&lt;keyword&gt;ferrous iron&lt;/keyword&gt;&lt;keyword&gt;fe-ii&lt;/keyword&gt;&lt;keyword&gt;reduction&lt;/keyword&gt;&lt;keyword&gt;kinetics&lt;/keyword&gt;&lt;keyword&gt;oxygenation&lt;/keyword&gt;&lt;keyword&gt;pesticides&lt;/keyword&gt;&lt;keyword&gt;fe(ii)&lt;/keyword&gt;&lt;/keywords&gt;&lt;dates&gt;&lt;year&gt;2011&lt;/year&gt;&lt;/dates&gt;&lt;isbn&gt;1448-2517&lt;/isbn&gt;&lt;accession-num&gt;WOS:000291943800006&lt;/accession-num&gt;&lt;urls&gt;&lt;related-urls&gt;&lt;url&gt;&amp;lt;Go to ISI&amp;gt;://WOS:000291943800006&lt;/url&gt;&lt;/related-urls&gt;&lt;/urls&gt;&lt;electronic-resource-num&gt;10.1071/En11017&lt;/electronic-resource-num&gt;&lt;language&gt;English&lt;/language&gt;&lt;/record&gt;&lt;/Cite&gt;&lt;/EndNote&gt;</w:instrText>
      </w:r>
      <w:r w:rsidR="005F3CA7" w:rsidRPr="001E5DBB">
        <w:rPr>
          <w:rFonts w:ascii="Times New Roman" w:hAnsi="Times New Roman" w:cs="Times New Roman"/>
          <w:sz w:val="24"/>
          <w:szCs w:val="24"/>
        </w:rPr>
        <w:fldChar w:fldCharType="separate"/>
      </w:r>
      <w:r w:rsidR="005F3CA7" w:rsidRPr="001E5DBB">
        <w:rPr>
          <w:rFonts w:ascii="Times New Roman" w:hAnsi="Times New Roman" w:cs="Times New Roman"/>
          <w:noProof/>
          <w:sz w:val="24"/>
          <w:szCs w:val="24"/>
        </w:rPr>
        <w:t>(</w:t>
      </w:r>
      <w:hyperlink w:anchor="_ENREF_36" w:tooltip="Wilson, 2011 #504" w:history="1">
        <w:r w:rsidR="001E5DBB" w:rsidRPr="001E5DBB">
          <w:rPr>
            <w:rFonts w:ascii="Times New Roman" w:hAnsi="Times New Roman" w:cs="Times New Roman"/>
            <w:noProof/>
            <w:sz w:val="24"/>
            <w:szCs w:val="24"/>
          </w:rPr>
          <w:t>Wilson and Carbonaro 2011</w:t>
        </w:r>
      </w:hyperlink>
      <w:r w:rsidR="005F3CA7" w:rsidRPr="001E5DBB">
        <w:rPr>
          <w:rFonts w:ascii="Times New Roman" w:hAnsi="Times New Roman" w:cs="Times New Roman"/>
          <w:noProof/>
          <w:sz w:val="24"/>
          <w:szCs w:val="24"/>
        </w:rPr>
        <w:t>)</w:t>
      </w:r>
      <w:r w:rsidR="005F3CA7" w:rsidRPr="001E5DBB">
        <w:rPr>
          <w:rFonts w:ascii="Times New Roman" w:hAnsi="Times New Roman" w:cs="Times New Roman"/>
          <w:sz w:val="24"/>
          <w:szCs w:val="24"/>
        </w:rPr>
        <w:fldChar w:fldCharType="end"/>
      </w:r>
      <w:r w:rsidR="005F3CA7" w:rsidRPr="001E5DBB">
        <w:rPr>
          <w:rFonts w:ascii="Times New Roman" w:hAnsi="Times New Roman" w:cs="Times New Roman"/>
          <w:sz w:val="24"/>
          <w:szCs w:val="24"/>
        </w:rPr>
        <w:t xml:space="preserve"> </w:t>
      </w:r>
      <w:r w:rsidRPr="001E5DBB">
        <w:rPr>
          <w:rFonts w:ascii="Times New Roman" w:hAnsi="Times New Roman" w:cs="Times New Roman"/>
          <w:sz w:val="24"/>
          <w:szCs w:val="24"/>
        </w:rPr>
        <w:t>did</w:t>
      </w:r>
      <w:r w:rsidR="005F3CA7" w:rsidRPr="001E5DBB">
        <w:rPr>
          <w:rFonts w:ascii="Times New Roman" w:hAnsi="Times New Roman" w:cs="Times New Roman"/>
          <w:sz w:val="24"/>
          <w:szCs w:val="24"/>
        </w:rPr>
        <w:t xml:space="preserve"> not report LOD or LOQ</w:t>
      </w:r>
      <w:r w:rsidRPr="001E5DBB">
        <w:rPr>
          <w:rFonts w:ascii="Times New Roman" w:hAnsi="Times New Roman" w:cs="Times New Roman"/>
          <w:sz w:val="24"/>
          <w:szCs w:val="24"/>
        </w:rPr>
        <w:t>,</w:t>
      </w:r>
      <w:r w:rsidR="005F3CA7" w:rsidRPr="001E5DBB">
        <w:rPr>
          <w:rFonts w:ascii="Times New Roman" w:hAnsi="Times New Roman" w:cs="Times New Roman"/>
          <w:sz w:val="24"/>
          <w:szCs w:val="24"/>
        </w:rPr>
        <w:t xml:space="preserve"> but the presented </w:t>
      </w:r>
      <w:proofErr w:type="spellStart"/>
      <w:r w:rsidR="005F3CA7" w:rsidRPr="001E5DBB">
        <w:rPr>
          <w:rFonts w:ascii="Times New Roman" w:hAnsi="Times New Roman" w:cs="Times New Roman"/>
          <w:sz w:val="24"/>
          <w:szCs w:val="24"/>
        </w:rPr>
        <w:t>electropherograms</w:t>
      </w:r>
      <w:proofErr w:type="spellEnd"/>
      <w:r w:rsidR="005F3CA7" w:rsidRPr="001E5DBB">
        <w:rPr>
          <w:rFonts w:ascii="Times New Roman" w:hAnsi="Times New Roman" w:cs="Times New Roman"/>
          <w:sz w:val="24"/>
          <w:szCs w:val="24"/>
        </w:rPr>
        <w:t xml:space="preserve"> </w:t>
      </w:r>
      <w:r w:rsidRPr="001E5DBB">
        <w:rPr>
          <w:rFonts w:ascii="Times New Roman" w:hAnsi="Times New Roman" w:cs="Times New Roman"/>
          <w:sz w:val="24"/>
          <w:szCs w:val="24"/>
        </w:rPr>
        <w:t>were</w:t>
      </w:r>
      <w:r w:rsidR="005F3CA7" w:rsidRPr="001E5DBB">
        <w:rPr>
          <w:rFonts w:ascii="Times New Roman" w:hAnsi="Times New Roman" w:cs="Times New Roman"/>
          <w:sz w:val="24"/>
          <w:szCs w:val="24"/>
        </w:rPr>
        <w:t xml:space="preserve"> in the 100-200 µM range (</w:t>
      </w:r>
      <w:r w:rsidRPr="001E5DBB">
        <w:rPr>
          <w:rFonts w:ascii="Times New Roman" w:hAnsi="Times New Roman" w:cs="Times New Roman"/>
          <w:sz w:val="24"/>
          <w:szCs w:val="24"/>
        </w:rPr>
        <w:t xml:space="preserve">corresponding </w:t>
      </w:r>
      <w:r w:rsidR="005F3CA7" w:rsidRPr="001E5DBB">
        <w:rPr>
          <w:rFonts w:ascii="Times New Roman" w:hAnsi="Times New Roman" w:cs="Times New Roman"/>
          <w:sz w:val="24"/>
          <w:szCs w:val="24"/>
        </w:rPr>
        <w:t xml:space="preserve">to 5600 – 11200 µg/L range) </w:t>
      </w:r>
      <w:r w:rsidR="00D9544A" w:rsidRPr="001E5DBB">
        <w:rPr>
          <w:rFonts w:ascii="Times New Roman" w:hAnsi="Times New Roman" w:cs="Times New Roman"/>
          <w:sz w:val="24"/>
          <w:szCs w:val="24"/>
        </w:rPr>
        <w:t xml:space="preserve">which is far above the LODs reported here and </w:t>
      </w:r>
      <w:r w:rsidR="005F3CA7" w:rsidRPr="001E5DBB">
        <w:rPr>
          <w:rFonts w:ascii="Times New Roman" w:hAnsi="Times New Roman" w:cs="Times New Roman"/>
          <w:sz w:val="24"/>
          <w:szCs w:val="24"/>
        </w:rPr>
        <w:t xml:space="preserve">with little baseline noise </w:t>
      </w:r>
      <w:r w:rsidR="00D9544A" w:rsidRPr="001E5DBB">
        <w:rPr>
          <w:rFonts w:ascii="Times New Roman" w:hAnsi="Times New Roman" w:cs="Times New Roman"/>
          <w:sz w:val="24"/>
          <w:szCs w:val="24"/>
        </w:rPr>
        <w:t xml:space="preserve">already </w:t>
      </w:r>
      <w:r w:rsidR="005F3CA7" w:rsidRPr="001E5DBB">
        <w:rPr>
          <w:rFonts w:ascii="Times New Roman" w:hAnsi="Times New Roman" w:cs="Times New Roman"/>
          <w:sz w:val="24"/>
          <w:szCs w:val="24"/>
        </w:rPr>
        <w:t>visible.</w:t>
      </w:r>
      <w:proofErr w:type="gramEnd"/>
      <w:r w:rsidR="008647B1" w:rsidRPr="001E5DBB">
        <w:rPr>
          <w:rFonts w:ascii="Times New Roman" w:hAnsi="Times New Roman" w:cs="Times New Roman"/>
          <w:sz w:val="24"/>
          <w:szCs w:val="24"/>
        </w:rPr>
        <w:t xml:space="preserve"> </w:t>
      </w:r>
      <w:r w:rsidR="005F3CA7" w:rsidRPr="001E5DBB">
        <w:rPr>
          <w:rFonts w:ascii="Times New Roman" w:hAnsi="Times New Roman" w:cs="Times New Roman"/>
          <w:sz w:val="24"/>
          <w:szCs w:val="24"/>
        </w:rPr>
        <w:t xml:space="preserve">Each of those papers </w:t>
      </w:r>
      <w:r w:rsidR="008647B1" w:rsidRPr="001E5DBB">
        <w:rPr>
          <w:rFonts w:ascii="Times New Roman" w:hAnsi="Times New Roman" w:cs="Times New Roman"/>
          <w:sz w:val="24"/>
          <w:szCs w:val="24"/>
        </w:rPr>
        <w:t>u</w:t>
      </w:r>
      <w:r w:rsidR="005F3CA7" w:rsidRPr="001E5DBB">
        <w:rPr>
          <w:rFonts w:ascii="Times New Roman" w:hAnsi="Times New Roman" w:cs="Times New Roman"/>
          <w:sz w:val="24"/>
          <w:szCs w:val="24"/>
        </w:rPr>
        <w:t>sed UV-Vis detection of different</w:t>
      </w:r>
      <w:r w:rsidR="008647B1" w:rsidRPr="001E5DBB">
        <w:rPr>
          <w:rFonts w:ascii="Times New Roman" w:hAnsi="Times New Roman" w:cs="Times New Roman"/>
          <w:sz w:val="24"/>
          <w:szCs w:val="24"/>
        </w:rPr>
        <w:t xml:space="preserve"> </w:t>
      </w:r>
      <w:r w:rsidR="005F3CA7" w:rsidRPr="001E5DBB">
        <w:rPr>
          <w:rFonts w:ascii="Times New Roman" w:hAnsi="Times New Roman" w:cs="Times New Roman"/>
          <w:sz w:val="24"/>
          <w:szCs w:val="24"/>
        </w:rPr>
        <w:t>Fe-complexes.</w:t>
      </w:r>
      <w:r w:rsidR="008647B1" w:rsidRPr="001E5DBB">
        <w:rPr>
          <w:rFonts w:ascii="Times New Roman" w:hAnsi="Times New Roman" w:cs="Times New Roman"/>
          <w:sz w:val="24"/>
          <w:szCs w:val="24"/>
        </w:rPr>
        <w:t xml:space="preserve"> </w:t>
      </w:r>
      <w:r w:rsidR="005F3CA7" w:rsidRPr="001E5DBB">
        <w:rPr>
          <w:rFonts w:ascii="Times New Roman" w:hAnsi="Times New Roman" w:cs="Times New Roman"/>
          <w:sz w:val="24"/>
          <w:szCs w:val="24"/>
        </w:rPr>
        <w:t xml:space="preserve">In our previous papers </w:t>
      </w:r>
      <w:r w:rsidRPr="001E5DBB">
        <w:rPr>
          <w:rFonts w:ascii="Times New Roman" w:hAnsi="Times New Roman" w:cs="Times New Roman"/>
          <w:sz w:val="24"/>
          <w:szCs w:val="24"/>
        </w:rPr>
        <w:t>using</w:t>
      </w:r>
      <w:r w:rsidR="005F3CA7" w:rsidRPr="001E5DBB">
        <w:rPr>
          <w:rFonts w:ascii="Times New Roman" w:hAnsi="Times New Roman" w:cs="Times New Roman"/>
          <w:sz w:val="24"/>
          <w:szCs w:val="24"/>
        </w:rPr>
        <w:t xml:space="preserve"> LC separation</w:t>
      </w:r>
      <w:r w:rsidRPr="001E5DBB">
        <w:rPr>
          <w:rFonts w:ascii="Times New Roman" w:hAnsi="Times New Roman" w:cs="Times New Roman"/>
          <w:sz w:val="24"/>
          <w:szCs w:val="24"/>
        </w:rPr>
        <w:t>,</w:t>
      </w:r>
      <w:r w:rsidR="005F3CA7" w:rsidRPr="001E5DBB">
        <w:rPr>
          <w:rFonts w:ascii="Times New Roman" w:hAnsi="Times New Roman" w:cs="Times New Roman"/>
          <w:sz w:val="24"/>
          <w:szCs w:val="24"/>
        </w:rPr>
        <w:t xml:space="preserve"> we achieved 6.33 µg/L for Fe(III) and 9.11 µg/L for Fe(II) when using ICP-optical emission spectrometry for detection </w:t>
      </w:r>
      <w:r w:rsidR="005F3CA7" w:rsidRPr="001E5DBB">
        <w:rPr>
          <w:rFonts w:ascii="Times New Roman" w:hAnsi="Times New Roman" w:cs="Times New Roman"/>
          <w:sz w:val="24"/>
          <w:szCs w:val="24"/>
        </w:rPr>
        <w:fldChar w:fldCharType="begin"/>
      </w:r>
      <w:r w:rsidR="00691A0D" w:rsidRPr="001E5DBB">
        <w:rPr>
          <w:rFonts w:ascii="Times New Roman" w:hAnsi="Times New Roman" w:cs="Times New Roman"/>
          <w:sz w:val="24"/>
          <w:szCs w:val="24"/>
        </w:rPr>
        <w:instrText xml:space="preserve"> ADDIN EN.CITE &lt;EndNote&gt;&lt;Cite&gt;&lt;Author&gt;Fernsebner&lt;/Author&gt;&lt;Year&gt;2014&lt;/Year&gt;&lt;RecNum&gt;181&lt;/RecNum&gt;&lt;DisplayText&gt;(Fernsebner, Zorn et al. 2014)&lt;/DisplayText&gt;&lt;record&gt;&lt;rec-number&gt;181&lt;/rec-number&gt;&lt;foreign-keys&gt;&lt;key app="EN" db-id="5f9txere4wxpxqeewaxpsedw09sdsxzffvr2" timestamp="1416393962"&gt;181&lt;/key&gt;&lt;/foreign-keys&gt;&lt;ref-type name="Journal Article"&gt;17&lt;/ref-type&gt;&lt;contributors&gt;&lt;authors&gt;&lt;author&gt;Fernsebner, K.&lt;/author&gt;&lt;author&gt;Zorn, J.&lt;/author&gt;&lt;author&gt;Kanawati, B.&lt;/author&gt;&lt;author&gt;Walker, A.&lt;/author&gt;&lt;author&gt;Michalke, B.&lt;/author&gt;&lt;/authors&gt;&lt;/contributors&gt;&lt;auth-address&gt;Research Unit Analytical Biogeochemistry, Helmholtz Zentrum Munchen - German Research Center for Environmental Health (GmbH), Ingolstadter Landstrasse 1, D-85764 Neuherberg, Germany. Katharina.Fernsebner@helmholtz-muenchen.de.&lt;/auth-address&gt;&lt;titles&gt;&lt;title&gt;Manganese leads to an increase in markers of oxidative stress as well as to a shift in the ratio of Fe(II)/(III) in rat brain tissue&lt;/title&gt;&lt;secondary-title&gt;Metallomics&lt;/secondary-title&gt;&lt;alt-title&gt;Metallomics : integrated biometal science&lt;/alt-title&gt;&lt;/titles&gt;&lt;periodical&gt;&lt;full-title&gt;Metallomics&lt;/full-title&gt;&lt;abbr-1&gt;Metallomics&lt;/abbr-1&gt;&lt;/periodical&gt;&lt;pages&gt;921-31&lt;/pages&gt;&lt;volume&gt;6&lt;/volume&gt;&lt;number&gt;4&lt;/number&gt;&lt;keywords&gt;&lt;keyword&gt;Animals&lt;/keyword&gt;&lt;keyword&gt;Brain/*metabolism&lt;/keyword&gt;&lt;keyword&gt;Brain Chemistry&lt;/keyword&gt;&lt;keyword&gt;Eating&lt;/keyword&gt;&lt;keyword&gt;Ferric Compounds/analysis/*metabolism&lt;/keyword&gt;&lt;keyword&gt;Ferrous Compounds/analysis/*metabolism&lt;/keyword&gt;&lt;keyword&gt;Glutamic Acid/analysis/metabolism&lt;/keyword&gt;&lt;keyword&gt;Male&lt;/keyword&gt;&lt;keyword&gt;Manganese/metabolism/*toxicity&lt;/keyword&gt;&lt;keyword&gt;*Oxidative Stress&lt;/keyword&gt;&lt;keyword&gt;Rats&lt;/keyword&gt;&lt;keyword&gt;Rats, Sprague-Dawley&lt;/keyword&gt;&lt;/keywords&gt;&lt;dates&gt;&lt;year&gt;2014&lt;/year&gt;&lt;pub-dates&gt;&lt;date&gt;Apr&lt;/date&gt;&lt;/pub-dates&gt;&lt;/dates&gt;&lt;isbn&gt;1756-591X (Electronic)&amp;#xD;1756-5901 (Linking)&lt;/isbn&gt;&lt;accession-num&gt;24599255&lt;/accession-num&gt;&lt;urls&gt;&lt;related-urls&gt;&lt;url&gt;http://www.ncbi.nlm.nih.gov/pubmed/24599255&lt;/url&gt;&lt;/related-urls&gt;&lt;/urls&gt;&lt;electronic-resource-num&gt;10.1039/c4mt00022f&lt;/electronic-resource-num&gt;&lt;/record&gt;&lt;/Cite&gt;&lt;/EndNote&gt;</w:instrText>
      </w:r>
      <w:r w:rsidR="005F3CA7" w:rsidRPr="001E5DBB">
        <w:rPr>
          <w:rFonts w:ascii="Times New Roman" w:hAnsi="Times New Roman" w:cs="Times New Roman"/>
          <w:sz w:val="24"/>
          <w:szCs w:val="24"/>
        </w:rPr>
        <w:fldChar w:fldCharType="separate"/>
      </w:r>
      <w:r w:rsidR="005F3CA7" w:rsidRPr="001E5DBB">
        <w:rPr>
          <w:rFonts w:ascii="Times New Roman" w:hAnsi="Times New Roman" w:cs="Times New Roman"/>
          <w:noProof/>
          <w:sz w:val="24"/>
          <w:szCs w:val="24"/>
        </w:rPr>
        <w:t>(</w:t>
      </w:r>
      <w:hyperlink w:anchor="_ENREF_6" w:tooltip="Fernsebner, 2014 #181" w:history="1">
        <w:r w:rsidR="001E5DBB" w:rsidRPr="001E5DBB">
          <w:rPr>
            <w:rFonts w:ascii="Times New Roman" w:hAnsi="Times New Roman" w:cs="Times New Roman"/>
            <w:noProof/>
            <w:sz w:val="24"/>
            <w:szCs w:val="24"/>
          </w:rPr>
          <w:t>Fernsebner, Zorn et al. 2014</w:t>
        </w:r>
      </w:hyperlink>
      <w:r w:rsidR="005F3CA7" w:rsidRPr="001E5DBB">
        <w:rPr>
          <w:rFonts w:ascii="Times New Roman" w:hAnsi="Times New Roman" w:cs="Times New Roman"/>
          <w:noProof/>
          <w:sz w:val="24"/>
          <w:szCs w:val="24"/>
        </w:rPr>
        <w:t>)</w:t>
      </w:r>
      <w:r w:rsidR="005F3CA7" w:rsidRPr="001E5DBB">
        <w:rPr>
          <w:rFonts w:ascii="Times New Roman" w:hAnsi="Times New Roman" w:cs="Times New Roman"/>
          <w:sz w:val="24"/>
          <w:szCs w:val="24"/>
        </w:rPr>
        <w:fldChar w:fldCharType="end"/>
      </w:r>
      <w:r w:rsidR="00F0755A" w:rsidRPr="001E5DBB">
        <w:rPr>
          <w:rFonts w:ascii="Times New Roman" w:hAnsi="Times New Roman" w:cs="Times New Roman"/>
          <w:sz w:val="24"/>
          <w:szCs w:val="24"/>
        </w:rPr>
        <w:t xml:space="preserve">. </w:t>
      </w:r>
      <w:r w:rsidR="005F3CA7" w:rsidRPr="001E5DBB">
        <w:rPr>
          <w:rFonts w:ascii="Times New Roman" w:hAnsi="Times New Roman" w:cs="Times New Roman"/>
          <w:sz w:val="24"/>
          <w:szCs w:val="24"/>
        </w:rPr>
        <w:t>However, recoveries were less</w:t>
      </w:r>
      <w:r w:rsidRPr="001E5DBB">
        <w:rPr>
          <w:rFonts w:ascii="Times New Roman" w:hAnsi="Times New Roman" w:cs="Times New Roman"/>
          <w:sz w:val="24"/>
          <w:szCs w:val="24"/>
        </w:rPr>
        <w:t>:</w:t>
      </w:r>
      <w:r w:rsidR="005F3CA7" w:rsidRPr="001E5DBB">
        <w:rPr>
          <w:rFonts w:ascii="Times New Roman" w:hAnsi="Times New Roman" w:cs="Times New Roman"/>
          <w:sz w:val="24"/>
          <w:szCs w:val="24"/>
        </w:rPr>
        <w:t xml:space="preserve"> for </w:t>
      </w:r>
      <w:proofErr w:type="gramStart"/>
      <w:r w:rsidR="005F3CA7" w:rsidRPr="001E5DBB">
        <w:rPr>
          <w:rFonts w:ascii="Times New Roman" w:hAnsi="Times New Roman" w:cs="Times New Roman"/>
          <w:sz w:val="24"/>
          <w:szCs w:val="24"/>
        </w:rPr>
        <w:t>Fe(</w:t>
      </w:r>
      <w:proofErr w:type="gramEnd"/>
      <w:r w:rsidR="005F3CA7" w:rsidRPr="001E5DBB">
        <w:rPr>
          <w:rFonts w:ascii="Times New Roman" w:hAnsi="Times New Roman" w:cs="Times New Roman"/>
          <w:sz w:val="24"/>
          <w:szCs w:val="24"/>
        </w:rPr>
        <w:t xml:space="preserve">III) it was 43–66% </w:t>
      </w:r>
      <w:r w:rsidRPr="001E5DBB">
        <w:rPr>
          <w:rFonts w:ascii="Times New Roman" w:hAnsi="Times New Roman" w:cs="Times New Roman"/>
          <w:sz w:val="24"/>
          <w:szCs w:val="24"/>
        </w:rPr>
        <w:t>and for Fe(II)</w:t>
      </w:r>
      <w:r w:rsidR="005F3CA7" w:rsidRPr="001E5DBB">
        <w:rPr>
          <w:rFonts w:ascii="Times New Roman" w:hAnsi="Times New Roman" w:cs="Times New Roman"/>
          <w:sz w:val="24"/>
          <w:szCs w:val="24"/>
        </w:rPr>
        <w:t xml:space="preserve"> it was 83–105%. In a further, optimized follow-up study </w:t>
      </w:r>
      <w:r w:rsidR="005F3CA7" w:rsidRPr="001E5DBB">
        <w:rPr>
          <w:rFonts w:ascii="Times New Roman" w:hAnsi="Times New Roman" w:cs="Times New Roman"/>
          <w:sz w:val="24"/>
          <w:szCs w:val="24"/>
        </w:rPr>
        <w:lastRenderedPageBreak/>
        <w:t>with LC-ICP-sf-MS the LODs were calculated at</w:t>
      </w:r>
      <w:r w:rsidR="00F65F1E" w:rsidRPr="001E5DBB">
        <w:rPr>
          <w:rFonts w:ascii="Times New Roman" w:hAnsi="Times New Roman" w:cs="Times New Roman"/>
          <w:sz w:val="24"/>
          <w:szCs w:val="24"/>
        </w:rPr>
        <w:t xml:space="preserve"> </w:t>
      </w:r>
      <w:r w:rsidR="005F3CA7" w:rsidRPr="001E5DBB">
        <w:rPr>
          <w:rFonts w:ascii="Times New Roman" w:hAnsi="Times New Roman" w:cs="Times New Roman"/>
          <w:sz w:val="24"/>
          <w:szCs w:val="24"/>
        </w:rPr>
        <w:t>0.5 µg/</w:t>
      </w:r>
      <w:proofErr w:type="gramStart"/>
      <w:r w:rsidR="005F3CA7" w:rsidRPr="001E5DBB">
        <w:rPr>
          <w:rFonts w:ascii="Times New Roman" w:hAnsi="Times New Roman" w:cs="Times New Roman"/>
          <w:sz w:val="24"/>
          <w:szCs w:val="24"/>
        </w:rPr>
        <w:t>L</w:t>
      </w:r>
      <w:r w:rsidR="00F65F1E" w:rsidRPr="001E5DBB">
        <w:rPr>
          <w:rFonts w:ascii="Times New Roman" w:hAnsi="Times New Roman" w:cs="Times New Roman"/>
          <w:sz w:val="24"/>
          <w:szCs w:val="24"/>
        </w:rPr>
        <w:t>(</w:t>
      </w:r>
      <w:proofErr w:type="gramEnd"/>
      <w:r w:rsidR="00F65F1E" w:rsidRPr="001E5DBB">
        <w:rPr>
          <w:rFonts w:ascii="Times New Roman" w:hAnsi="Times New Roman" w:cs="Times New Roman"/>
          <w:sz w:val="24"/>
          <w:szCs w:val="24"/>
        </w:rPr>
        <w:t>Fe(III)) and 0.6 µg/L (Fe(II)). Recoveries (sum of Fe-species vs. total iron determination) with this optimized LC-based method were 92±</w:t>
      </w:r>
      <w:proofErr w:type="gramStart"/>
      <w:r w:rsidR="00F65F1E" w:rsidRPr="001E5DBB">
        <w:rPr>
          <w:rFonts w:ascii="Times New Roman" w:hAnsi="Times New Roman" w:cs="Times New Roman"/>
          <w:sz w:val="24"/>
          <w:szCs w:val="24"/>
        </w:rPr>
        <w:t>11%</w:t>
      </w:r>
      <w:proofErr w:type="gramEnd"/>
      <w:r w:rsidR="00F65F1E" w:rsidRPr="001E5DBB">
        <w:rPr>
          <w:rFonts w:ascii="Times New Roman" w:hAnsi="Times New Roman" w:cs="Times New Roman"/>
          <w:sz w:val="24"/>
          <w:szCs w:val="24"/>
        </w:rPr>
        <w:t>.</w:t>
      </w:r>
    </w:p>
    <w:p w14:paraId="302D64D7" w14:textId="77777777" w:rsidR="001B0091" w:rsidRPr="001E5DBB" w:rsidRDefault="001B0091" w:rsidP="009D0CC3">
      <w:pPr>
        <w:spacing w:after="0" w:line="360" w:lineRule="auto"/>
        <w:jc w:val="both"/>
        <w:rPr>
          <w:rFonts w:ascii="Times New Roman" w:hAnsi="Times New Roman" w:cs="Times New Roman"/>
          <w:b/>
          <w:sz w:val="24"/>
          <w:szCs w:val="24"/>
        </w:rPr>
      </w:pPr>
    </w:p>
    <w:p w14:paraId="58826532" w14:textId="77777777" w:rsidR="001B0091" w:rsidRPr="001E5DBB" w:rsidRDefault="001B0091" w:rsidP="009D0CC3">
      <w:pPr>
        <w:spacing w:after="0"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Species Stability</w:t>
      </w:r>
    </w:p>
    <w:p w14:paraId="7EC57D93" w14:textId="00967744" w:rsidR="001B0091" w:rsidRPr="001E5DBB" w:rsidRDefault="0065181E" w:rsidP="009D0CC3">
      <w:pPr>
        <w:spacing w:line="360" w:lineRule="auto"/>
        <w:jc w:val="both"/>
        <w:rPr>
          <w:rFonts w:ascii="Times New Roman" w:hAnsi="Times New Roman" w:cs="Times New Roman"/>
          <w:sz w:val="24"/>
          <w:szCs w:val="24"/>
        </w:rPr>
      </w:pPr>
      <w:r w:rsidRPr="001E5DBB">
        <w:rPr>
          <w:rFonts w:ascii="Times New Roman" w:hAnsi="Times New Roman" w:cs="Times New Roman"/>
          <w:sz w:val="24"/>
          <w:szCs w:val="24"/>
        </w:rPr>
        <w:tab/>
      </w:r>
      <w:r w:rsidR="001B0091" w:rsidRPr="001E5DBB">
        <w:rPr>
          <w:rFonts w:ascii="Times New Roman" w:hAnsi="Times New Roman" w:cs="Times New Roman"/>
          <w:sz w:val="24"/>
          <w:szCs w:val="24"/>
        </w:rPr>
        <w:t xml:space="preserve">A critical issue in </w:t>
      </w:r>
      <w:proofErr w:type="gramStart"/>
      <w:r w:rsidR="001B0091" w:rsidRPr="001E5DBB">
        <w:rPr>
          <w:rFonts w:ascii="Times New Roman" w:hAnsi="Times New Roman" w:cs="Times New Roman"/>
          <w:sz w:val="24"/>
          <w:szCs w:val="24"/>
        </w:rPr>
        <w:t xml:space="preserve">iron redox speciation </w:t>
      </w:r>
      <w:r w:rsidR="00AC024E" w:rsidRPr="001E5DBB">
        <w:rPr>
          <w:rFonts w:ascii="Times New Roman" w:hAnsi="Times New Roman" w:cs="Times New Roman"/>
          <w:sz w:val="24"/>
          <w:szCs w:val="24"/>
        </w:rPr>
        <w:t>analysis</w:t>
      </w:r>
      <w:proofErr w:type="gramEnd"/>
      <w:r w:rsidR="00AC024E"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is species stability. Fe(II)/(III) equilibria are easily changed under inappropriate storage conditions</w:t>
      </w:r>
      <w:r w:rsidR="00E0318E"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 such as oxygen (air) contact with sample or a break in deep-frozen storage </w:t>
      </w:r>
      <w:r w:rsidR="001B0091" w:rsidRPr="001E5DBB">
        <w:rPr>
          <w:rFonts w:ascii="Times New Roman" w:hAnsi="Times New Roman" w:cs="Times New Roman"/>
          <w:sz w:val="24"/>
          <w:szCs w:val="24"/>
        </w:rPr>
        <w:fldChar w:fldCharType="begin">
          <w:fldData xml:space="preserve">PEVuZE5vdGU+PENpdGU+PEF1dGhvcj5Tb2xvdnlldjwvQXV0aG9yPjxZZWFyPjIwMTc8L1llYXI+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</w:fldData>
        </w:fldChar>
      </w:r>
      <w:r w:rsidR="00691A0D" w:rsidRPr="001E5DBB">
        <w:rPr>
          <w:rFonts w:ascii="Times New Roman" w:hAnsi="Times New Roman" w:cs="Times New Roman"/>
          <w:sz w:val="24"/>
          <w:szCs w:val="24"/>
        </w:rPr>
        <w:instrText xml:space="preserve"> ADDIN EN.CITE </w:instrText>
      </w:r>
      <w:r w:rsidR="00691A0D" w:rsidRPr="001E5DBB">
        <w:rPr>
          <w:rFonts w:ascii="Times New Roman" w:hAnsi="Times New Roman" w:cs="Times New Roman"/>
          <w:sz w:val="24"/>
          <w:szCs w:val="24"/>
        </w:rPr>
        <w:fldChar w:fldCharType="begin">
          <w:fldData xml:space="preserve">PEVuZE5vdGU+PENpdGU+PEF1dGhvcj5Tb2xvdnlldjwvQXV0aG9yPjxZZWFyPjIwMTc8L1llYXI+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</w:fldData>
        </w:fldChar>
      </w:r>
      <w:r w:rsidR="00691A0D" w:rsidRPr="001E5DBB">
        <w:rPr>
          <w:rFonts w:ascii="Times New Roman" w:hAnsi="Times New Roman" w:cs="Times New Roman"/>
          <w:sz w:val="24"/>
          <w:szCs w:val="24"/>
        </w:rPr>
        <w:instrText xml:space="preserve"> ADDIN EN.CITE.DATA </w:instrText>
      </w:r>
      <w:r w:rsidR="00691A0D" w:rsidRPr="001E5DBB">
        <w:rPr>
          <w:rFonts w:ascii="Times New Roman" w:hAnsi="Times New Roman" w:cs="Times New Roman"/>
          <w:sz w:val="24"/>
          <w:szCs w:val="24"/>
        </w:rPr>
      </w:r>
      <w:r w:rsidR="00691A0D" w:rsidRPr="001E5DBB">
        <w:rPr>
          <w:rFonts w:ascii="Times New Roman" w:hAnsi="Times New Roman" w:cs="Times New Roman"/>
          <w:sz w:val="24"/>
          <w:szCs w:val="24"/>
        </w:rPr>
        <w:fldChar w:fldCharType="end"/>
      </w:r>
      <w:r w:rsidR="001B0091" w:rsidRPr="001E5DBB">
        <w:rPr>
          <w:rFonts w:ascii="Times New Roman" w:hAnsi="Times New Roman" w:cs="Times New Roman"/>
          <w:sz w:val="24"/>
          <w:szCs w:val="24"/>
        </w:rPr>
      </w:r>
      <w:r w:rsidR="001B0091" w:rsidRPr="001E5DBB">
        <w:rPr>
          <w:rFonts w:ascii="Times New Roman" w:hAnsi="Times New Roman" w:cs="Times New Roman"/>
          <w:sz w:val="24"/>
          <w:szCs w:val="24"/>
        </w:rPr>
        <w:fldChar w:fldCharType="separate"/>
      </w:r>
      <w:r w:rsidR="00364FAA" w:rsidRPr="001E5DBB">
        <w:rPr>
          <w:rFonts w:ascii="Times New Roman" w:hAnsi="Times New Roman" w:cs="Times New Roman"/>
          <w:noProof/>
          <w:sz w:val="24"/>
          <w:szCs w:val="24"/>
        </w:rPr>
        <w:t>(</w:t>
      </w:r>
      <w:hyperlink w:anchor="_ENREF_6" w:tooltip="Fernsebner, 2014 #181" w:history="1">
        <w:r w:rsidR="001E5DBB" w:rsidRPr="001E5DBB">
          <w:rPr>
            <w:rFonts w:ascii="Times New Roman" w:hAnsi="Times New Roman" w:cs="Times New Roman"/>
            <w:noProof/>
            <w:sz w:val="24"/>
            <w:szCs w:val="24"/>
          </w:rPr>
          <w:t>Fernsebner, Zorn et al. 2014</w:t>
        </w:r>
      </w:hyperlink>
      <w:r w:rsidR="00364FAA" w:rsidRPr="001E5DBB">
        <w:rPr>
          <w:rFonts w:ascii="Times New Roman" w:hAnsi="Times New Roman" w:cs="Times New Roman"/>
          <w:noProof/>
          <w:sz w:val="24"/>
          <w:szCs w:val="24"/>
        </w:rPr>
        <w:t xml:space="preserve">, </w:t>
      </w:r>
      <w:hyperlink w:anchor="_ENREF_30" w:tooltip="Solovyev, 2017 #346" w:history="1">
        <w:r w:rsidR="001E5DBB" w:rsidRPr="001E5DBB">
          <w:rPr>
            <w:rFonts w:ascii="Times New Roman" w:hAnsi="Times New Roman" w:cs="Times New Roman"/>
            <w:noProof/>
            <w:sz w:val="24"/>
            <w:szCs w:val="24"/>
          </w:rPr>
          <w:t>Solovyev, Vinceti et al. 2017</w:t>
        </w:r>
      </w:hyperlink>
      <w:r w:rsidR="00364FAA" w:rsidRPr="001E5DBB">
        <w:rPr>
          <w:rFonts w:ascii="Times New Roman" w:hAnsi="Times New Roman" w:cs="Times New Roman"/>
          <w:noProof/>
          <w:sz w:val="24"/>
          <w:szCs w:val="24"/>
        </w:rPr>
        <w:t>)</w:t>
      </w:r>
      <w:r w:rsidR="001B0091" w:rsidRPr="001E5DBB">
        <w:rPr>
          <w:rFonts w:ascii="Times New Roman" w:hAnsi="Times New Roman" w:cs="Times New Roman"/>
          <w:sz w:val="24"/>
          <w:szCs w:val="24"/>
        </w:rPr>
        <w:fldChar w:fldCharType="end"/>
      </w:r>
      <w:r w:rsidR="001B0091" w:rsidRPr="001E5DBB">
        <w:rPr>
          <w:rFonts w:ascii="Times New Roman" w:hAnsi="Times New Roman" w:cs="Times New Roman"/>
          <w:sz w:val="24"/>
          <w:szCs w:val="24"/>
        </w:rPr>
        <w:t xml:space="preserve">. Therefore, </w:t>
      </w:r>
      <w:r w:rsidR="00E0318E" w:rsidRPr="001E5DBB">
        <w:rPr>
          <w:rFonts w:ascii="Times New Roman" w:hAnsi="Times New Roman" w:cs="Times New Roman"/>
          <w:sz w:val="24"/>
          <w:szCs w:val="24"/>
        </w:rPr>
        <w:t xml:space="preserve">we applied an </w:t>
      </w:r>
      <w:proofErr w:type="spellStart"/>
      <w:r w:rsidR="001B0091" w:rsidRPr="001E5DBB">
        <w:rPr>
          <w:rFonts w:ascii="Times New Roman" w:hAnsi="Times New Roman" w:cs="Times New Roman"/>
          <w:sz w:val="24"/>
          <w:szCs w:val="24"/>
        </w:rPr>
        <w:t>Ar</w:t>
      </w:r>
      <w:proofErr w:type="spellEnd"/>
      <w:r w:rsidR="001B0091" w:rsidRPr="001E5DBB">
        <w:rPr>
          <w:rFonts w:ascii="Times New Roman" w:hAnsi="Times New Roman" w:cs="Times New Roman"/>
          <w:sz w:val="24"/>
          <w:szCs w:val="24"/>
        </w:rPr>
        <w:t xml:space="preserve"> overlay in sample containers and immediate deep </w:t>
      </w:r>
      <w:r w:rsidR="00E0318E" w:rsidRPr="001E5DBB">
        <w:rPr>
          <w:rFonts w:ascii="Times New Roman" w:hAnsi="Times New Roman" w:cs="Times New Roman"/>
          <w:sz w:val="24"/>
          <w:szCs w:val="24"/>
        </w:rPr>
        <w:t>frozen</w:t>
      </w:r>
      <w:r w:rsidR="001B0091" w:rsidRPr="001E5DBB">
        <w:rPr>
          <w:rFonts w:ascii="Times New Roman" w:hAnsi="Times New Roman" w:cs="Times New Roman"/>
          <w:sz w:val="24"/>
          <w:szCs w:val="24"/>
        </w:rPr>
        <w:t xml:space="preserve"> </w:t>
      </w:r>
      <w:r w:rsidR="00E0318E" w:rsidRPr="001E5DBB">
        <w:rPr>
          <w:rFonts w:ascii="Times New Roman" w:hAnsi="Times New Roman" w:cs="Times New Roman"/>
          <w:sz w:val="24"/>
          <w:szCs w:val="24"/>
        </w:rPr>
        <w:t xml:space="preserve">all analyzed </w:t>
      </w:r>
      <w:r w:rsidR="001B0091" w:rsidRPr="001E5DBB">
        <w:rPr>
          <w:rFonts w:ascii="Times New Roman" w:hAnsi="Times New Roman" w:cs="Times New Roman"/>
          <w:sz w:val="24"/>
          <w:szCs w:val="24"/>
        </w:rPr>
        <w:t xml:space="preserve">samples. </w:t>
      </w:r>
      <w:r w:rsidR="00E0318E" w:rsidRPr="001E5DBB">
        <w:rPr>
          <w:rFonts w:ascii="Times New Roman" w:hAnsi="Times New Roman" w:cs="Times New Roman"/>
          <w:sz w:val="24"/>
          <w:szCs w:val="24"/>
        </w:rPr>
        <w:t>I</w:t>
      </w:r>
      <w:r w:rsidR="001B0091" w:rsidRPr="001E5DBB">
        <w:rPr>
          <w:rFonts w:ascii="Times New Roman" w:hAnsi="Times New Roman" w:cs="Times New Roman"/>
          <w:sz w:val="24"/>
          <w:szCs w:val="24"/>
        </w:rPr>
        <w:t>n case the analytical system is in stand-by instead of ready-to</w:t>
      </w:r>
      <w:r w:rsidR="00986D36"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start-measurement mode after fresh preparation of standards, additional minutes </w:t>
      </w:r>
      <w:proofErr w:type="gramStart"/>
      <w:r w:rsidR="001B0091" w:rsidRPr="001E5DBB">
        <w:rPr>
          <w:rFonts w:ascii="Times New Roman" w:hAnsi="Times New Roman" w:cs="Times New Roman"/>
          <w:sz w:val="24"/>
          <w:szCs w:val="24"/>
        </w:rPr>
        <w:t>could be wasted</w:t>
      </w:r>
      <w:proofErr w:type="gramEnd"/>
      <w:r w:rsidR="001B0091" w:rsidRPr="001E5DBB">
        <w:rPr>
          <w:rFonts w:ascii="Times New Roman" w:hAnsi="Times New Roman" w:cs="Times New Roman"/>
          <w:sz w:val="24"/>
          <w:szCs w:val="24"/>
        </w:rPr>
        <w:t xml:space="preserve"> where samples are exposed to air oxygen at room temperature. </w:t>
      </w:r>
      <w:r w:rsidR="00E0318E" w:rsidRPr="001E5DBB">
        <w:rPr>
          <w:rFonts w:ascii="Times New Roman" w:hAnsi="Times New Roman" w:cs="Times New Roman"/>
          <w:sz w:val="24"/>
          <w:szCs w:val="24"/>
        </w:rPr>
        <w:t>In this context</w:t>
      </w:r>
      <w:r w:rsidR="001B0091" w:rsidRPr="001E5DBB">
        <w:rPr>
          <w:rFonts w:ascii="Times New Roman" w:hAnsi="Times New Roman" w:cs="Times New Roman"/>
          <w:sz w:val="24"/>
          <w:szCs w:val="24"/>
        </w:rPr>
        <w:t>, we investigated how additional storage time under sub-optimal condition</w:t>
      </w:r>
      <w:r w:rsidR="00E0318E" w:rsidRPr="001E5DBB">
        <w:rPr>
          <w:rFonts w:ascii="Times New Roman" w:hAnsi="Times New Roman" w:cs="Times New Roman"/>
          <w:sz w:val="24"/>
          <w:szCs w:val="24"/>
        </w:rPr>
        <w:t>s</w:t>
      </w:r>
      <w:r w:rsidR="001B0091" w:rsidRPr="001E5DBB">
        <w:rPr>
          <w:rFonts w:ascii="Times New Roman" w:hAnsi="Times New Roman" w:cs="Times New Roman"/>
          <w:sz w:val="24"/>
          <w:szCs w:val="24"/>
        </w:rPr>
        <w:t xml:space="preserve"> affects Fe-redox species. </w:t>
      </w:r>
      <w:r w:rsidR="001B0091" w:rsidRPr="001E5DBB">
        <w:rPr>
          <w:rFonts w:ascii="Times New Roman" w:hAnsi="Times New Roman" w:cs="Times New Roman"/>
          <w:b/>
          <w:sz w:val="24"/>
          <w:szCs w:val="24"/>
        </w:rPr>
        <w:t xml:space="preserve">Figure </w:t>
      </w:r>
      <w:r w:rsidR="00CF1B0E" w:rsidRPr="001E5DBB">
        <w:rPr>
          <w:rFonts w:ascii="Times New Roman" w:hAnsi="Times New Roman" w:cs="Times New Roman"/>
          <w:b/>
          <w:color w:val="FFFF00"/>
          <w:sz w:val="24"/>
          <w:szCs w:val="24"/>
        </w:rPr>
        <w:t>3</w:t>
      </w:r>
      <w:r w:rsidR="00CF1B0E"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 xml:space="preserve">shows the time course of peak area reduction of the original </w:t>
      </w:r>
      <w:proofErr w:type="gramStart"/>
      <w:r w:rsidR="001B0091" w:rsidRPr="001E5DBB">
        <w:rPr>
          <w:rFonts w:ascii="Times New Roman" w:hAnsi="Times New Roman" w:cs="Times New Roman"/>
          <w:sz w:val="24"/>
          <w:szCs w:val="24"/>
        </w:rPr>
        <w:t>Fe(</w:t>
      </w:r>
      <w:proofErr w:type="gramEnd"/>
      <w:r w:rsidR="001B0091" w:rsidRPr="001E5DBB">
        <w:rPr>
          <w:rFonts w:ascii="Times New Roman" w:hAnsi="Times New Roman" w:cs="Times New Roman"/>
          <w:sz w:val="24"/>
          <w:szCs w:val="24"/>
        </w:rPr>
        <w:t xml:space="preserve">II) peak and appearance of the changed species supposedly by oxidation of Fe(II), expressed as changes in % of total peak area. Analysis within </w:t>
      </w:r>
      <w:r w:rsidR="00DD0860" w:rsidRPr="001E5DBB">
        <w:rPr>
          <w:rFonts w:ascii="Times New Roman" w:hAnsi="Times New Roman" w:cs="Times New Roman"/>
          <w:sz w:val="24"/>
          <w:szCs w:val="24"/>
        </w:rPr>
        <w:t>1.5</w:t>
      </w:r>
      <w:r w:rsidR="001B0091" w:rsidRPr="001E5DBB">
        <w:rPr>
          <w:rFonts w:ascii="Times New Roman" w:hAnsi="Times New Roman" w:cs="Times New Roman"/>
          <w:sz w:val="24"/>
          <w:szCs w:val="24"/>
        </w:rPr>
        <w:t xml:space="preserve"> min still provide</w:t>
      </w:r>
      <w:r w:rsidR="00E0318E" w:rsidRPr="001E5DBB">
        <w:rPr>
          <w:rFonts w:ascii="Times New Roman" w:hAnsi="Times New Roman" w:cs="Times New Roman"/>
          <w:sz w:val="24"/>
          <w:szCs w:val="24"/>
        </w:rPr>
        <w:t>d</w:t>
      </w:r>
      <w:r w:rsidR="001B0091" w:rsidRPr="001E5DBB">
        <w:rPr>
          <w:rFonts w:ascii="Times New Roman" w:hAnsi="Times New Roman" w:cs="Times New Roman"/>
          <w:sz w:val="24"/>
          <w:szCs w:val="24"/>
        </w:rPr>
        <w:t xml:space="preserve"> good results with 98-100</w:t>
      </w:r>
      <w:r w:rsidR="00DD0860"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t xml:space="preserve">% recovery of original species, but already at 5 minutes </w:t>
      </w:r>
      <w:r w:rsidR="001879C9" w:rsidRPr="001E5DBB">
        <w:rPr>
          <w:rFonts w:ascii="Times New Roman" w:hAnsi="Times New Roman" w:cs="Times New Roman"/>
          <w:sz w:val="24"/>
          <w:szCs w:val="24"/>
        </w:rPr>
        <w:t xml:space="preserve">storage time </w:t>
      </w:r>
      <w:r w:rsidR="001B0091" w:rsidRPr="001E5DBB">
        <w:rPr>
          <w:rFonts w:ascii="Times New Roman" w:hAnsi="Times New Roman" w:cs="Times New Roman"/>
          <w:sz w:val="24"/>
          <w:szCs w:val="24"/>
        </w:rPr>
        <w:t xml:space="preserve">a drop to 66 % </w:t>
      </w:r>
      <w:proofErr w:type="gramStart"/>
      <w:r w:rsidR="001B0091" w:rsidRPr="001E5DBB">
        <w:rPr>
          <w:rFonts w:ascii="Times New Roman" w:hAnsi="Times New Roman" w:cs="Times New Roman"/>
          <w:sz w:val="24"/>
          <w:szCs w:val="24"/>
        </w:rPr>
        <w:t>is observed</w:t>
      </w:r>
      <w:proofErr w:type="gramEnd"/>
      <w:r w:rsidR="001B0091" w:rsidRPr="001E5DBB">
        <w:rPr>
          <w:rFonts w:ascii="Times New Roman" w:hAnsi="Times New Roman" w:cs="Times New Roman"/>
          <w:sz w:val="24"/>
          <w:szCs w:val="24"/>
        </w:rPr>
        <w:t>. These results under</w:t>
      </w:r>
      <w:r w:rsidR="00986D36" w:rsidRPr="001E5DBB">
        <w:rPr>
          <w:rFonts w:ascii="Times New Roman" w:hAnsi="Times New Roman" w:cs="Times New Roman"/>
          <w:sz w:val="24"/>
          <w:szCs w:val="24"/>
        </w:rPr>
        <w:t>line</w:t>
      </w:r>
      <w:r w:rsidR="00267AC4" w:rsidRPr="001E5DBB">
        <w:rPr>
          <w:rFonts w:ascii="Times New Roman" w:hAnsi="Times New Roman" w:cs="Times New Roman"/>
          <w:sz w:val="24"/>
          <w:szCs w:val="24"/>
        </w:rPr>
        <w:t>d</w:t>
      </w:r>
      <w:r w:rsidR="001B0091" w:rsidRPr="001E5DBB">
        <w:rPr>
          <w:rFonts w:ascii="Times New Roman" w:hAnsi="Times New Roman" w:cs="Times New Roman"/>
          <w:sz w:val="24"/>
          <w:szCs w:val="24"/>
        </w:rPr>
        <w:t xml:space="preserve"> the essential care to </w:t>
      </w:r>
      <w:proofErr w:type="gramStart"/>
      <w:r w:rsidR="001B0091" w:rsidRPr="001E5DBB">
        <w:rPr>
          <w:rFonts w:ascii="Times New Roman" w:hAnsi="Times New Roman" w:cs="Times New Roman"/>
          <w:sz w:val="24"/>
          <w:szCs w:val="24"/>
        </w:rPr>
        <w:t>be considered</w:t>
      </w:r>
      <w:proofErr w:type="gramEnd"/>
      <w:r w:rsidR="001B0091" w:rsidRPr="001E5DBB">
        <w:rPr>
          <w:rFonts w:ascii="Times New Roman" w:hAnsi="Times New Roman" w:cs="Times New Roman"/>
          <w:sz w:val="24"/>
          <w:szCs w:val="24"/>
        </w:rPr>
        <w:t xml:space="preserve"> in pre-analytical steps to maintain native speciation, specifically when analyzing iron redox species </w:t>
      </w:r>
      <w:r w:rsidR="001B0091" w:rsidRPr="001E5DBB">
        <w:rPr>
          <w:rFonts w:ascii="Times New Roman" w:hAnsi="Times New Roman" w:cs="Times New Roman"/>
          <w:sz w:val="24"/>
          <w:szCs w:val="24"/>
        </w:rPr>
        <w:fldChar w:fldCharType="begin">
          <w:fldData xml:space="preserve">PEVuZE5vdGU+PENpdGU+PEF1dGhvcj5Tb2xvdnlldjwvQXV0aG9yPjxZZWFyPjIwMTc8L1llYXI+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</w:fldData>
        </w:fldChar>
      </w:r>
      <w:r w:rsidR="00691A0D" w:rsidRPr="001E5DBB">
        <w:rPr>
          <w:rFonts w:ascii="Times New Roman" w:hAnsi="Times New Roman" w:cs="Times New Roman"/>
          <w:sz w:val="24"/>
          <w:szCs w:val="24"/>
        </w:rPr>
        <w:instrText xml:space="preserve"> ADDIN EN.CITE </w:instrText>
      </w:r>
      <w:r w:rsidR="00691A0D" w:rsidRPr="001E5DBB">
        <w:rPr>
          <w:rFonts w:ascii="Times New Roman" w:hAnsi="Times New Roman" w:cs="Times New Roman"/>
          <w:sz w:val="24"/>
          <w:szCs w:val="24"/>
        </w:rPr>
        <w:fldChar w:fldCharType="begin">
          <w:fldData xml:space="preserve">PEVuZE5vdGU+PENpdGU+PEF1dGhvcj5Tb2xvdnlldjwvQXV0aG9yPjxZZWFyPjIwMTc8L1llYXI+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</w:fldData>
        </w:fldChar>
      </w:r>
      <w:r w:rsidR="00691A0D" w:rsidRPr="001E5DBB">
        <w:rPr>
          <w:rFonts w:ascii="Times New Roman" w:hAnsi="Times New Roman" w:cs="Times New Roman"/>
          <w:sz w:val="24"/>
          <w:szCs w:val="24"/>
        </w:rPr>
        <w:instrText xml:space="preserve"> ADDIN EN.CITE.DATA </w:instrText>
      </w:r>
      <w:r w:rsidR="00691A0D" w:rsidRPr="001E5DBB">
        <w:rPr>
          <w:rFonts w:ascii="Times New Roman" w:hAnsi="Times New Roman" w:cs="Times New Roman"/>
          <w:sz w:val="24"/>
          <w:szCs w:val="24"/>
        </w:rPr>
      </w:r>
      <w:r w:rsidR="00691A0D" w:rsidRPr="001E5DBB">
        <w:rPr>
          <w:rFonts w:ascii="Times New Roman" w:hAnsi="Times New Roman" w:cs="Times New Roman"/>
          <w:sz w:val="24"/>
          <w:szCs w:val="24"/>
        </w:rPr>
        <w:fldChar w:fldCharType="end"/>
      </w:r>
      <w:r w:rsidR="001B0091" w:rsidRPr="001E5DBB">
        <w:rPr>
          <w:rFonts w:ascii="Times New Roman" w:hAnsi="Times New Roman" w:cs="Times New Roman"/>
          <w:sz w:val="24"/>
          <w:szCs w:val="24"/>
        </w:rPr>
      </w:r>
      <w:r w:rsidR="001B0091" w:rsidRPr="001E5DBB">
        <w:rPr>
          <w:rFonts w:ascii="Times New Roman" w:hAnsi="Times New Roman" w:cs="Times New Roman"/>
          <w:sz w:val="24"/>
          <w:szCs w:val="24"/>
        </w:rPr>
        <w:fldChar w:fldCharType="separate"/>
      </w:r>
      <w:r w:rsidR="00364FAA" w:rsidRPr="001E5DBB">
        <w:rPr>
          <w:rFonts w:ascii="Times New Roman" w:hAnsi="Times New Roman" w:cs="Times New Roman"/>
          <w:noProof/>
          <w:sz w:val="24"/>
          <w:szCs w:val="24"/>
        </w:rPr>
        <w:t>(</w:t>
      </w:r>
      <w:hyperlink w:anchor="_ENREF_13" w:tooltip="Isai T. Urasa, 1993 #474" w:history="1">
        <w:r w:rsidR="001E5DBB" w:rsidRPr="001E5DBB">
          <w:rPr>
            <w:rFonts w:ascii="Times New Roman" w:hAnsi="Times New Roman" w:cs="Times New Roman"/>
            <w:noProof/>
            <w:sz w:val="24"/>
            <w:szCs w:val="24"/>
          </w:rPr>
          <w:t>Isai T. Urasa 1993</w:t>
        </w:r>
      </w:hyperlink>
      <w:r w:rsidR="00364FAA" w:rsidRPr="001E5DBB">
        <w:rPr>
          <w:rFonts w:ascii="Times New Roman" w:hAnsi="Times New Roman" w:cs="Times New Roman"/>
          <w:noProof/>
          <w:sz w:val="24"/>
          <w:szCs w:val="24"/>
        </w:rPr>
        <w:t xml:space="preserve">, </w:t>
      </w:r>
      <w:hyperlink w:anchor="_ENREF_26" w:tooltip="Philippe Quevauviller, 1993 #473" w:history="1">
        <w:r w:rsidR="001E5DBB" w:rsidRPr="001E5DBB">
          <w:rPr>
            <w:rFonts w:ascii="Times New Roman" w:hAnsi="Times New Roman" w:cs="Times New Roman"/>
            <w:noProof/>
            <w:sz w:val="24"/>
            <w:szCs w:val="24"/>
          </w:rPr>
          <w:t>Philippe Quevauviller, Ernst A. Maier et al. 1993</w:t>
        </w:r>
      </w:hyperlink>
      <w:r w:rsidR="00364FAA" w:rsidRPr="001E5DBB">
        <w:rPr>
          <w:rFonts w:ascii="Times New Roman" w:hAnsi="Times New Roman" w:cs="Times New Roman"/>
          <w:noProof/>
          <w:sz w:val="24"/>
          <w:szCs w:val="24"/>
        </w:rPr>
        <w:t xml:space="preserve">, </w:t>
      </w:r>
      <w:hyperlink w:anchor="_ENREF_30" w:tooltip="Solovyev, 2017 #346" w:history="1">
        <w:r w:rsidR="001E5DBB" w:rsidRPr="001E5DBB">
          <w:rPr>
            <w:rFonts w:ascii="Times New Roman" w:hAnsi="Times New Roman" w:cs="Times New Roman"/>
            <w:noProof/>
            <w:sz w:val="24"/>
            <w:szCs w:val="24"/>
          </w:rPr>
          <w:t>Solovyev, Vinceti et al. 2017</w:t>
        </w:r>
      </w:hyperlink>
      <w:r w:rsidR="00364FAA" w:rsidRPr="001E5DBB">
        <w:rPr>
          <w:rFonts w:ascii="Times New Roman" w:hAnsi="Times New Roman" w:cs="Times New Roman"/>
          <w:noProof/>
          <w:sz w:val="24"/>
          <w:szCs w:val="24"/>
        </w:rPr>
        <w:t>)</w:t>
      </w:r>
      <w:r w:rsidR="001B0091" w:rsidRPr="001E5DBB">
        <w:rPr>
          <w:rFonts w:ascii="Times New Roman" w:hAnsi="Times New Roman" w:cs="Times New Roman"/>
          <w:sz w:val="24"/>
          <w:szCs w:val="24"/>
        </w:rPr>
        <w:fldChar w:fldCharType="end"/>
      </w:r>
      <w:r w:rsidR="001B0091" w:rsidRPr="001E5DBB">
        <w:rPr>
          <w:rFonts w:ascii="Times New Roman" w:hAnsi="Times New Roman" w:cs="Times New Roman"/>
          <w:sz w:val="24"/>
          <w:szCs w:val="24"/>
        </w:rPr>
        <w:t xml:space="preserve">. </w:t>
      </w:r>
      <w:proofErr w:type="spellStart"/>
      <w:r w:rsidR="00364FAA" w:rsidRPr="001E5DBB">
        <w:rPr>
          <w:rFonts w:ascii="Times New Roman" w:hAnsi="Times New Roman" w:cs="Times New Roman"/>
          <w:strike/>
          <w:sz w:val="24"/>
          <w:szCs w:val="24"/>
        </w:rPr>
        <w:t>Urasa</w:t>
      </w:r>
      <w:proofErr w:type="spellEnd"/>
      <w:r w:rsidR="00364FAA" w:rsidRPr="001E5DBB">
        <w:rPr>
          <w:rFonts w:ascii="Times New Roman" w:hAnsi="Times New Roman" w:cs="Times New Roman"/>
          <w:strike/>
          <w:sz w:val="24"/>
          <w:szCs w:val="24"/>
        </w:rPr>
        <w:t xml:space="preserve"> (1993)</w:t>
      </w:r>
      <w:r w:rsidR="001B0091" w:rsidRPr="001E5DBB">
        <w:rPr>
          <w:rFonts w:ascii="Times New Roman" w:hAnsi="Times New Roman" w:cs="Times New Roman"/>
          <w:strike/>
          <w:sz w:val="24"/>
          <w:szCs w:val="24"/>
        </w:rPr>
        <w:t xml:space="preserve"> systematically investigated the speciation of the redox pair </w:t>
      </w:r>
      <w:proofErr w:type="gramStart"/>
      <w:r w:rsidR="001B0091" w:rsidRPr="001E5DBB">
        <w:rPr>
          <w:rFonts w:ascii="Times New Roman" w:hAnsi="Times New Roman" w:cs="Times New Roman"/>
          <w:strike/>
          <w:sz w:val="24"/>
          <w:szCs w:val="24"/>
        </w:rPr>
        <w:t>Fe(</w:t>
      </w:r>
      <w:proofErr w:type="gramEnd"/>
      <w:r w:rsidR="001B0091" w:rsidRPr="001E5DBB">
        <w:rPr>
          <w:rFonts w:ascii="Times New Roman" w:hAnsi="Times New Roman" w:cs="Times New Roman"/>
          <w:strike/>
          <w:sz w:val="24"/>
          <w:szCs w:val="24"/>
        </w:rPr>
        <w:t>II)/(III).</w:t>
      </w:r>
      <w:r w:rsidR="001B0091" w:rsidRPr="001E5DBB">
        <w:rPr>
          <w:rFonts w:ascii="Times New Roman" w:hAnsi="Times New Roman" w:cs="Times New Roman"/>
          <w:sz w:val="24"/>
          <w:szCs w:val="24"/>
        </w:rPr>
        <w:t xml:space="preserve"> When </w:t>
      </w:r>
      <w:proofErr w:type="spellStart"/>
      <w:r w:rsidR="001B0091" w:rsidRPr="001E5DBB">
        <w:rPr>
          <w:rFonts w:ascii="Times New Roman" w:hAnsi="Times New Roman" w:cs="Times New Roman"/>
          <w:sz w:val="24"/>
          <w:szCs w:val="24"/>
        </w:rPr>
        <w:t>HCl</w:t>
      </w:r>
      <w:proofErr w:type="spellEnd"/>
      <w:r w:rsidR="001B0091" w:rsidRPr="001E5DBB">
        <w:rPr>
          <w:rFonts w:ascii="Times New Roman" w:hAnsi="Times New Roman" w:cs="Times New Roman"/>
          <w:sz w:val="24"/>
          <w:szCs w:val="24"/>
        </w:rPr>
        <w:t xml:space="preserve"> concentrat</w:t>
      </w:r>
      <w:r w:rsidR="00C63ECE" w:rsidRPr="001E5DBB">
        <w:rPr>
          <w:rFonts w:ascii="Times New Roman" w:hAnsi="Times New Roman" w:cs="Times New Roman"/>
          <w:sz w:val="24"/>
          <w:szCs w:val="24"/>
        </w:rPr>
        <w:t>i</w:t>
      </w:r>
      <w:r w:rsidR="001B0091" w:rsidRPr="001E5DBB">
        <w:rPr>
          <w:rFonts w:ascii="Times New Roman" w:hAnsi="Times New Roman" w:cs="Times New Roman"/>
          <w:sz w:val="24"/>
          <w:szCs w:val="24"/>
        </w:rPr>
        <w:t>on was increased</w:t>
      </w:r>
      <w:r w:rsidR="00267AC4" w:rsidRPr="001E5DBB">
        <w:rPr>
          <w:rFonts w:ascii="Times New Roman" w:hAnsi="Times New Roman" w:cs="Times New Roman"/>
          <w:sz w:val="24"/>
          <w:szCs w:val="24"/>
        </w:rPr>
        <w:t>,</w:t>
      </w:r>
      <w:r w:rsidR="001B0091" w:rsidRPr="001E5DBB">
        <w:rPr>
          <w:rFonts w:ascii="Times New Roman" w:hAnsi="Times New Roman" w:cs="Times New Roman"/>
          <w:sz w:val="24"/>
          <w:szCs w:val="24"/>
        </w:rPr>
        <w:t xml:space="preserve"> Fe(III) tended to be reduced to Fe(II) </w:t>
      </w:r>
      <w:r w:rsidR="00267AC4" w:rsidRPr="001E5DBB">
        <w:rPr>
          <w:rFonts w:ascii="Times New Roman" w:hAnsi="Times New Roman" w:cs="Times New Roman"/>
          <w:sz w:val="24"/>
          <w:szCs w:val="24"/>
        </w:rPr>
        <w:t>and further</w:t>
      </w:r>
      <w:r w:rsidR="001B0091" w:rsidRPr="001E5DBB">
        <w:rPr>
          <w:rFonts w:ascii="Times New Roman" w:hAnsi="Times New Roman" w:cs="Times New Roman"/>
          <w:sz w:val="24"/>
          <w:szCs w:val="24"/>
        </w:rPr>
        <w:t xml:space="preserve"> converted to a Fe-</w:t>
      </w:r>
      <w:proofErr w:type="spellStart"/>
      <w:r w:rsidR="001B0091" w:rsidRPr="001E5DBB">
        <w:rPr>
          <w:rFonts w:ascii="Times New Roman" w:hAnsi="Times New Roman" w:cs="Times New Roman"/>
          <w:sz w:val="24"/>
          <w:szCs w:val="24"/>
        </w:rPr>
        <w:t>chlorocomplex</w:t>
      </w:r>
      <w:proofErr w:type="spellEnd"/>
      <w:r w:rsidR="001B0091" w:rsidRPr="001E5DBB">
        <w:rPr>
          <w:rFonts w:ascii="Times New Roman" w:hAnsi="Times New Roman" w:cs="Times New Roman"/>
          <w:sz w:val="24"/>
          <w:szCs w:val="24"/>
        </w:rPr>
        <w:t xml:space="preserve"> </w:t>
      </w:r>
      <w:r w:rsidR="001B0091" w:rsidRPr="001E5DBB">
        <w:rPr>
          <w:rFonts w:ascii="Times New Roman" w:hAnsi="Times New Roman" w:cs="Times New Roman"/>
          <w:sz w:val="24"/>
          <w:szCs w:val="24"/>
        </w:rPr>
        <w:fldChar w:fldCharType="begin"/>
      </w:r>
      <w:r w:rsidR="00364FAA" w:rsidRPr="001E5DBB">
        <w:rPr>
          <w:rFonts w:ascii="Times New Roman" w:hAnsi="Times New Roman" w:cs="Times New Roman"/>
          <w:sz w:val="24"/>
          <w:szCs w:val="24"/>
        </w:rPr>
        <w:instrText xml:space="preserve"> ADDIN EN.CITE &lt;EndNote&gt;&lt;Cite&gt;&lt;Author&gt;Isai T. Urasa&lt;/Author&gt;&lt;Year&gt;1993&lt;/Year&gt;&lt;RecNum&gt;474&lt;/RecNum&gt;&lt;DisplayText&gt;(Isai T. Urasa 1993)&lt;/DisplayText&gt;&lt;record&gt;&lt;rec-number&gt;474&lt;/rec-number&gt;&lt;foreign-keys&gt;&lt;key app="EN" db-id="5f9txere4wxpxqeewaxpsedw09sdsxzffvr2" timestamp="1540293425"&gt;474&lt;/key&gt;&lt;/foreign-keys&gt;&lt;ref-type name="Book Section"&gt;5&lt;/ref-type&gt;&lt;contributors&gt;&lt;authors&gt;&lt;author&gt;Isai T. Urasa,&lt;/author&gt;&lt;/authors&gt;&lt;secondary-authors&gt;&lt;author&gt;Sergio Caroli&lt;/author&gt;&lt;/secondary-authors&gt;&lt;/contributors&gt;&lt;titles&gt;&lt;title&gt;Development of new methods of speciation analysis&lt;/title&gt;&lt;secondary-title&gt;Element Speciation in Bioinorganic Chemistry&lt;/secondary-title&gt;&lt;/titles&gt;&lt;pages&gt;121-154&lt;/pages&gt;&lt;section&gt;4&lt;/section&gt;&lt;dates&gt;&lt;year&gt;1993&lt;/year&gt;&lt;/dates&gt;&lt;pub-location&gt;New York, Chichester,  Brisbane, Toronto, Singapore, &lt;/pub-location&gt;&lt;publisher&gt;John Wiley &amp;amp; Sons&lt;/publisher&gt;&lt;isbn&gt;0-471-57641-7&lt;/isbn&gt;&lt;urls&gt;&lt;/urls&gt;&lt;/record&gt;&lt;/Cite&gt;&lt;/EndNote&gt;</w:instrText>
      </w:r>
      <w:r w:rsidR="001B0091" w:rsidRPr="001E5DBB">
        <w:rPr>
          <w:rFonts w:ascii="Times New Roman" w:hAnsi="Times New Roman" w:cs="Times New Roman"/>
          <w:sz w:val="24"/>
          <w:szCs w:val="24"/>
        </w:rPr>
        <w:fldChar w:fldCharType="separate"/>
      </w:r>
      <w:r w:rsidR="00364FAA" w:rsidRPr="001E5DBB">
        <w:rPr>
          <w:rFonts w:ascii="Times New Roman" w:hAnsi="Times New Roman" w:cs="Times New Roman"/>
          <w:noProof/>
          <w:sz w:val="24"/>
          <w:szCs w:val="24"/>
        </w:rPr>
        <w:t>(</w:t>
      </w:r>
      <w:hyperlink w:anchor="_ENREF_13" w:tooltip="Isai T. Urasa, 1993 #474" w:history="1">
        <w:r w:rsidR="001E5DBB" w:rsidRPr="001E5DBB">
          <w:rPr>
            <w:rFonts w:ascii="Times New Roman" w:hAnsi="Times New Roman" w:cs="Times New Roman"/>
            <w:noProof/>
            <w:sz w:val="24"/>
            <w:szCs w:val="24"/>
          </w:rPr>
          <w:t>Isai T. Urasa 1993</w:t>
        </w:r>
      </w:hyperlink>
      <w:r w:rsidR="00364FAA" w:rsidRPr="001E5DBB">
        <w:rPr>
          <w:rFonts w:ascii="Times New Roman" w:hAnsi="Times New Roman" w:cs="Times New Roman"/>
          <w:noProof/>
          <w:sz w:val="24"/>
          <w:szCs w:val="24"/>
        </w:rPr>
        <w:t>)</w:t>
      </w:r>
      <w:r w:rsidR="001B0091" w:rsidRPr="001E5DBB">
        <w:rPr>
          <w:rFonts w:ascii="Times New Roman" w:hAnsi="Times New Roman" w:cs="Times New Roman"/>
          <w:sz w:val="24"/>
          <w:szCs w:val="24"/>
        </w:rPr>
        <w:fldChar w:fldCharType="end"/>
      </w:r>
      <w:r w:rsidR="001B0091" w:rsidRPr="001E5DBB">
        <w:rPr>
          <w:rFonts w:ascii="Times New Roman" w:hAnsi="Times New Roman" w:cs="Times New Roman"/>
          <w:sz w:val="24"/>
          <w:szCs w:val="24"/>
        </w:rPr>
        <w:t xml:space="preserve">. However, below 100 </w:t>
      </w:r>
      <w:proofErr w:type="spellStart"/>
      <w:r w:rsidR="001B0091" w:rsidRPr="001E5DBB">
        <w:rPr>
          <w:rFonts w:ascii="Times New Roman" w:hAnsi="Times New Roman" w:cs="Times New Roman"/>
          <w:sz w:val="24"/>
          <w:szCs w:val="24"/>
        </w:rPr>
        <w:t>mM</w:t>
      </w:r>
      <w:proofErr w:type="spellEnd"/>
      <w:r w:rsidR="001B0091" w:rsidRPr="001E5DBB">
        <w:rPr>
          <w:rFonts w:ascii="Times New Roman" w:hAnsi="Times New Roman" w:cs="Times New Roman"/>
          <w:sz w:val="24"/>
          <w:szCs w:val="24"/>
        </w:rPr>
        <w:t xml:space="preserve"> </w:t>
      </w:r>
      <w:proofErr w:type="spellStart"/>
      <w:r w:rsidR="001B0091" w:rsidRPr="001E5DBB">
        <w:rPr>
          <w:rFonts w:ascii="Times New Roman" w:hAnsi="Times New Roman" w:cs="Times New Roman"/>
          <w:sz w:val="24"/>
          <w:szCs w:val="24"/>
        </w:rPr>
        <w:t>HCl</w:t>
      </w:r>
      <w:proofErr w:type="spellEnd"/>
      <w:r w:rsidR="001B0091" w:rsidRPr="001E5DBB">
        <w:rPr>
          <w:rFonts w:ascii="Times New Roman" w:hAnsi="Times New Roman" w:cs="Times New Roman"/>
          <w:sz w:val="24"/>
          <w:szCs w:val="24"/>
        </w:rPr>
        <w:t xml:space="preserve"> concentration such conversions were reported to be negligible and quantification sensitivity by element selective detection (optical emission spectrometry) was found to be equal under these conditions for both Fe species</w:t>
      </w:r>
      <w:r w:rsidR="00267AC4" w:rsidRPr="001E5DBB">
        <w:rPr>
          <w:rFonts w:ascii="Times New Roman" w:hAnsi="Times New Roman" w:cs="Times New Roman"/>
          <w:sz w:val="24"/>
          <w:szCs w:val="24"/>
        </w:rPr>
        <w:t xml:space="preserve"> </w:t>
      </w:r>
      <w:r w:rsidR="001879C9" w:rsidRPr="001E5DBB">
        <w:rPr>
          <w:rFonts w:ascii="Times New Roman" w:hAnsi="Times New Roman" w:cs="Times New Roman"/>
          <w:b/>
          <w:sz w:val="24"/>
          <w:szCs w:val="24"/>
        </w:rPr>
        <w:fldChar w:fldCharType="begin"/>
      </w:r>
      <w:r w:rsidR="001879C9" w:rsidRPr="001E5DBB">
        <w:rPr>
          <w:rFonts w:ascii="Times New Roman" w:hAnsi="Times New Roman" w:cs="Times New Roman"/>
          <w:b/>
          <w:sz w:val="24"/>
          <w:szCs w:val="24"/>
        </w:rPr>
        <w:instrText xml:space="preserve"> ADDIN EN.CITE &lt;EndNote&gt;&lt;Cite&gt;&lt;Author&gt;Isai T. Urasa&lt;/Author&gt;&lt;Year&gt;1993&lt;/Year&gt;&lt;RecNum&gt;474&lt;/RecNum&gt;&lt;DisplayText&gt;(Isai T. Urasa 1993)&lt;/DisplayText&gt;&lt;record&gt;&lt;rec-number&gt;474&lt;/rec-number&gt;&lt;foreign-keys&gt;&lt;key app="EN" db-id="5f9txere4wxpxqeewaxpsedw09sdsxzffvr2" timestamp="1540293425"&gt;474&lt;/key&gt;&lt;/foreign-keys&gt;&lt;ref-type name="Book Section"&gt;5&lt;/ref-type&gt;&lt;contributors&gt;&lt;authors&gt;&lt;author&gt;Isai T. Urasa,&lt;/author&gt;&lt;/authors&gt;&lt;secondary-authors&gt;&lt;author&gt;Sergio Caroli&lt;/author&gt;&lt;/secondary-authors&gt;&lt;/contributors&gt;&lt;titles&gt;&lt;title&gt;Development of new methods of speciation analysis&lt;/title&gt;&lt;secondary-title&gt;Element Speciation in Bioinorganic Chemistry&lt;/secondary-title&gt;&lt;/titles&gt;&lt;pages&gt;121-154&lt;/pages&gt;&lt;section&gt;4&lt;/section&gt;&lt;dates&gt;&lt;year&gt;1993&lt;/year&gt;&lt;/dates&gt;&lt;pub-location&gt;New York, Chichester,  Brisbane, Toronto, Singapore, &lt;/pub-location&gt;&lt;publisher&gt;John Wiley &amp;amp; Sons&lt;/publisher&gt;&lt;isbn&gt;0-471-57641-7&lt;/isbn&gt;&lt;urls&gt;&lt;/urls&gt;&lt;/record&gt;&lt;/Cite&gt;&lt;/EndNote&gt;</w:instrText>
      </w:r>
      <w:r w:rsidR="001879C9" w:rsidRPr="001E5DBB">
        <w:rPr>
          <w:rFonts w:ascii="Times New Roman" w:hAnsi="Times New Roman" w:cs="Times New Roman"/>
          <w:b/>
          <w:sz w:val="24"/>
          <w:szCs w:val="24"/>
        </w:rPr>
        <w:fldChar w:fldCharType="separate"/>
      </w:r>
      <w:r w:rsidR="001879C9" w:rsidRPr="001E5DBB">
        <w:rPr>
          <w:rFonts w:ascii="Times New Roman" w:hAnsi="Times New Roman" w:cs="Times New Roman"/>
          <w:b/>
          <w:sz w:val="24"/>
          <w:szCs w:val="24"/>
        </w:rPr>
        <w:t>(</w:t>
      </w:r>
      <w:hyperlink w:anchor="_ENREF_13" w:tooltip="Isai T. Urasa, 1993 #474" w:history="1">
        <w:r w:rsidR="001E5DBB" w:rsidRPr="001E5DBB">
          <w:rPr>
            <w:rFonts w:ascii="Times New Roman" w:hAnsi="Times New Roman" w:cs="Times New Roman"/>
            <w:sz w:val="24"/>
            <w:szCs w:val="24"/>
          </w:rPr>
          <w:t>Isai T. Urasa 1993</w:t>
        </w:r>
      </w:hyperlink>
      <w:r w:rsidR="001879C9" w:rsidRPr="001E5DBB">
        <w:rPr>
          <w:rFonts w:ascii="Times New Roman" w:hAnsi="Times New Roman" w:cs="Times New Roman"/>
          <w:sz w:val="24"/>
          <w:szCs w:val="24"/>
        </w:rPr>
        <w:t>)</w:t>
      </w:r>
      <w:r w:rsidR="001879C9" w:rsidRPr="001E5DBB">
        <w:rPr>
          <w:rFonts w:ascii="Times New Roman" w:hAnsi="Times New Roman" w:cs="Times New Roman"/>
          <w:b/>
          <w:sz w:val="24"/>
          <w:szCs w:val="24"/>
        </w:rPr>
        <w:fldChar w:fldCharType="end"/>
      </w:r>
      <w:r w:rsidR="00267AC4" w:rsidRPr="001E5DBB">
        <w:rPr>
          <w:rFonts w:ascii="Times New Roman" w:hAnsi="Times New Roman" w:cs="Times New Roman"/>
          <w:b/>
          <w:sz w:val="24"/>
          <w:szCs w:val="24"/>
        </w:rPr>
        <w:t>)</w:t>
      </w:r>
      <w:r w:rsidR="001B0091" w:rsidRPr="001E5DBB">
        <w:rPr>
          <w:rFonts w:ascii="Times New Roman" w:hAnsi="Times New Roman" w:cs="Times New Roman"/>
          <w:sz w:val="24"/>
          <w:szCs w:val="24"/>
        </w:rPr>
        <w:t>. From those findings</w:t>
      </w:r>
      <w:r w:rsidR="00267AC4" w:rsidRPr="001E5DBB">
        <w:rPr>
          <w:rFonts w:ascii="Times New Roman" w:hAnsi="Times New Roman" w:cs="Times New Roman"/>
          <w:sz w:val="24"/>
          <w:szCs w:val="24"/>
        </w:rPr>
        <w:t xml:space="preserve"> as well as our here presented recovery results,</w:t>
      </w:r>
      <w:r w:rsidR="001B0091" w:rsidRPr="001E5DBB">
        <w:rPr>
          <w:rFonts w:ascii="Times New Roman" w:hAnsi="Times New Roman" w:cs="Times New Roman"/>
          <w:sz w:val="24"/>
          <w:szCs w:val="24"/>
        </w:rPr>
        <w:t xml:space="preserve"> it can be expected that the electrolyte concentration of 20 </w:t>
      </w:r>
      <w:proofErr w:type="spellStart"/>
      <w:r w:rsidR="001B0091" w:rsidRPr="001E5DBB">
        <w:rPr>
          <w:rFonts w:ascii="Times New Roman" w:hAnsi="Times New Roman" w:cs="Times New Roman"/>
          <w:sz w:val="24"/>
          <w:szCs w:val="24"/>
        </w:rPr>
        <w:t>mM</w:t>
      </w:r>
      <w:proofErr w:type="spellEnd"/>
      <w:r w:rsidR="001B0091" w:rsidRPr="001E5DBB">
        <w:rPr>
          <w:rFonts w:ascii="Times New Roman" w:hAnsi="Times New Roman" w:cs="Times New Roman"/>
          <w:sz w:val="24"/>
          <w:szCs w:val="24"/>
        </w:rPr>
        <w:t xml:space="preserve"> </w:t>
      </w:r>
      <w:proofErr w:type="spellStart"/>
      <w:r w:rsidR="001B0091" w:rsidRPr="001E5DBB">
        <w:rPr>
          <w:rFonts w:ascii="Times New Roman" w:hAnsi="Times New Roman" w:cs="Times New Roman"/>
          <w:sz w:val="24"/>
          <w:szCs w:val="24"/>
        </w:rPr>
        <w:t>HCl</w:t>
      </w:r>
      <w:proofErr w:type="spellEnd"/>
      <w:r w:rsidR="001B0091" w:rsidRPr="001E5DBB">
        <w:rPr>
          <w:rFonts w:ascii="Times New Roman" w:hAnsi="Times New Roman" w:cs="Times New Roman"/>
          <w:sz w:val="24"/>
          <w:szCs w:val="24"/>
        </w:rPr>
        <w:t xml:space="preserve"> did not negatively affect Fe-redox speciation. </w:t>
      </w:r>
    </w:p>
    <w:p w14:paraId="267B771A" w14:textId="77777777" w:rsidR="001B0091" w:rsidRPr="001E5DBB" w:rsidRDefault="001B0091" w:rsidP="009D0CC3">
      <w:pPr>
        <w:spacing w:line="360" w:lineRule="auto"/>
        <w:jc w:val="both"/>
        <w:rPr>
          <w:rFonts w:ascii="Times New Roman" w:hAnsi="Times New Roman" w:cs="Times New Roman"/>
          <w:sz w:val="24"/>
          <w:szCs w:val="24"/>
        </w:rPr>
      </w:pPr>
    </w:p>
    <w:p w14:paraId="37F03C6A" w14:textId="77777777" w:rsidR="00A77230" w:rsidRPr="001E5DBB" w:rsidRDefault="001B0091" w:rsidP="009D0CC3">
      <w:pPr>
        <w:spacing w:after="0"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 xml:space="preserve">Proof of principle: </w:t>
      </w:r>
    </w:p>
    <w:p w14:paraId="33EE7AEC" w14:textId="77777777" w:rsidR="001B0091" w:rsidRPr="001E5DBB" w:rsidRDefault="001B0091" w:rsidP="009D0CC3">
      <w:pPr>
        <w:spacing w:line="360" w:lineRule="auto"/>
        <w:jc w:val="both"/>
        <w:rPr>
          <w:rFonts w:ascii="Times New Roman" w:hAnsi="Times New Roman" w:cs="Times New Roman"/>
          <w:sz w:val="24"/>
          <w:szCs w:val="24"/>
        </w:rPr>
      </w:pPr>
    </w:p>
    <w:p w14:paraId="16237D6F" w14:textId="3033D212" w:rsidR="004D6BE4" w:rsidRPr="001E5DBB" w:rsidRDefault="007531A8" w:rsidP="009D0CC3">
      <w:pPr>
        <w:pStyle w:val="Listenabsatz"/>
        <w:numPr>
          <w:ilvl w:val="0"/>
          <w:numId w:val="8"/>
        </w:numPr>
        <w:spacing w:after="0"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 xml:space="preserve">Analysis of SH-SY5Y cell lysates </w:t>
      </w:r>
    </w:p>
    <w:p w14:paraId="17A29C0D" w14:textId="77777777" w:rsidR="004D6BE4" w:rsidRPr="001E5DBB" w:rsidRDefault="004D6BE4" w:rsidP="009D0CC3">
      <w:pPr>
        <w:spacing w:after="0" w:line="360" w:lineRule="auto"/>
        <w:jc w:val="both"/>
        <w:rPr>
          <w:rFonts w:ascii="Times New Roman" w:hAnsi="Times New Roman" w:cs="Times New Roman"/>
          <w:b/>
          <w:sz w:val="24"/>
          <w:szCs w:val="24"/>
        </w:rPr>
      </w:pPr>
    </w:p>
    <w:p w14:paraId="786305B9" w14:textId="52AE3860" w:rsidR="00FC2E7A" w:rsidRPr="001E5DBB" w:rsidRDefault="00267AC4" w:rsidP="00FC2E7A">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lastRenderedPageBreak/>
        <w:tab/>
        <w:t xml:space="preserve">We previously revealed that </w:t>
      </w:r>
      <w:proofErr w:type="spellStart"/>
      <w:r w:rsidRPr="001E5DBB">
        <w:rPr>
          <w:rFonts w:ascii="Times New Roman" w:hAnsi="Times New Roman" w:cs="Times New Roman"/>
          <w:sz w:val="24"/>
          <w:szCs w:val="24"/>
        </w:rPr>
        <w:t>Mn</w:t>
      </w:r>
      <w:proofErr w:type="spellEnd"/>
      <w:r w:rsidRPr="001E5DBB">
        <w:rPr>
          <w:rFonts w:ascii="Times New Roman" w:hAnsi="Times New Roman" w:cs="Times New Roman"/>
          <w:sz w:val="24"/>
          <w:szCs w:val="24"/>
        </w:rPr>
        <w:t xml:space="preserve"> alters the Fe(II)/Fe(III) ratio towards Fe(II), and thus induces OS and LPO in neuronal cells and </w:t>
      </w:r>
      <w:r w:rsidRPr="001E5DBB">
        <w:rPr>
          <w:rFonts w:ascii="Times New Roman" w:hAnsi="Times New Roman" w:cs="Times New Roman"/>
          <w:i/>
          <w:sz w:val="24"/>
          <w:szCs w:val="24"/>
        </w:rPr>
        <w:t>in vivo</w:t>
      </w:r>
      <w:r w:rsidRPr="001E5DBB">
        <w:rPr>
          <w:rFonts w:ascii="Times New Roman" w:hAnsi="Times New Roman" w:cs="Times New Roman"/>
          <w:sz w:val="24"/>
          <w:szCs w:val="24"/>
        </w:rPr>
        <w:t xml:space="preserve"> </w:t>
      </w:r>
      <w:r w:rsidR="00857C78" w:rsidRPr="001E5DBB">
        <w:rPr>
          <w:rFonts w:ascii="Times New Roman" w:hAnsi="Times New Roman" w:cs="Times New Roman"/>
          <w:sz w:val="24"/>
          <w:szCs w:val="24"/>
        </w:rPr>
        <w:fldChar w:fldCharType="begin">
          <w:fldData xml:space="preserve">PEVuZE5vdGU+PENpdGU+PEF1dGhvcj5WZW5rYXRhcmFtYW5pPC9BdXRob3I+PFllYXI+MjAxODwv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==
</w:fldData>
        </w:fldChar>
      </w:r>
      <w:r w:rsidR="00691A0D" w:rsidRPr="001E5DBB">
        <w:rPr>
          <w:rFonts w:ascii="Times New Roman" w:hAnsi="Times New Roman" w:cs="Times New Roman"/>
          <w:sz w:val="24"/>
          <w:szCs w:val="24"/>
        </w:rPr>
        <w:instrText xml:space="preserve"> ADDIN EN.CITE </w:instrText>
      </w:r>
      <w:r w:rsidR="00691A0D" w:rsidRPr="001E5DBB">
        <w:rPr>
          <w:rFonts w:ascii="Times New Roman" w:hAnsi="Times New Roman" w:cs="Times New Roman"/>
          <w:sz w:val="24"/>
          <w:szCs w:val="24"/>
        </w:rPr>
        <w:fldChar w:fldCharType="begin">
          <w:fldData xml:space="preserve">PEVuZE5vdGU+PENpdGU+PEF1dGhvcj5WZW5rYXRhcmFtYW5pPC9BdXRob3I+PFllYXI+MjAxODwv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==
</w:fldData>
        </w:fldChar>
      </w:r>
      <w:r w:rsidR="00691A0D" w:rsidRPr="001E5DBB">
        <w:rPr>
          <w:rFonts w:ascii="Times New Roman" w:hAnsi="Times New Roman" w:cs="Times New Roman"/>
          <w:sz w:val="24"/>
          <w:szCs w:val="24"/>
        </w:rPr>
        <w:instrText xml:space="preserve"> ADDIN EN.CITE.DATA </w:instrText>
      </w:r>
      <w:r w:rsidR="00691A0D" w:rsidRPr="001E5DBB">
        <w:rPr>
          <w:rFonts w:ascii="Times New Roman" w:hAnsi="Times New Roman" w:cs="Times New Roman"/>
          <w:sz w:val="24"/>
          <w:szCs w:val="24"/>
        </w:rPr>
      </w:r>
      <w:r w:rsidR="00691A0D" w:rsidRPr="001E5DBB">
        <w:rPr>
          <w:rFonts w:ascii="Times New Roman" w:hAnsi="Times New Roman" w:cs="Times New Roman"/>
          <w:sz w:val="24"/>
          <w:szCs w:val="24"/>
        </w:rPr>
        <w:fldChar w:fldCharType="end"/>
      </w:r>
      <w:r w:rsidR="00857C78" w:rsidRPr="001E5DBB">
        <w:rPr>
          <w:rFonts w:ascii="Times New Roman" w:hAnsi="Times New Roman" w:cs="Times New Roman"/>
          <w:sz w:val="24"/>
          <w:szCs w:val="24"/>
        </w:rPr>
      </w:r>
      <w:r w:rsidR="00857C78" w:rsidRPr="001E5DBB">
        <w:rPr>
          <w:rFonts w:ascii="Times New Roman" w:hAnsi="Times New Roman" w:cs="Times New Roman"/>
          <w:sz w:val="24"/>
          <w:szCs w:val="24"/>
        </w:rPr>
        <w:fldChar w:fldCharType="separate"/>
      </w:r>
      <w:r w:rsidR="00857C78" w:rsidRPr="001E5DBB">
        <w:rPr>
          <w:rFonts w:ascii="Times New Roman" w:hAnsi="Times New Roman" w:cs="Times New Roman"/>
          <w:noProof/>
          <w:sz w:val="24"/>
          <w:szCs w:val="24"/>
        </w:rPr>
        <w:t>(</w:t>
      </w:r>
      <w:hyperlink w:anchor="_ENREF_6" w:tooltip="Fernsebner, 2014 #181" w:history="1">
        <w:r w:rsidR="001E5DBB" w:rsidRPr="001E5DBB">
          <w:rPr>
            <w:rFonts w:ascii="Times New Roman" w:hAnsi="Times New Roman" w:cs="Times New Roman"/>
            <w:noProof/>
            <w:sz w:val="24"/>
            <w:szCs w:val="24"/>
          </w:rPr>
          <w:t>Fernsebner, Zorn et al. 2014</w:t>
        </w:r>
      </w:hyperlink>
      <w:r w:rsidR="00857C78" w:rsidRPr="001E5DBB">
        <w:rPr>
          <w:rFonts w:ascii="Times New Roman" w:hAnsi="Times New Roman" w:cs="Times New Roman"/>
          <w:noProof/>
          <w:sz w:val="24"/>
          <w:szCs w:val="24"/>
        </w:rPr>
        <w:t xml:space="preserve">, </w:t>
      </w:r>
      <w:hyperlink w:anchor="_ENREF_33" w:tooltip="Venkataramani, 2018 #471" w:history="1">
        <w:r w:rsidR="001E5DBB" w:rsidRPr="001E5DBB">
          <w:rPr>
            <w:rFonts w:ascii="Times New Roman" w:hAnsi="Times New Roman" w:cs="Times New Roman"/>
            <w:noProof/>
            <w:sz w:val="24"/>
            <w:szCs w:val="24"/>
          </w:rPr>
          <w:t>Venkataramani, Doeppner et al. 2018</w:t>
        </w:r>
      </w:hyperlink>
      <w:r w:rsidR="00857C78" w:rsidRPr="001E5DBB">
        <w:rPr>
          <w:rFonts w:ascii="Times New Roman" w:hAnsi="Times New Roman" w:cs="Times New Roman"/>
          <w:noProof/>
          <w:sz w:val="24"/>
          <w:szCs w:val="24"/>
        </w:rPr>
        <w:t>)</w:t>
      </w:r>
      <w:r w:rsidR="00857C78" w:rsidRPr="001E5DBB">
        <w:rPr>
          <w:rFonts w:ascii="Times New Roman" w:hAnsi="Times New Roman" w:cs="Times New Roman"/>
          <w:sz w:val="24"/>
          <w:szCs w:val="24"/>
        </w:rPr>
        <w:fldChar w:fldCharType="end"/>
      </w:r>
      <w:r w:rsidR="007531A8" w:rsidRPr="001E5DBB">
        <w:rPr>
          <w:rFonts w:ascii="Times New Roman" w:hAnsi="Times New Roman" w:cs="Times New Roman"/>
          <w:sz w:val="24"/>
          <w:szCs w:val="24"/>
        </w:rPr>
        <w:t xml:space="preserve">. </w:t>
      </w:r>
      <w:proofErr w:type="gramStart"/>
      <w:r w:rsidR="007531A8" w:rsidRPr="001E5DBB">
        <w:rPr>
          <w:rFonts w:ascii="Times New Roman" w:hAnsi="Times New Roman" w:cs="Times New Roman"/>
          <w:sz w:val="24"/>
          <w:szCs w:val="24"/>
        </w:rPr>
        <w:t>Therefore</w:t>
      </w:r>
      <w:proofErr w:type="gramEnd"/>
      <w:r w:rsidR="007531A8" w:rsidRPr="001E5DBB">
        <w:rPr>
          <w:rFonts w:ascii="Times New Roman" w:hAnsi="Times New Roman" w:cs="Times New Roman"/>
          <w:sz w:val="24"/>
          <w:szCs w:val="24"/>
        </w:rPr>
        <w:t xml:space="preserve"> we applied our method to </w:t>
      </w:r>
      <w:proofErr w:type="spellStart"/>
      <w:r w:rsidR="007531A8" w:rsidRPr="001E5DBB">
        <w:rPr>
          <w:rFonts w:ascii="Times New Roman" w:hAnsi="Times New Roman" w:cs="Times New Roman"/>
          <w:sz w:val="24"/>
          <w:szCs w:val="24"/>
        </w:rPr>
        <w:t>Mn</w:t>
      </w:r>
      <w:proofErr w:type="spellEnd"/>
      <w:r w:rsidR="007531A8" w:rsidRPr="001E5DBB">
        <w:rPr>
          <w:rFonts w:ascii="Times New Roman" w:hAnsi="Times New Roman" w:cs="Times New Roman"/>
          <w:sz w:val="24"/>
          <w:szCs w:val="24"/>
        </w:rPr>
        <w:t xml:space="preserve">-exposed SH-SY5Y cells </w:t>
      </w:r>
      <w:r w:rsidR="00FC2E7A" w:rsidRPr="001E5DBB">
        <w:rPr>
          <w:rFonts w:ascii="Times New Roman" w:hAnsi="Times New Roman" w:cs="Times New Roman"/>
          <w:sz w:val="24"/>
          <w:szCs w:val="24"/>
        </w:rPr>
        <w:t xml:space="preserve">cultured </w:t>
      </w:r>
      <w:r w:rsidR="00C80F27" w:rsidRPr="001E5DBB">
        <w:rPr>
          <w:rFonts w:ascii="Times New Roman" w:hAnsi="Times New Roman" w:cs="Times New Roman"/>
          <w:sz w:val="24"/>
          <w:szCs w:val="24"/>
        </w:rPr>
        <w:t xml:space="preserve">in </w:t>
      </w:r>
      <w:proofErr w:type="spellStart"/>
      <w:r w:rsidR="00C80F27" w:rsidRPr="001E5DBB">
        <w:rPr>
          <w:rFonts w:ascii="Times New Roman" w:hAnsi="Times New Roman" w:cs="Times New Roman"/>
          <w:sz w:val="24"/>
          <w:szCs w:val="24"/>
        </w:rPr>
        <w:t>O</w:t>
      </w:r>
      <w:r w:rsidR="00857C78" w:rsidRPr="001E5DBB">
        <w:rPr>
          <w:rFonts w:ascii="Times New Roman" w:hAnsi="Times New Roman" w:cs="Times New Roman"/>
          <w:sz w:val="24"/>
          <w:szCs w:val="24"/>
        </w:rPr>
        <w:t>pti</w:t>
      </w:r>
      <w:r w:rsidR="00C80F27" w:rsidRPr="001E5DBB">
        <w:rPr>
          <w:rFonts w:ascii="Times New Roman" w:hAnsi="Times New Roman" w:cs="Times New Roman"/>
          <w:sz w:val="24"/>
          <w:szCs w:val="24"/>
        </w:rPr>
        <w:t>MEM</w:t>
      </w:r>
      <w:proofErr w:type="spellEnd"/>
      <w:r w:rsidR="00C80F27" w:rsidRPr="001E5DBB">
        <w:rPr>
          <w:rFonts w:ascii="Times New Roman" w:hAnsi="Times New Roman" w:cs="Times New Roman"/>
          <w:sz w:val="24"/>
          <w:szCs w:val="24"/>
        </w:rPr>
        <w:t xml:space="preserve"> media</w:t>
      </w:r>
      <w:r w:rsidR="007531A8" w:rsidRPr="001E5DBB">
        <w:rPr>
          <w:rFonts w:ascii="Times New Roman" w:hAnsi="Times New Roman" w:cs="Times New Roman"/>
          <w:sz w:val="24"/>
          <w:szCs w:val="24"/>
        </w:rPr>
        <w:t>. Quantitative Fe(II) and Fe(III) me</w:t>
      </w:r>
      <w:r w:rsidR="00352A77" w:rsidRPr="001E5DBB">
        <w:rPr>
          <w:rFonts w:ascii="Times New Roman" w:hAnsi="Times New Roman" w:cs="Times New Roman"/>
          <w:sz w:val="24"/>
          <w:szCs w:val="24"/>
        </w:rPr>
        <w:t>a</w:t>
      </w:r>
      <w:r w:rsidR="007531A8" w:rsidRPr="001E5DBB">
        <w:rPr>
          <w:rFonts w:ascii="Times New Roman" w:hAnsi="Times New Roman" w:cs="Times New Roman"/>
          <w:sz w:val="24"/>
          <w:szCs w:val="24"/>
        </w:rPr>
        <w:t xml:space="preserve">surements </w:t>
      </w:r>
      <w:r w:rsidR="00FC2E7A" w:rsidRPr="001E5DBB">
        <w:rPr>
          <w:rFonts w:ascii="Times New Roman" w:hAnsi="Times New Roman" w:cs="Times New Roman"/>
          <w:sz w:val="24"/>
          <w:szCs w:val="24"/>
        </w:rPr>
        <w:t>using our CE-ICP-MS method</w:t>
      </w:r>
      <w:r w:rsidR="007531A8" w:rsidRPr="001E5DBB">
        <w:rPr>
          <w:rFonts w:ascii="Times New Roman" w:hAnsi="Times New Roman" w:cs="Times New Roman"/>
          <w:sz w:val="24"/>
          <w:szCs w:val="24"/>
        </w:rPr>
        <w:t xml:space="preserve"> revealed </w:t>
      </w:r>
      <w:r w:rsidR="005F2D3C" w:rsidRPr="001E5DBB">
        <w:rPr>
          <w:rFonts w:ascii="Times New Roman" w:hAnsi="Times New Roman" w:cs="Times New Roman"/>
          <w:sz w:val="24"/>
          <w:szCs w:val="24"/>
        </w:rPr>
        <w:t xml:space="preserve">an accumulation of Fe(II) resulting in </w:t>
      </w:r>
      <w:r w:rsidR="007531A8" w:rsidRPr="001E5DBB">
        <w:rPr>
          <w:rFonts w:ascii="Times New Roman" w:hAnsi="Times New Roman" w:cs="Times New Roman"/>
          <w:sz w:val="24"/>
          <w:szCs w:val="24"/>
        </w:rPr>
        <w:t>a shift</w:t>
      </w:r>
      <w:r w:rsidR="005F2D3C" w:rsidRPr="001E5DBB">
        <w:rPr>
          <w:rFonts w:ascii="Times New Roman" w:hAnsi="Times New Roman" w:cs="Times New Roman"/>
          <w:sz w:val="24"/>
          <w:szCs w:val="24"/>
        </w:rPr>
        <w:t xml:space="preserve"> of the Fe(II)/Fe(III) ratio</w:t>
      </w:r>
      <w:r w:rsidR="00B303C6" w:rsidRPr="001E5DBB">
        <w:rPr>
          <w:rFonts w:ascii="Times New Roman" w:hAnsi="Times New Roman" w:cs="Times New Roman"/>
          <w:sz w:val="24"/>
          <w:szCs w:val="24"/>
        </w:rPr>
        <w:t xml:space="preserve"> from </w:t>
      </w:r>
      <w:r w:rsidR="00AB034C" w:rsidRPr="001E5DBB">
        <w:rPr>
          <w:rFonts w:ascii="Times New Roman" w:hAnsi="Times New Roman" w:cs="Times New Roman"/>
          <w:sz w:val="24"/>
          <w:szCs w:val="24"/>
        </w:rPr>
        <w:t>0.43 (± 5.7%) to 0.64 (±5.2 %)</w:t>
      </w:r>
      <w:r w:rsidR="005F2D3C" w:rsidRPr="001E5DBB">
        <w:rPr>
          <w:rFonts w:ascii="Times New Roman" w:hAnsi="Times New Roman" w:cs="Times New Roman"/>
          <w:sz w:val="24"/>
          <w:szCs w:val="24"/>
        </w:rPr>
        <w:t>.</w:t>
      </w:r>
      <w:r w:rsidR="00AB034C" w:rsidRPr="001E5DBB">
        <w:rPr>
          <w:rFonts w:ascii="Times New Roman" w:hAnsi="Times New Roman" w:cs="Times New Roman"/>
          <w:sz w:val="24"/>
          <w:szCs w:val="24"/>
        </w:rPr>
        <w:t xml:space="preserve"> </w:t>
      </w:r>
      <w:r w:rsidR="00FC2E7A" w:rsidRPr="001E5DBB">
        <w:rPr>
          <w:rFonts w:ascii="Times New Roman" w:hAnsi="Times New Roman" w:cs="Times New Roman"/>
          <w:sz w:val="24"/>
          <w:szCs w:val="24"/>
        </w:rPr>
        <w:t xml:space="preserve">This ratio was similar to our previous published data with </w:t>
      </w:r>
      <w:proofErr w:type="spellStart"/>
      <w:r w:rsidR="00FC2E7A" w:rsidRPr="001E5DBB">
        <w:rPr>
          <w:rFonts w:ascii="Times New Roman" w:hAnsi="Times New Roman" w:cs="Times New Roman"/>
          <w:sz w:val="24"/>
          <w:szCs w:val="24"/>
        </w:rPr>
        <w:t>Mn</w:t>
      </w:r>
      <w:proofErr w:type="spellEnd"/>
      <w:r w:rsidR="00FC2E7A" w:rsidRPr="001E5DBB">
        <w:rPr>
          <w:rFonts w:ascii="Times New Roman" w:hAnsi="Times New Roman" w:cs="Times New Roman"/>
          <w:sz w:val="24"/>
          <w:szCs w:val="24"/>
        </w:rPr>
        <w:t>-exposed SH-SY5Y cells cultured in DMEM media (</w:t>
      </w:r>
      <w:proofErr w:type="gramStart"/>
      <w:r w:rsidR="00FC2E7A" w:rsidRPr="001E5DBB">
        <w:rPr>
          <w:rFonts w:ascii="Times New Roman" w:hAnsi="Times New Roman" w:cs="Times New Roman"/>
          <w:sz w:val="24"/>
          <w:szCs w:val="24"/>
        </w:rPr>
        <w:t>Fe(</w:t>
      </w:r>
      <w:proofErr w:type="gramEnd"/>
      <w:r w:rsidR="00FC2E7A" w:rsidRPr="001E5DBB">
        <w:rPr>
          <w:rFonts w:ascii="Times New Roman" w:hAnsi="Times New Roman" w:cs="Times New Roman"/>
          <w:sz w:val="24"/>
          <w:szCs w:val="24"/>
        </w:rPr>
        <w:t xml:space="preserve">II)/Fe(III) ratio from 0.4 to 0.7) </w:t>
      </w:r>
      <w:r w:rsidR="002B2183" w:rsidRPr="001E5DBB">
        <w:rPr>
          <w:rFonts w:ascii="Times New Roman" w:hAnsi="Times New Roman" w:cs="Times New Roman"/>
          <w:sz w:val="24"/>
          <w:szCs w:val="24"/>
        </w:rPr>
        <w:fldChar w:fldCharType="begin">
          <w:fldData xml:space="preserve">PEVuZE5vdGU+PENpdGU+PEF1dGhvcj5WZW5rYXRhcmFtYW5pPC9BdXRob3I+PFllYXI+MjAxODwv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=
</w:fldData>
        </w:fldChar>
      </w:r>
      <w:r w:rsidR="002B2183" w:rsidRPr="001E5DBB">
        <w:rPr>
          <w:rFonts w:ascii="Times New Roman" w:hAnsi="Times New Roman" w:cs="Times New Roman"/>
          <w:sz w:val="24"/>
          <w:szCs w:val="24"/>
        </w:rPr>
        <w:instrText xml:space="preserve"> ADDIN EN.CITE </w:instrText>
      </w:r>
      <w:r w:rsidR="002B2183" w:rsidRPr="001E5DBB">
        <w:rPr>
          <w:rFonts w:ascii="Times New Roman" w:hAnsi="Times New Roman" w:cs="Times New Roman"/>
          <w:sz w:val="24"/>
          <w:szCs w:val="24"/>
        </w:rPr>
        <w:fldChar w:fldCharType="begin">
          <w:fldData xml:space="preserve">PEVuZE5vdGU+PENpdGU+PEF1dGhvcj5WZW5rYXRhcmFtYW5pPC9BdXRob3I+PFllYXI+MjAxODwv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=
</w:fldData>
        </w:fldChar>
      </w:r>
      <w:r w:rsidR="002B2183" w:rsidRPr="001E5DBB">
        <w:rPr>
          <w:rFonts w:ascii="Times New Roman" w:hAnsi="Times New Roman" w:cs="Times New Roman"/>
          <w:sz w:val="24"/>
          <w:szCs w:val="24"/>
        </w:rPr>
        <w:instrText xml:space="preserve"> ADDIN EN.CITE.DATA </w:instrText>
      </w:r>
      <w:r w:rsidR="002B2183" w:rsidRPr="001E5DBB">
        <w:rPr>
          <w:rFonts w:ascii="Times New Roman" w:hAnsi="Times New Roman" w:cs="Times New Roman"/>
          <w:sz w:val="24"/>
          <w:szCs w:val="24"/>
        </w:rPr>
      </w:r>
      <w:r w:rsidR="002B2183" w:rsidRPr="001E5DBB">
        <w:rPr>
          <w:rFonts w:ascii="Times New Roman" w:hAnsi="Times New Roman" w:cs="Times New Roman"/>
          <w:sz w:val="24"/>
          <w:szCs w:val="24"/>
        </w:rPr>
        <w:fldChar w:fldCharType="end"/>
      </w:r>
      <w:r w:rsidR="002B2183" w:rsidRPr="001E5DBB">
        <w:rPr>
          <w:rFonts w:ascii="Times New Roman" w:hAnsi="Times New Roman" w:cs="Times New Roman"/>
          <w:sz w:val="24"/>
          <w:szCs w:val="24"/>
        </w:rPr>
      </w:r>
      <w:r w:rsidR="002B2183" w:rsidRPr="001E5DBB">
        <w:rPr>
          <w:rFonts w:ascii="Times New Roman" w:hAnsi="Times New Roman" w:cs="Times New Roman"/>
          <w:sz w:val="24"/>
          <w:szCs w:val="24"/>
        </w:rPr>
        <w:fldChar w:fldCharType="separate"/>
      </w:r>
      <w:r w:rsidR="002B2183" w:rsidRPr="001E5DBB">
        <w:rPr>
          <w:rFonts w:ascii="Times New Roman" w:hAnsi="Times New Roman" w:cs="Times New Roman"/>
          <w:noProof/>
          <w:sz w:val="24"/>
          <w:szCs w:val="24"/>
        </w:rPr>
        <w:t>(</w:t>
      </w:r>
      <w:hyperlink w:anchor="_ENREF_33" w:tooltip="Venkataramani, 2018 #471" w:history="1">
        <w:r w:rsidR="001E5DBB" w:rsidRPr="001E5DBB">
          <w:rPr>
            <w:rFonts w:ascii="Times New Roman" w:hAnsi="Times New Roman" w:cs="Times New Roman"/>
            <w:noProof/>
            <w:sz w:val="24"/>
            <w:szCs w:val="24"/>
          </w:rPr>
          <w:t>Venkataramani, Doeppner et al. 2018</w:t>
        </w:r>
      </w:hyperlink>
      <w:r w:rsidR="002B2183" w:rsidRPr="001E5DBB">
        <w:rPr>
          <w:rFonts w:ascii="Times New Roman" w:hAnsi="Times New Roman" w:cs="Times New Roman"/>
          <w:noProof/>
          <w:sz w:val="24"/>
          <w:szCs w:val="24"/>
        </w:rPr>
        <w:t>)</w:t>
      </w:r>
      <w:r w:rsidR="002B2183" w:rsidRPr="001E5DBB">
        <w:rPr>
          <w:rFonts w:ascii="Times New Roman" w:hAnsi="Times New Roman" w:cs="Times New Roman"/>
          <w:sz w:val="24"/>
          <w:szCs w:val="24"/>
        </w:rPr>
        <w:fldChar w:fldCharType="end"/>
      </w:r>
      <w:r w:rsidR="00FC2E7A" w:rsidRPr="001E5DBB">
        <w:rPr>
          <w:rFonts w:ascii="Times New Roman" w:hAnsi="Times New Roman" w:cs="Times New Roman"/>
          <w:sz w:val="24"/>
          <w:szCs w:val="24"/>
        </w:rPr>
        <w:t xml:space="preserve">. </w:t>
      </w:r>
    </w:p>
    <w:p w14:paraId="04FA92D7" w14:textId="77777777" w:rsidR="00FC2E7A" w:rsidRPr="001E5DBB" w:rsidRDefault="00FC2E7A"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ab/>
        <w:t xml:space="preserve">In conclusion, we here demonstrated that our CE-ICP-MS-based </w:t>
      </w:r>
      <w:r w:rsidR="00885978" w:rsidRPr="001E5DBB">
        <w:rPr>
          <w:rFonts w:ascii="Times New Roman" w:hAnsi="Times New Roman" w:cs="Times New Roman"/>
          <w:sz w:val="24"/>
          <w:szCs w:val="24"/>
        </w:rPr>
        <w:t>speciation</w:t>
      </w:r>
      <w:r w:rsidR="00AC024E" w:rsidRPr="001E5DBB">
        <w:rPr>
          <w:rFonts w:ascii="Times New Roman" w:hAnsi="Times New Roman" w:cs="Times New Roman"/>
          <w:sz w:val="24"/>
          <w:szCs w:val="24"/>
        </w:rPr>
        <w:t xml:space="preserve"> analysis</w:t>
      </w:r>
      <w:r w:rsidRPr="001E5DBB">
        <w:rPr>
          <w:rFonts w:ascii="Times New Roman" w:hAnsi="Times New Roman" w:cs="Times New Roman"/>
          <w:sz w:val="24"/>
          <w:szCs w:val="24"/>
        </w:rPr>
        <w:t xml:space="preserve"> method</w:t>
      </w:r>
      <w:r w:rsidR="00AC024E" w:rsidRPr="001E5DBB">
        <w:rPr>
          <w:rFonts w:ascii="Times New Roman" w:hAnsi="Times New Roman" w:cs="Times New Roman"/>
          <w:sz w:val="24"/>
          <w:szCs w:val="24"/>
        </w:rPr>
        <w:t xml:space="preserve"> </w:t>
      </w:r>
      <w:r w:rsidRPr="001E5DBB">
        <w:rPr>
          <w:rFonts w:ascii="Times New Roman" w:hAnsi="Times New Roman" w:cs="Times New Roman"/>
          <w:sz w:val="24"/>
          <w:szCs w:val="24"/>
        </w:rPr>
        <w:t xml:space="preserve">can reliably detect changes in the Fe(II)/Fe(III) ratio in cell lysates and therefore also applicable to other Fe(II)-related biological contexts such as FPT.  </w:t>
      </w:r>
    </w:p>
    <w:p w14:paraId="5A6A007F" w14:textId="77777777" w:rsidR="003078FC" w:rsidRPr="001E5DBB" w:rsidRDefault="003078FC" w:rsidP="009D0CC3">
      <w:pPr>
        <w:spacing w:after="0" w:line="360" w:lineRule="auto"/>
        <w:jc w:val="both"/>
        <w:rPr>
          <w:rFonts w:ascii="Times New Roman" w:hAnsi="Times New Roman" w:cs="Times New Roman"/>
          <w:sz w:val="24"/>
          <w:szCs w:val="24"/>
        </w:rPr>
      </w:pPr>
    </w:p>
    <w:p w14:paraId="6EB383B0" w14:textId="11C40009" w:rsidR="00267AC4" w:rsidRPr="001E5DBB" w:rsidRDefault="00267AC4" w:rsidP="00267AC4">
      <w:pPr>
        <w:pStyle w:val="Listenabsatz"/>
        <w:numPr>
          <w:ilvl w:val="0"/>
          <w:numId w:val="8"/>
        </w:numPr>
        <w:spacing w:after="0"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Analysis of CSF samples</w:t>
      </w:r>
    </w:p>
    <w:p w14:paraId="7EB3AF85" w14:textId="0F9F6564" w:rsidR="00267AC4" w:rsidRPr="001E5DBB" w:rsidRDefault="00FC2E7A" w:rsidP="00FC2E7A">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ab/>
        <w:t xml:space="preserve">CSF is mainly an excretion of the choroid plexus in the brain ventricles and thus plays an important role in the metabolic homeostasis of the central nervous system. Since CSF is directly connected without a barrier to the extracellular space of brain parenchyma, CSF best reflects molecular changes of brain tissue and therefore can be utilized to monitor pathophysiological relevant fluctuations in neuronal Fe-redox balance </w:t>
      </w:r>
      <w:r w:rsidR="00267AC4" w:rsidRPr="001E5DBB">
        <w:rPr>
          <w:rFonts w:ascii="Times New Roman" w:hAnsi="Times New Roman" w:cs="Times New Roman"/>
          <w:sz w:val="24"/>
          <w:szCs w:val="24"/>
        </w:rPr>
        <w:fldChar w:fldCharType="begin"/>
      </w:r>
      <w:r w:rsidR="00267AC4" w:rsidRPr="001E5DBB">
        <w:rPr>
          <w:rFonts w:ascii="Times New Roman" w:hAnsi="Times New Roman" w:cs="Times New Roman"/>
          <w:sz w:val="24"/>
          <w:szCs w:val="24"/>
        </w:rPr>
        <w:instrText xml:space="preserve"> ADDIN EN.CITE &lt;EndNote&gt;&lt;Cite&gt;&lt;Author&gt;Agamanolis&lt;/Author&gt;&lt;Year&gt;2016&lt;/Year&gt;&lt;RecNum&gt;477&lt;/RecNum&gt;&lt;DisplayText&gt;(Agamanolis 2016)&lt;/DisplayText&gt;&lt;record&gt;&lt;rec-number&gt;477&lt;/rec-number&gt;&lt;foreign-keys&gt;&lt;key app="EN" db-id="5f9txere4wxpxqeewaxpsedw09sdsxzffvr2" timestamp="1540554671"&gt;477&lt;/key&gt;&lt;/foreign-keys&gt;&lt;ref-type name="Web Page"&gt;12&lt;/ref-type&gt;&lt;contributors&gt;&lt;authors&gt;&lt;author&gt;Dimitri P. Agamanolis&lt;/author&gt;&lt;/authors&gt;&lt;/contributors&gt;&lt;titles&gt;&lt;title&gt;Cerebrospinal Fluid&lt;/title&gt;&lt;/titles&gt;&lt;volume&gt;2018&lt;/volume&gt;&lt;number&gt;26 October 2018&lt;/number&gt;&lt;dates&gt;&lt;year&gt;2016&lt;/year&gt;&lt;/dates&gt;&lt;publisher&gt;NeoMed hospital&lt;/publisher&gt;&lt;urls&gt;&lt;related-urls&gt;&lt;url&gt;http://neuropathology-web.org/chapter14/chapter14CSF.html&lt;/url&gt;&lt;/related-urls&gt;&lt;/urls&gt;&lt;/record&gt;&lt;/Cite&gt;&lt;/EndNote&gt;</w:instrText>
      </w:r>
      <w:r w:rsidR="00267AC4" w:rsidRPr="001E5DBB">
        <w:rPr>
          <w:rFonts w:ascii="Times New Roman" w:hAnsi="Times New Roman" w:cs="Times New Roman"/>
          <w:sz w:val="24"/>
          <w:szCs w:val="24"/>
        </w:rPr>
        <w:fldChar w:fldCharType="separate"/>
      </w:r>
      <w:r w:rsidR="00267AC4" w:rsidRPr="001E5DBB">
        <w:rPr>
          <w:rFonts w:ascii="Times New Roman" w:hAnsi="Times New Roman" w:cs="Times New Roman"/>
          <w:noProof/>
          <w:sz w:val="24"/>
          <w:szCs w:val="24"/>
        </w:rPr>
        <w:t>(</w:t>
      </w:r>
      <w:hyperlink w:anchor="_ENREF_2" w:tooltip="Agamanolis, 2016 #477" w:history="1">
        <w:r w:rsidR="001E5DBB" w:rsidRPr="001E5DBB">
          <w:rPr>
            <w:rFonts w:ascii="Times New Roman" w:hAnsi="Times New Roman" w:cs="Times New Roman"/>
            <w:noProof/>
            <w:sz w:val="24"/>
            <w:szCs w:val="24"/>
          </w:rPr>
          <w:t>Agamanolis 2016</w:t>
        </w:r>
      </w:hyperlink>
      <w:r w:rsidR="00267AC4" w:rsidRPr="001E5DBB">
        <w:rPr>
          <w:rFonts w:ascii="Times New Roman" w:hAnsi="Times New Roman" w:cs="Times New Roman"/>
          <w:noProof/>
          <w:sz w:val="24"/>
          <w:szCs w:val="24"/>
        </w:rPr>
        <w:t>)</w:t>
      </w:r>
      <w:r w:rsidR="00267AC4" w:rsidRPr="001E5DBB">
        <w:rPr>
          <w:rFonts w:ascii="Times New Roman" w:hAnsi="Times New Roman" w:cs="Times New Roman"/>
          <w:sz w:val="24"/>
          <w:szCs w:val="24"/>
        </w:rPr>
        <w:fldChar w:fldCharType="end"/>
      </w:r>
      <w:r w:rsidR="00267AC4" w:rsidRPr="001E5DBB">
        <w:rPr>
          <w:rFonts w:ascii="Times New Roman" w:hAnsi="Times New Roman" w:cs="Times New Roman"/>
          <w:sz w:val="24"/>
          <w:szCs w:val="24"/>
        </w:rPr>
        <w:t>.</w:t>
      </w:r>
      <w:r w:rsidRPr="001E5DBB">
        <w:rPr>
          <w:rFonts w:ascii="Times New Roman" w:hAnsi="Times New Roman" w:cs="Times New Roman"/>
          <w:sz w:val="24"/>
          <w:szCs w:val="24"/>
        </w:rPr>
        <w:t xml:space="preserve"> </w:t>
      </w:r>
      <w:proofErr w:type="gramStart"/>
      <w:r w:rsidRPr="001E5DBB">
        <w:rPr>
          <w:rFonts w:ascii="Times New Roman" w:hAnsi="Times New Roman" w:cs="Times New Roman"/>
          <w:sz w:val="24"/>
          <w:szCs w:val="24"/>
        </w:rPr>
        <w:t>Therefore</w:t>
      </w:r>
      <w:proofErr w:type="gramEnd"/>
      <w:r w:rsidRPr="001E5DBB">
        <w:rPr>
          <w:rFonts w:ascii="Times New Roman" w:hAnsi="Times New Roman" w:cs="Times New Roman"/>
          <w:sz w:val="24"/>
          <w:szCs w:val="24"/>
        </w:rPr>
        <w:t xml:space="preserve"> we applied our CE-ICP-MS method to CSF samples to demonstrate its applicability to clinical relevant samples. </w:t>
      </w:r>
      <w:r w:rsidRPr="001E5DBB">
        <w:rPr>
          <w:rFonts w:ascii="Times New Roman" w:hAnsi="Times New Roman" w:cs="Times New Roman"/>
          <w:b/>
          <w:bCs/>
          <w:sz w:val="24"/>
          <w:szCs w:val="24"/>
        </w:rPr>
        <w:t xml:space="preserve">Figure </w:t>
      </w:r>
      <w:r w:rsidR="00CF1B0E" w:rsidRPr="001E5DBB">
        <w:rPr>
          <w:rFonts w:ascii="Times New Roman" w:hAnsi="Times New Roman" w:cs="Times New Roman"/>
          <w:b/>
          <w:bCs/>
          <w:sz w:val="24"/>
          <w:szCs w:val="24"/>
        </w:rPr>
        <w:t>4</w:t>
      </w:r>
      <w:r w:rsidRPr="001E5DBB">
        <w:rPr>
          <w:rFonts w:ascii="Times New Roman" w:hAnsi="Times New Roman" w:cs="Times New Roman"/>
          <w:sz w:val="24"/>
          <w:szCs w:val="24"/>
        </w:rPr>
        <w:t xml:space="preserve"> shows the respective </w:t>
      </w:r>
      <w:proofErr w:type="spellStart"/>
      <w:r w:rsidRPr="001E5DBB">
        <w:rPr>
          <w:rFonts w:ascii="Times New Roman" w:hAnsi="Times New Roman" w:cs="Times New Roman"/>
          <w:sz w:val="24"/>
          <w:szCs w:val="24"/>
        </w:rPr>
        <w:t>electropherogram</w:t>
      </w:r>
      <w:proofErr w:type="spellEnd"/>
      <w:r w:rsidRPr="001E5DBB">
        <w:rPr>
          <w:rFonts w:ascii="Times New Roman" w:hAnsi="Times New Roman" w:cs="Times New Roman"/>
          <w:sz w:val="24"/>
          <w:szCs w:val="24"/>
        </w:rPr>
        <w:t xml:space="preserve"> (blue line). Compared to standards and cell lysates, the migration times of both iron species in CSF </w:t>
      </w:r>
      <w:proofErr w:type="gramStart"/>
      <w:r w:rsidRPr="001E5DBB">
        <w:rPr>
          <w:rFonts w:ascii="Times New Roman" w:hAnsi="Times New Roman" w:cs="Times New Roman"/>
          <w:sz w:val="24"/>
          <w:szCs w:val="24"/>
        </w:rPr>
        <w:t>were shifted considerably and appeared later</w:t>
      </w:r>
      <w:proofErr w:type="gramEnd"/>
      <w:r w:rsidRPr="001E5DBB">
        <w:rPr>
          <w:rFonts w:ascii="Times New Roman" w:hAnsi="Times New Roman" w:cs="Times New Roman"/>
          <w:sz w:val="24"/>
          <w:szCs w:val="24"/>
        </w:rPr>
        <w:t xml:space="preserve">. </w:t>
      </w:r>
      <w:r w:rsidR="00267AC4" w:rsidRPr="001E5DBB">
        <w:rPr>
          <w:rFonts w:ascii="Times New Roman" w:hAnsi="Times New Roman" w:cs="Times New Roman"/>
          <w:sz w:val="24"/>
          <w:szCs w:val="24"/>
        </w:rPr>
        <w:t xml:space="preserve">This might be due to the high salinity of CSF samples (up to 150 </w:t>
      </w:r>
      <w:proofErr w:type="spellStart"/>
      <w:r w:rsidR="00267AC4" w:rsidRPr="001E5DBB">
        <w:rPr>
          <w:rFonts w:ascii="Times New Roman" w:hAnsi="Times New Roman" w:cs="Times New Roman"/>
          <w:sz w:val="24"/>
          <w:szCs w:val="24"/>
        </w:rPr>
        <w:t>mM</w:t>
      </w:r>
      <w:proofErr w:type="spellEnd"/>
      <w:r w:rsidR="00267AC4" w:rsidRPr="001E5DBB">
        <w:rPr>
          <w:rFonts w:ascii="Times New Roman" w:hAnsi="Times New Roman" w:cs="Times New Roman"/>
          <w:sz w:val="24"/>
          <w:szCs w:val="24"/>
        </w:rPr>
        <w:t xml:space="preserve"> </w:t>
      </w:r>
      <w:proofErr w:type="spellStart"/>
      <w:r w:rsidR="00267AC4" w:rsidRPr="001E5DBB">
        <w:rPr>
          <w:rFonts w:ascii="Times New Roman" w:hAnsi="Times New Roman" w:cs="Times New Roman"/>
          <w:sz w:val="24"/>
          <w:szCs w:val="24"/>
        </w:rPr>
        <w:t>NaCl</w:t>
      </w:r>
      <w:proofErr w:type="spellEnd"/>
      <w:r w:rsidR="00267AC4" w:rsidRPr="001E5DBB">
        <w:rPr>
          <w:rFonts w:ascii="Times New Roman" w:hAnsi="Times New Roman" w:cs="Times New Roman"/>
          <w:sz w:val="24"/>
          <w:szCs w:val="24"/>
        </w:rPr>
        <w:t xml:space="preserve"> + other alkali salt concentrations) resulting in shifted conductivity</w:t>
      </w:r>
      <w:r w:rsidR="004E6A1F" w:rsidRPr="001E5DBB">
        <w:rPr>
          <w:rFonts w:ascii="Times New Roman" w:hAnsi="Times New Roman" w:cs="Times New Roman"/>
          <w:sz w:val="24"/>
          <w:szCs w:val="24"/>
        </w:rPr>
        <w:t xml:space="preserve"> </w:t>
      </w:r>
      <w:r w:rsidR="004E6A1F" w:rsidRPr="001E5DBB">
        <w:rPr>
          <w:rFonts w:ascii="Times New Roman" w:hAnsi="Times New Roman" w:cs="Times New Roman"/>
          <w:sz w:val="24"/>
          <w:szCs w:val="24"/>
        </w:rPr>
        <w:fldChar w:fldCharType="begin">
          <w:fldData xml:space="preserve">PEVuZE5vdGU+PENpdGU+PEF1dGhvcj5IYXJyaW5ndG9uPC9BdXRob3I+PFllYXI+MjAxMDwvWWVh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</w:fldData>
        </w:fldChar>
      </w:r>
      <w:r w:rsidR="004E6A1F" w:rsidRPr="001E5DBB">
        <w:rPr>
          <w:rFonts w:ascii="Times New Roman" w:hAnsi="Times New Roman" w:cs="Times New Roman"/>
          <w:sz w:val="24"/>
          <w:szCs w:val="24"/>
        </w:rPr>
        <w:instrText xml:space="preserve"> ADDIN EN.CITE </w:instrText>
      </w:r>
      <w:r w:rsidR="004E6A1F" w:rsidRPr="001E5DBB">
        <w:rPr>
          <w:rFonts w:ascii="Times New Roman" w:hAnsi="Times New Roman" w:cs="Times New Roman"/>
          <w:sz w:val="24"/>
          <w:szCs w:val="24"/>
        </w:rPr>
        <w:fldChar w:fldCharType="begin">
          <w:fldData xml:space="preserve">PEVuZE5vdGU+PENpdGU+PEF1dGhvcj5IYXJyaW5ndG9uPC9BdXRob3I+PFllYXI+MjAxMDwvWWVh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</w:fldData>
        </w:fldChar>
      </w:r>
      <w:r w:rsidR="004E6A1F" w:rsidRPr="001E5DBB">
        <w:rPr>
          <w:rFonts w:ascii="Times New Roman" w:hAnsi="Times New Roman" w:cs="Times New Roman"/>
          <w:sz w:val="24"/>
          <w:szCs w:val="24"/>
        </w:rPr>
        <w:instrText xml:space="preserve"> ADDIN EN.CITE.DATA </w:instrText>
      </w:r>
      <w:r w:rsidR="004E6A1F" w:rsidRPr="001E5DBB">
        <w:rPr>
          <w:rFonts w:ascii="Times New Roman" w:hAnsi="Times New Roman" w:cs="Times New Roman"/>
          <w:sz w:val="24"/>
          <w:szCs w:val="24"/>
        </w:rPr>
      </w:r>
      <w:r w:rsidR="004E6A1F" w:rsidRPr="001E5DBB">
        <w:rPr>
          <w:rFonts w:ascii="Times New Roman" w:hAnsi="Times New Roman" w:cs="Times New Roman"/>
          <w:sz w:val="24"/>
          <w:szCs w:val="24"/>
        </w:rPr>
        <w:fldChar w:fldCharType="end"/>
      </w:r>
      <w:r w:rsidR="004E6A1F" w:rsidRPr="001E5DBB">
        <w:rPr>
          <w:rFonts w:ascii="Times New Roman" w:hAnsi="Times New Roman" w:cs="Times New Roman"/>
          <w:sz w:val="24"/>
          <w:szCs w:val="24"/>
        </w:rPr>
      </w:r>
      <w:r w:rsidR="004E6A1F" w:rsidRPr="001E5DBB">
        <w:rPr>
          <w:rFonts w:ascii="Times New Roman" w:hAnsi="Times New Roman" w:cs="Times New Roman"/>
          <w:sz w:val="24"/>
          <w:szCs w:val="24"/>
        </w:rPr>
        <w:fldChar w:fldCharType="separate"/>
      </w:r>
      <w:r w:rsidR="004E6A1F" w:rsidRPr="001E5DBB">
        <w:rPr>
          <w:rFonts w:ascii="Times New Roman" w:hAnsi="Times New Roman" w:cs="Times New Roman"/>
          <w:noProof/>
          <w:sz w:val="24"/>
          <w:szCs w:val="24"/>
        </w:rPr>
        <w:t>(</w:t>
      </w:r>
      <w:hyperlink w:anchor="_ENREF_11" w:tooltip="Harrington, 2010 #478" w:history="1">
        <w:r w:rsidR="001E5DBB" w:rsidRPr="001E5DBB">
          <w:rPr>
            <w:rFonts w:ascii="Times New Roman" w:hAnsi="Times New Roman" w:cs="Times New Roman"/>
            <w:noProof/>
            <w:sz w:val="24"/>
            <w:szCs w:val="24"/>
          </w:rPr>
          <w:t>Harrington, Salomon et al. 2010</w:t>
        </w:r>
      </w:hyperlink>
      <w:r w:rsidR="004E6A1F" w:rsidRPr="001E5DBB">
        <w:rPr>
          <w:rFonts w:ascii="Times New Roman" w:hAnsi="Times New Roman" w:cs="Times New Roman"/>
          <w:noProof/>
          <w:sz w:val="24"/>
          <w:szCs w:val="24"/>
        </w:rPr>
        <w:t xml:space="preserve">, </w:t>
      </w:r>
      <w:hyperlink w:anchor="_ENREF_2" w:tooltip="Agamanolis, 2016 #477" w:history="1">
        <w:r w:rsidR="001E5DBB" w:rsidRPr="001E5DBB">
          <w:rPr>
            <w:rFonts w:ascii="Times New Roman" w:hAnsi="Times New Roman" w:cs="Times New Roman"/>
            <w:noProof/>
            <w:sz w:val="24"/>
            <w:szCs w:val="24"/>
          </w:rPr>
          <w:t>Agamanolis 2016</w:t>
        </w:r>
      </w:hyperlink>
      <w:r w:rsidR="004E6A1F" w:rsidRPr="001E5DBB">
        <w:rPr>
          <w:rFonts w:ascii="Times New Roman" w:hAnsi="Times New Roman" w:cs="Times New Roman"/>
          <w:noProof/>
          <w:sz w:val="24"/>
          <w:szCs w:val="24"/>
        </w:rPr>
        <w:t>)</w:t>
      </w:r>
      <w:r w:rsidR="004E6A1F" w:rsidRPr="001E5DBB">
        <w:rPr>
          <w:rFonts w:ascii="Times New Roman" w:hAnsi="Times New Roman" w:cs="Times New Roman"/>
          <w:sz w:val="24"/>
          <w:szCs w:val="24"/>
        </w:rPr>
        <w:fldChar w:fldCharType="end"/>
      </w:r>
      <w:r w:rsidR="00267AC4" w:rsidRPr="001E5DBB">
        <w:rPr>
          <w:rFonts w:ascii="Times New Roman" w:hAnsi="Times New Roman" w:cs="Times New Roman"/>
          <w:sz w:val="24"/>
          <w:szCs w:val="24"/>
        </w:rPr>
        <w:t xml:space="preserve">. Migration time shifts under changed conductivity condition are a CZE-immanent problem </w:t>
      </w:r>
      <w:r w:rsidR="00267AC4" w:rsidRPr="001E5DBB">
        <w:rPr>
          <w:rFonts w:ascii="Times New Roman" w:hAnsi="Times New Roman" w:cs="Times New Roman"/>
          <w:sz w:val="24"/>
          <w:szCs w:val="24"/>
        </w:rPr>
        <w:fldChar w:fldCharType="begin">
          <w:fldData xml:space="preserve">PEVuZE5vdGU+PENpdGU+PEF1dGhvcj5NaWNoYWxrZTwvQXV0aG9yPjxZZWFyPjE5OTU8L1llYXI+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</w:fldData>
        </w:fldChar>
      </w:r>
      <w:r w:rsidR="00267AC4" w:rsidRPr="001E5DBB">
        <w:rPr>
          <w:rFonts w:ascii="Times New Roman" w:hAnsi="Times New Roman" w:cs="Times New Roman"/>
          <w:sz w:val="24"/>
          <w:szCs w:val="24"/>
        </w:rPr>
        <w:instrText xml:space="preserve"> ADDIN EN.CITE </w:instrText>
      </w:r>
      <w:r w:rsidR="00267AC4" w:rsidRPr="001E5DBB">
        <w:rPr>
          <w:rFonts w:ascii="Times New Roman" w:hAnsi="Times New Roman" w:cs="Times New Roman"/>
          <w:sz w:val="24"/>
          <w:szCs w:val="24"/>
        </w:rPr>
        <w:fldChar w:fldCharType="begin">
          <w:fldData xml:space="preserve">PEVuZE5vdGU+PENpdGU+PEF1dGhvcj5NaWNoYWxrZTwvQXV0aG9yPjxZZWFyPjE5OTU8L1llYXI+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</w:fldData>
        </w:fldChar>
      </w:r>
      <w:r w:rsidR="00267AC4" w:rsidRPr="001E5DBB">
        <w:rPr>
          <w:rFonts w:ascii="Times New Roman" w:hAnsi="Times New Roman" w:cs="Times New Roman"/>
          <w:sz w:val="24"/>
          <w:szCs w:val="24"/>
        </w:rPr>
        <w:instrText xml:space="preserve"> ADDIN EN.CITE.DATA </w:instrText>
      </w:r>
      <w:r w:rsidR="00267AC4" w:rsidRPr="001E5DBB">
        <w:rPr>
          <w:rFonts w:ascii="Times New Roman" w:hAnsi="Times New Roman" w:cs="Times New Roman"/>
          <w:sz w:val="24"/>
          <w:szCs w:val="24"/>
        </w:rPr>
      </w:r>
      <w:r w:rsidR="00267AC4" w:rsidRPr="001E5DBB">
        <w:rPr>
          <w:rFonts w:ascii="Times New Roman" w:hAnsi="Times New Roman" w:cs="Times New Roman"/>
          <w:sz w:val="24"/>
          <w:szCs w:val="24"/>
        </w:rPr>
        <w:fldChar w:fldCharType="end"/>
      </w:r>
      <w:r w:rsidR="00267AC4" w:rsidRPr="001E5DBB">
        <w:rPr>
          <w:rFonts w:ascii="Times New Roman" w:hAnsi="Times New Roman" w:cs="Times New Roman"/>
          <w:sz w:val="24"/>
          <w:szCs w:val="24"/>
        </w:rPr>
      </w:r>
      <w:r w:rsidR="00267AC4" w:rsidRPr="001E5DBB">
        <w:rPr>
          <w:rFonts w:ascii="Times New Roman" w:hAnsi="Times New Roman" w:cs="Times New Roman"/>
          <w:sz w:val="24"/>
          <w:szCs w:val="24"/>
        </w:rPr>
        <w:fldChar w:fldCharType="separate"/>
      </w:r>
      <w:r w:rsidR="00267AC4" w:rsidRPr="001E5DBB">
        <w:rPr>
          <w:rFonts w:ascii="Times New Roman" w:hAnsi="Times New Roman" w:cs="Times New Roman"/>
          <w:noProof/>
          <w:sz w:val="24"/>
          <w:szCs w:val="24"/>
        </w:rPr>
        <w:t>(</w:t>
      </w:r>
      <w:hyperlink w:anchor="_ENREF_15" w:tooltip="Kuhn R., 1993 #475" w:history="1">
        <w:r w:rsidR="001E5DBB" w:rsidRPr="001E5DBB">
          <w:rPr>
            <w:rFonts w:ascii="Times New Roman" w:hAnsi="Times New Roman" w:cs="Times New Roman"/>
            <w:noProof/>
            <w:sz w:val="24"/>
            <w:szCs w:val="24"/>
          </w:rPr>
          <w:t>Kuhn R. and Hofstetter-Kuhn S. 1993</w:t>
        </w:r>
      </w:hyperlink>
      <w:r w:rsidR="00267AC4" w:rsidRPr="001E5DBB">
        <w:rPr>
          <w:rFonts w:ascii="Times New Roman" w:hAnsi="Times New Roman" w:cs="Times New Roman"/>
          <w:noProof/>
          <w:sz w:val="24"/>
          <w:szCs w:val="24"/>
        </w:rPr>
        <w:t xml:space="preserve">, </w:t>
      </w:r>
      <w:hyperlink w:anchor="_ENREF_17" w:tooltip="Michalke, 1995 #128" w:history="1">
        <w:r w:rsidR="001E5DBB" w:rsidRPr="001E5DBB">
          <w:rPr>
            <w:rFonts w:ascii="Times New Roman" w:hAnsi="Times New Roman" w:cs="Times New Roman"/>
            <w:noProof/>
            <w:sz w:val="24"/>
            <w:szCs w:val="24"/>
          </w:rPr>
          <w:t>Michalke 1995</w:t>
        </w:r>
      </w:hyperlink>
      <w:r w:rsidR="00267AC4" w:rsidRPr="001E5DBB">
        <w:rPr>
          <w:rFonts w:ascii="Times New Roman" w:hAnsi="Times New Roman" w:cs="Times New Roman"/>
          <w:noProof/>
          <w:sz w:val="24"/>
          <w:szCs w:val="24"/>
        </w:rPr>
        <w:t>)</w:t>
      </w:r>
      <w:r w:rsidR="00267AC4" w:rsidRPr="001E5DBB">
        <w:rPr>
          <w:rFonts w:ascii="Times New Roman" w:hAnsi="Times New Roman" w:cs="Times New Roman"/>
          <w:sz w:val="24"/>
          <w:szCs w:val="24"/>
        </w:rPr>
        <w:fldChar w:fldCharType="end"/>
      </w:r>
      <w:r w:rsidR="00267AC4" w:rsidRPr="001E5DBB">
        <w:rPr>
          <w:rFonts w:ascii="Times New Roman" w:hAnsi="Times New Roman" w:cs="Times New Roman"/>
          <w:sz w:val="24"/>
          <w:szCs w:val="24"/>
        </w:rPr>
        <w:t xml:space="preserve">. For clear identification, standard additions </w:t>
      </w:r>
      <w:proofErr w:type="gramStart"/>
      <w:r w:rsidR="00267AC4" w:rsidRPr="001E5DBB">
        <w:rPr>
          <w:rFonts w:ascii="Times New Roman" w:hAnsi="Times New Roman" w:cs="Times New Roman"/>
          <w:sz w:val="24"/>
          <w:szCs w:val="24"/>
        </w:rPr>
        <w:t>were performed</w:t>
      </w:r>
      <w:proofErr w:type="gramEnd"/>
      <w:r w:rsidR="00267AC4" w:rsidRPr="001E5DBB">
        <w:rPr>
          <w:rFonts w:ascii="Times New Roman" w:hAnsi="Times New Roman" w:cs="Times New Roman"/>
          <w:sz w:val="24"/>
          <w:szCs w:val="24"/>
        </w:rPr>
        <w:t xml:space="preserve"> and respective peaks increased as demonstrated in </w:t>
      </w:r>
      <w:r w:rsidR="00267AC4" w:rsidRPr="001E5DBB">
        <w:rPr>
          <w:rFonts w:ascii="Times New Roman" w:hAnsi="Times New Roman" w:cs="Times New Roman"/>
          <w:b/>
          <w:sz w:val="24"/>
          <w:szCs w:val="24"/>
        </w:rPr>
        <w:t xml:space="preserve">Figure </w:t>
      </w:r>
      <w:r w:rsidR="00CF1B0E" w:rsidRPr="001E5DBB">
        <w:rPr>
          <w:rFonts w:ascii="Times New Roman" w:hAnsi="Times New Roman" w:cs="Times New Roman"/>
          <w:b/>
          <w:sz w:val="24"/>
          <w:szCs w:val="24"/>
        </w:rPr>
        <w:t>4</w:t>
      </w:r>
      <w:r w:rsidR="00267AC4" w:rsidRPr="001E5DBB">
        <w:rPr>
          <w:rFonts w:ascii="Times New Roman" w:hAnsi="Times New Roman" w:cs="Times New Roman"/>
          <w:b/>
          <w:sz w:val="24"/>
          <w:szCs w:val="24"/>
        </w:rPr>
        <w:t xml:space="preserve">, </w:t>
      </w:r>
      <w:r w:rsidR="00267AC4" w:rsidRPr="001E5DBB">
        <w:rPr>
          <w:rFonts w:ascii="Times New Roman" w:hAnsi="Times New Roman" w:cs="Times New Roman"/>
          <w:sz w:val="24"/>
          <w:szCs w:val="24"/>
        </w:rPr>
        <w:t xml:space="preserve">(red and brown lines). Such addition can again change sample conductivity which causes again variation in migration times, as investigated in </w:t>
      </w:r>
      <w:r w:rsidR="00267AC4" w:rsidRPr="001E5DBB">
        <w:rPr>
          <w:rFonts w:ascii="Times New Roman" w:hAnsi="Times New Roman" w:cs="Times New Roman"/>
          <w:sz w:val="24"/>
          <w:szCs w:val="24"/>
        </w:rPr>
        <w:fldChar w:fldCharType="begin"/>
      </w:r>
      <w:r w:rsidR="00267AC4" w:rsidRPr="001E5DBB">
        <w:rPr>
          <w:rFonts w:ascii="Times New Roman" w:hAnsi="Times New Roman" w:cs="Times New Roman"/>
          <w:sz w:val="24"/>
          <w:szCs w:val="24"/>
        </w:rPr>
        <w:instrText xml:space="preserve"> ADDIN EN.CITE &lt;EndNote&gt;&lt;Cite&gt;&lt;Author&gt;Michalke&lt;/Author&gt;&lt;Year&gt;1995&lt;/Year&gt;&lt;RecNum&gt;128&lt;/RecNum&gt;&lt;DisplayText&gt;(Michalke 1995)&lt;/DisplayText&gt;&lt;record&gt;&lt;rec-number&gt;128&lt;/rec-number&gt;&lt;foreign-keys&gt;&lt;key app="EN" db-id="5f9txere4wxpxqeewaxpsedw09sdsxzffvr2" timestamp="1399389818"&gt;128&lt;/key&gt;&lt;/foreign-keys&gt;&lt;ref-type name="Journal Article"&gt;17&lt;/ref-type&gt;&lt;contributors&gt;&lt;authors&gt;&lt;author&gt;Michalke, B.&lt;/author&gt;&lt;/authors&gt;&lt;/contributors&gt;&lt;auth-address&gt;GSF-Forschungszentrum fur Umwelt und Gesundheit, Neuherberg (Oberschleissheim), Germany.&lt;/auth-address&gt;&lt;titles&gt;&lt;title&gt;Capillary electrophoretic methods for a clear identification of selenoamino acids in complex matrices such as human milk&lt;/title&gt;&lt;secondary-title&gt;J Chromatogr A&lt;/secondary-title&gt;&lt;alt-title&gt;Journal of chromatography. A&lt;/alt-title&gt;&lt;/titles&gt;&lt;periodical&gt;&lt;full-title&gt;Journal of Chromatography A&lt;/full-title&gt;&lt;abbr-1&gt;J Chromatogr A&lt;/abbr-1&gt;&lt;/periodical&gt;&lt;pages&gt;323-9&lt;/pages&gt;&lt;volume&gt;716&lt;/volume&gt;&lt;number&gt;1-2&lt;/number&gt;&lt;keywords&gt;&lt;keyword&gt;Electrophoresis, Capillary&lt;/keyword&gt;&lt;keyword&gt;Humans&lt;/keyword&gt;&lt;keyword&gt;Milk, Human/*chemistry&lt;/keyword&gt;&lt;keyword&gt;Molecular Weight&lt;/keyword&gt;&lt;keyword&gt;Organoselenium Compounds/*analysis&lt;/keyword&gt;&lt;/keywords&gt;&lt;dates&gt;&lt;year&gt;1995&lt;/year&gt;&lt;pub-dates&gt;&lt;date&gt;Nov 17&lt;/date&gt;&lt;/pub-dates&gt;&lt;/dates&gt;&lt;isbn&gt;0021-9673 (Print)&amp;#xD;0021-9673 (Linking)&lt;/isbn&gt;&lt;accession-num&gt;8574389&lt;/accession-num&gt;&lt;urls&gt;&lt;related-urls&gt;&lt;url&gt;http://www.ncbi.nlm.nih.gov/pubmed/8574389&lt;/url&gt;&lt;/related-urls&gt;&lt;/urls&gt;&lt;/record&gt;&lt;/Cite&gt;&lt;/EndNote&gt;</w:instrText>
      </w:r>
      <w:r w:rsidR="00267AC4" w:rsidRPr="001E5DBB">
        <w:rPr>
          <w:rFonts w:ascii="Times New Roman" w:hAnsi="Times New Roman" w:cs="Times New Roman"/>
          <w:sz w:val="24"/>
          <w:szCs w:val="24"/>
        </w:rPr>
        <w:fldChar w:fldCharType="separate"/>
      </w:r>
      <w:r w:rsidR="00267AC4" w:rsidRPr="001E5DBB">
        <w:rPr>
          <w:rFonts w:ascii="Times New Roman" w:hAnsi="Times New Roman" w:cs="Times New Roman"/>
          <w:noProof/>
          <w:sz w:val="24"/>
          <w:szCs w:val="24"/>
        </w:rPr>
        <w:t>(</w:t>
      </w:r>
      <w:hyperlink w:anchor="_ENREF_17" w:tooltip="Michalke, 1995 #128" w:history="1">
        <w:r w:rsidR="001E5DBB" w:rsidRPr="001E5DBB">
          <w:rPr>
            <w:rFonts w:ascii="Times New Roman" w:hAnsi="Times New Roman" w:cs="Times New Roman"/>
            <w:noProof/>
            <w:sz w:val="24"/>
            <w:szCs w:val="24"/>
          </w:rPr>
          <w:t>Michalke 1995</w:t>
        </w:r>
      </w:hyperlink>
      <w:r w:rsidR="00267AC4" w:rsidRPr="001E5DBB">
        <w:rPr>
          <w:rFonts w:ascii="Times New Roman" w:hAnsi="Times New Roman" w:cs="Times New Roman"/>
          <w:noProof/>
          <w:sz w:val="24"/>
          <w:szCs w:val="24"/>
        </w:rPr>
        <w:t>)</w:t>
      </w:r>
      <w:r w:rsidR="00267AC4" w:rsidRPr="001E5DBB">
        <w:rPr>
          <w:rFonts w:ascii="Times New Roman" w:hAnsi="Times New Roman" w:cs="Times New Roman"/>
          <w:sz w:val="24"/>
          <w:szCs w:val="24"/>
        </w:rPr>
        <w:fldChar w:fldCharType="end"/>
      </w:r>
      <w:r w:rsidR="00267AC4" w:rsidRPr="001E5DBB">
        <w:rPr>
          <w:rFonts w:ascii="Times New Roman" w:hAnsi="Times New Roman" w:cs="Times New Roman"/>
          <w:sz w:val="24"/>
          <w:szCs w:val="24"/>
        </w:rPr>
        <w:t xml:space="preserve">. The identification thus goes along with peak pattern comparison: The same (or very similar) peak pattern should be observed as in the original samples, with one specific peak being increased after addition, while the exact migration times may have changed with standard addition. The increased peak then </w:t>
      </w:r>
      <w:proofErr w:type="gramStart"/>
      <w:r w:rsidR="00267AC4" w:rsidRPr="001E5DBB">
        <w:rPr>
          <w:rFonts w:ascii="Times New Roman" w:hAnsi="Times New Roman" w:cs="Times New Roman"/>
          <w:sz w:val="24"/>
          <w:szCs w:val="24"/>
        </w:rPr>
        <w:t>can be considered</w:t>
      </w:r>
      <w:proofErr w:type="gramEnd"/>
      <w:r w:rsidR="00267AC4" w:rsidRPr="001E5DBB">
        <w:rPr>
          <w:rFonts w:ascii="Times New Roman" w:hAnsi="Times New Roman" w:cs="Times New Roman"/>
          <w:sz w:val="24"/>
          <w:szCs w:val="24"/>
        </w:rPr>
        <w:t xml:space="preserve"> as likely to be identified. </w:t>
      </w:r>
      <w:r w:rsidR="008C35E7" w:rsidRPr="001E5DBB">
        <w:rPr>
          <w:rFonts w:ascii="Times New Roman" w:hAnsi="Times New Roman" w:cs="Times New Roman"/>
          <w:sz w:val="24"/>
          <w:szCs w:val="24"/>
        </w:rPr>
        <w:t xml:space="preserve">Our experiments revealed that the addition of </w:t>
      </w:r>
      <w:proofErr w:type="gramStart"/>
      <w:r w:rsidR="008C35E7" w:rsidRPr="001E5DBB">
        <w:rPr>
          <w:rFonts w:ascii="Times New Roman" w:hAnsi="Times New Roman" w:cs="Times New Roman"/>
          <w:sz w:val="24"/>
          <w:szCs w:val="24"/>
        </w:rPr>
        <w:t>Fe(</w:t>
      </w:r>
      <w:proofErr w:type="gramEnd"/>
      <w:r w:rsidR="008C35E7" w:rsidRPr="001E5DBB">
        <w:rPr>
          <w:rFonts w:ascii="Times New Roman" w:hAnsi="Times New Roman" w:cs="Times New Roman"/>
          <w:sz w:val="24"/>
          <w:szCs w:val="24"/>
        </w:rPr>
        <w:t xml:space="preserve">III) did not change the typical migration times of the redox species in CSF. However, the addition of </w:t>
      </w:r>
      <w:proofErr w:type="gramStart"/>
      <w:r w:rsidR="008C35E7" w:rsidRPr="001E5DBB">
        <w:rPr>
          <w:rFonts w:ascii="Times New Roman" w:hAnsi="Times New Roman" w:cs="Times New Roman"/>
          <w:sz w:val="24"/>
          <w:szCs w:val="24"/>
        </w:rPr>
        <w:t>Fe(</w:t>
      </w:r>
      <w:proofErr w:type="gramEnd"/>
      <w:r w:rsidR="008C35E7" w:rsidRPr="001E5DBB">
        <w:rPr>
          <w:rFonts w:ascii="Times New Roman" w:hAnsi="Times New Roman" w:cs="Times New Roman"/>
          <w:sz w:val="24"/>
          <w:szCs w:val="24"/>
        </w:rPr>
        <w:t xml:space="preserve">II) considerably influenced the migration </w:t>
      </w:r>
      <w:r w:rsidR="008C35E7" w:rsidRPr="001E5DBB">
        <w:rPr>
          <w:rFonts w:ascii="Times New Roman" w:hAnsi="Times New Roman" w:cs="Times New Roman"/>
          <w:sz w:val="24"/>
          <w:szCs w:val="24"/>
        </w:rPr>
        <w:lastRenderedPageBreak/>
        <w:t>time of Fe(III), which markedly migrated slower. T</w:t>
      </w:r>
      <w:r w:rsidR="00267AC4" w:rsidRPr="001E5DBB">
        <w:rPr>
          <w:rFonts w:ascii="Times New Roman" w:hAnsi="Times New Roman" w:cs="Times New Roman"/>
          <w:sz w:val="24"/>
          <w:szCs w:val="24"/>
        </w:rPr>
        <w:t xml:space="preserve">his could be explained by a pronounced conductivity change at sample position caused by Fe(II) addition, influencing the faster species Fe(III) more than the later eluting species Fe(II) </w:t>
      </w:r>
      <w:r w:rsidR="00267AC4" w:rsidRPr="001E5DBB">
        <w:rPr>
          <w:rFonts w:ascii="Times New Roman" w:hAnsi="Times New Roman" w:cs="Times New Roman"/>
          <w:sz w:val="24"/>
          <w:szCs w:val="24"/>
        </w:rPr>
        <w:fldChar w:fldCharType="begin"/>
      </w:r>
      <w:r w:rsidR="00267AC4" w:rsidRPr="001E5DBB">
        <w:rPr>
          <w:rFonts w:ascii="Times New Roman" w:hAnsi="Times New Roman" w:cs="Times New Roman"/>
          <w:sz w:val="24"/>
          <w:szCs w:val="24"/>
        </w:rPr>
        <w:instrText xml:space="preserve"> ADDIN EN.CITE &lt;EndNote&gt;&lt;Cite&gt;&lt;Author&gt;Kuhn R.&lt;/Author&gt;&lt;Year&gt;1993&lt;/Year&gt;&lt;RecNum&gt;475&lt;/RecNum&gt;&lt;DisplayText&gt;(Kuhn R. and Hofstetter-Kuhn S. 1993)&lt;/DisplayText&gt;&lt;record&gt;&lt;rec-number&gt;475&lt;/rec-number&gt;&lt;foreign-keys&gt;&lt;key app="EN" db-id="5f9txere4wxpxqeewaxpsedw09sdsxzffvr2" timestamp="1540462816"&gt;475&lt;/key&gt;&lt;/foreign-keys&gt;&lt;ref-type name="Book"&gt;6&lt;/ref-type&gt;&lt;contributors&gt;&lt;authors&gt;&lt;author&gt;Kuhn R., &lt;/author&gt;&lt;author&gt;Hofstetter-Kuhn S.,&lt;/author&gt;&lt;/authors&gt;&lt;/contributors&gt;&lt;titles&gt;&lt;title&gt;Capillary electrophoresis: Principles and practice&lt;/title&gt;&lt;/titles&gt;&lt;dates&gt;&lt;year&gt;1993&lt;/year&gt;&lt;/dates&gt;&lt;pub-location&gt; Berlin, Heidelberg&lt;/pub-location&gt;&lt;publisher&gt;Springer&lt;/publisher&gt;&lt;urls&gt;&lt;/urls&gt;&lt;/record&gt;&lt;/Cite&gt;&lt;/EndNote&gt;</w:instrText>
      </w:r>
      <w:r w:rsidR="00267AC4" w:rsidRPr="001E5DBB">
        <w:rPr>
          <w:rFonts w:ascii="Times New Roman" w:hAnsi="Times New Roman" w:cs="Times New Roman"/>
          <w:sz w:val="24"/>
          <w:szCs w:val="24"/>
        </w:rPr>
        <w:fldChar w:fldCharType="separate"/>
      </w:r>
      <w:r w:rsidR="00267AC4" w:rsidRPr="001E5DBB">
        <w:rPr>
          <w:rFonts w:ascii="Times New Roman" w:hAnsi="Times New Roman" w:cs="Times New Roman"/>
          <w:noProof/>
          <w:sz w:val="24"/>
          <w:szCs w:val="24"/>
        </w:rPr>
        <w:t>(</w:t>
      </w:r>
      <w:hyperlink w:anchor="_ENREF_15" w:tooltip="Kuhn R., 1993 #475" w:history="1">
        <w:r w:rsidR="001E5DBB" w:rsidRPr="001E5DBB">
          <w:rPr>
            <w:rFonts w:ascii="Times New Roman" w:hAnsi="Times New Roman" w:cs="Times New Roman"/>
            <w:noProof/>
            <w:sz w:val="24"/>
            <w:szCs w:val="24"/>
          </w:rPr>
          <w:t>Kuhn R. and Hofstetter-Kuhn S. 1993</w:t>
        </w:r>
      </w:hyperlink>
      <w:r w:rsidR="00267AC4" w:rsidRPr="001E5DBB">
        <w:rPr>
          <w:rFonts w:ascii="Times New Roman" w:hAnsi="Times New Roman" w:cs="Times New Roman"/>
          <w:noProof/>
          <w:sz w:val="24"/>
          <w:szCs w:val="24"/>
        </w:rPr>
        <w:t>)</w:t>
      </w:r>
      <w:r w:rsidR="00267AC4" w:rsidRPr="001E5DBB">
        <w:rPr>
          <w:rFonts w:ascii="Times New Roman" w:hAnsi="Times New Roman" w:cs="Times New Roman"/>
          <w:sz w:val="24"/>
          <w:szCs w:val="24"/>
        </w:rPr>
        <w:fldChar w:fldCharType="end"/>
      </w:r>
      <w:r w:rsidR="00267AC4" w:rsidRPr="001E5DBB">
        <w:rPr>
          <w:rFonts w:ascii="Times New Roman" w:hAnsi="Times New Roman" w:cs="Times New Roman"/>
          <w:sz w:val="24"/>
          <w:szCs w:val="24"/>
        </w:rPr>
        <w:t xml:space="preserve">.  </w:t>
      </w:r>
    </w:p>
    <w:p w14:paraId="385B72D4" w14:textId="78E87F6F" w:rsidR="008C35E7" w:rsidRPr="001E5DBB" w:rsidRDefault="008C35E7" w:rsidP="008C35E7">
      <w:pPr>
        <w:spacing w:line="360" w:lineRule="auto"/>
        <w:jc w:val="both"/>
        <w:rPr>
          <w:rFonts w:ascii="Times New Roman" w:hAnsi="Times New Roman" w:cs="Times New Roman"/>
          <w:sz w:val="24"/>
          <w:szCs w:val="24"/>
        </w:rPr>
      </w:pPr>
      <w:r w:rsidRPr="001E5DBB">
        <w:rPr>
          <w:rFonts w:ascii="Times New Roman" w:hAnsi="Times New Roman" w:cs="Times New Roman"/>
          <w:sz w:val="24"/>
          <w:szCs w:val="24"/>
        </w:rPr>
        <w:tab/>
        <w:t xml:space="preserve">In conclusion, we here demonstrated that our CE-ICP-MS based method is applicable in clinically relevant </w:t>
      </w:r>
      <w:proofErr w:type="spellStart"/>
      <w:r w:rsidRPr="001E5DBB">
        <w:rPr>
          <w:rFonts w:ascii="Times New Roman" w:hAnsi="Times New Roman" w:cs="Times New Roman"/>
          <w:sz w:val="24"/>
          <w:szCs w:val="24"/>
        </w:rPr>
        <w:t>biofluids</w:t>
      </w:r>
      <w:proofErr w:type="spellEnd"/>
      <w:r w:rsidRPr="001E5DBB">
        <w:rPr>
          <w:rFonts w:ascii="Times New Roman" w:hAnsi="Times New Roman" w:cs="Times New Roman"/>
          <w:sz w:val="24"/>
          <w:szCs w:val="24"/>
        </w:rPr>
        <w:t xml:space="preserve">, such as CSF. Moreover, the quantitative detection of </w:t>
      </w:r>
      <w:proofErr w:type="gramStart"/>
      <w:r w:rsidRPr="001E5DBB">
        <w:rPr>
          <w:rFonts w:ascii="Times New Roman" w:hAnsi="Times New Roman" w:cs="Times New Roman"/>
          <w:sz w:val="24"/>
          <w:szCs w:val="24"/>
        </w:rPr>
        <w:t>Fe(</w:t>
      </w:r>
      <w:proofErr w:type="gramEnd"/>
      <w:r w:rsidRPr="001E5DBB">
        <w:rPr>
          <w:rFonts w:ascii="Times New Roman" w:hAnsi="Times New Roman" w:cs="Times New Roman"/>
          <w:sz w:val="24"/>
          <w:szCs w:val="24"/>
        </w:rPr>
        <w:t xml:space="preserve">II)/Fe(III) species in CSF could be valuable to monitor iron homeostasis in several neurodegenerative disorders, where an altered Fe(II)/Fe(III) ratio could reflect disease progression and neuronal tissue at risk to undergo through FPT.    </w:t>
      </w:r>
    </w:p>
    <w:p w14:paraId="7A032340" w14:textId="77777777" w:rsidR="00C80F27" w:rsidRPr="001E5DBB" w:rsidRDefault="00C80F27" w:rsidP="009D0CC3">
      <w:pPr>
        <w:spacing w:after="0" w:line="360" w:lineRule="auto"/>
        <w:jc w:val="both"/>
        <w:rPr>
          <w:rFonts w:ascii="Times New Roman" w:hAnsi="Times New Roman" w:cs="Times New Roman"/>
          <w:sz w:val="24"/>
          <w:szCs w:val="24"/>
        </w:rPr>
      </w:pPr>
    </w:p>
    <w:p w14:paraId="60448AA1" w14:textId="43CE4364" w:rsidR="008447D7" w:rsidRPr="001E5DBB" w:rsidRDefault="001B0091" w:rsidP="009D0CC3">
      <w:pPr>
        <w:spacing w:after="0"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Conclusion</w:t>
      </w:r>
    </w:p>
    <w:p w14:paraId="1B9B4DED" w14:textId="5033CB6C" w:rsidR="00E2571B" w:rsidRPr="001E5DBB" w:rsidRDefault="008C35E7" w:rsidP="00E2571B">
      <w:pPr>
        <w:spacing w:line="360" w:lineRule="auto"/>
        <w:jc w:val="both"/>
        <w:rPr>
          <w:rFonts w:ascii="Times New Roman" w:hAnsi="Times New Roman" w:cs="Times New Roman"/>
          <w:sz w:val="24"/>
          <w:szCs w:val="24"/>
        </w:rPr>
      </w:pPr>
      <w:r w:rsidRPr="001E5DBB">
        <w:rPr>
          <w:rFonts w:ascii="Times New Roman" w:hAnsi="Times New Roman" w:cs="Times New Roman"/>
          <w:sz w:val="24"/>
          <w:szCs w:val="24"/>
        </w:rPr>
        <w:tab/>
        <w:t xml:space="preserve">Iron is the most abundant transition metal in the human body and plays a pivotal role in OS, LPO and FTP </w:t>
      </w:r>
      <w:r w:rsidR="0016052E" w:rsidRPr="001E5DBB">
        <w:rPr>
          <w:rFonts w:ascii="Times New Roman" w:hAnsi="Times New Roman" w:cs="Times New Roman"/>
          <w:sz w:val="24"/>
          <w:szCs w:val="24"/>
        </w:rPr>
        <w:fldChar w:fldCharType="begin">
          <w:fldData xml:space="preserve">PEVuZE5vdGU+PENpdGU+PEF1dGhvcj5EaXhvbjwvQXV0aG9yPjxZZWFyPjIwMTI8L1llYXI+PFJl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=
</w:fldData>
        </w:fldChar>
      </w:r>
      <w:r w:rsidR="00691A0D" w:rsidRPr="001E5DBB">
        <w:rPr>
          <w:rFonts w:ascii="Times New Roman" w:hAnsi="Times New Roman" w:cs="Times New Roman"/>
          <w:sz w:val="24"/>
          <w:szCs w:val="24"/>
        </w:rPr>
        <w:instrText xml:space="preserve"> ADDIN EN.CITE </w:instrText>
      </w:r>
      <w:r w:rsidR="00691A0D" w:rsidRPr="001E5DBB">
        <w:rPr>
          <w:rFonts w:ascii="Times New Roman" w:hAnsi="Times New Roman" w:cs="Times New Roman"/>
          <w:sz w:val="24"/>
          <w:szCs w:val="24"/>
        </w:rPr>
        <w:fldChar w:fldCharType="begin">
          <w:fldData xml:space="preserve">PEVuZE5vdGU+PENpdGU+PEF1dGhvcj5EaXhvbjwvQXV0aG9yPjxZZWFyPjIwMTI8L1llYXI+PFJl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=
</w:fldData>
        </w:fldChar>
      </w:r>
      <w:r w:rsidR="00691A0D" w:rsidRPr="001E5DBB">
        <w:rPr>
          <w:rFonts w:ascii="Times New Roman" w:hAnsi="Times New Roman" w:cs="Times New Roman"/>
          <w:sz w:val="24"/>
          <w:szCs w:val="24"/>
        </w:rPr>
        <w:instrText xml:space="preserve"> ADDIN EN.CITE.DATA </w:instrText>
      </w:r>
      <w:r w:rsidR="00691A0D" w:rsidRPr="001E5DBB">
        <w:rPr>
          <w:rFonts w:ascii="Times New Roman" w:hAnsi="Times New Roman" w:cs="Times New Roman"/>
          <w:sz w:val="24"/>
          <w:szCs w:val="24"/>
        </w:rPr>
      </w:r>
      <w:r w:rsidR="00691A0D" w:rsidRPr="001E5DBB">
        <w:rPr>
          <w:rFonts w:ascii="Times New Roman" w:hAnsi="Times New Roman" w:cs="Times New Roman"/>
          <w:sz w:val="24"/>
          <w:szCs w:val="24"/>
        </w:rPr>
        <w:fldChar w:fldCharType="end"/>
      </w:r>
      <w:r w:rsidR="0016052E" w:rsidRPr="001E5DBB">
        <w:rPr>
          <w:rFonts w:ascii="Times New Roman" w:hAnsi="Times New Roman" w:cs="Times New Roman"/>
          <w:sz w:val="24"/>
          <w:szCs w:val="24"/>
        </w:rPr>
      </w:r>
      <w:r w:rsidR="0016052E" w:rsidRPr="001E5DBB">
        <w:rPr>
          <w:rFonts w:ascii="Times New Roman" w:hAnsi="Times New Roman" w:cs="Times New Roman"/>
          <w:sz w:val="24"/>
          <w:szCs w:val="24"/>
        </w:rPr>
        <w:fldChar w:fldCharType="separate"/>
      </w:r>
      <w:r w:rsidR="00DD7430" w:rsidRPr="001E5DBB">
        <w:rPr>
          <w:rFonts w:ascii="Times New Roman" w:hAnsi="Times New Roman" w:cs="Times New Roman"/>
          <w:noProof/>
          <w:sz w:val="24"/>
          <w:szCs w:val="24"/>
        </w:rPr>
        <w:t>(</w:t>
      </w:r>
      <w:hyperlink w:anchor="_ENREF_5" w:tooltip="Dixon, 2012 #489" w:history="1">
        <w:r w:rsidR="001E5DBB" w:rsidRPr="001E5DBB">
          <w:rPr>
            <w:rFonts w:ascii="Times New Roman" w:hAnsi="Times New Roman" w:cs="Times New Roman"/>
            <w:noProof/>
            <w:sz w:val="24"/>
            <w:szCs w:val="24"/>
          </w:rPr>
          <w:t>Dixon, Lemberg et al. 2012</w:t>
        </w:r>
      </w:hyperlink>
      <w:r w:rsidR="00DD7430" w:rsidRPr="001E5DBB">
        <w:rPr>
          <w:rFonts w:ascii="Times New Roman" w:hAnsi="Times New Roman" w:cs="Times New Roman"/>
          <w:noProof/>
          <w:sz w:val="24"/>
          <w:szCs w:val="24"/>
        </w:rPr>
        <w:t xml:space="preserve">, </w:t>
      </w:r>
      <w:hyperlink w:anchor="_ENREF_32" w:tooltip="Stockwell, 2017 #1743" w:history="1">
        <w:r w:rsidR="001E5DBB" w:rsidRPr="001E5DBB">
          <w:rPr>
            <w:rFonts w:ascii="Times New Roman" w:hAnsi="Times New Roman" w:cs="Times New Roman"/>
            <w:noProof/>
            <w:sz w:val="24"/>
            <w:szCs w:val="24"/>
          </w:rPr>
          <w:t>Stockwell, Friedmann Angeli et al. 2017</w:t>
        </w:r>
      </w:hyperlink>
      <w:r w:rsidR="00DD7430" w:rsidRPr="001E5DBB">
        <w:rPr>
          <w:rFonts w:ascii="Times New Roman" w:hAnsi="Times New Roman" w:cs="Times New Roman"/>
          <w:noProof/>
          <w:sz w:val="24"/>
          <w:szCs w:val="24"/>
        </w:rPr>
        <w:t>)</w:t>
      </w:r>
      <w:r w:rsidR="0016052E" w:rsidRPr="001E5DBB">
        <w:rPr>
          <w:rFonts w:ascii="Times New Roman" w:hAnsi="Times New Roman" w:cs="Times New Roman"/>
          <w:sz w:val="24"/>
          <w:szCs w:val="24"/>
        </w:rPr>
        <w:fldChar w:fldCharType="end"/>
      </w:r>
      <w:r w:rsidRPr="001E5DBB">
        <w:rPr>
          <w:rFonts w:ascii="Times New Roman" w:hAnsi="Times New Roman" w:cs="Times New Roman"/>
          <w:sz w:val="24"/>
          <w:szCs w:val="24"/>
        </w:rPr>
        <w:t xml:space="preserve">. In order to better understand the role of Fe(II) in these contexts, several research groups successfully developed Fe(II)-specific probes to visualize the labile iron pool with spatial and temporal resolution </w:t>
      </w:r>
      <w:r w:rsidRPr="001E5DBB">
        <w:rPr>
          <w:rFonts w:ascii="Times New Roman" w:hAnsi="Times New Roman" w:cs="Times New Roman"/>
          <w:i/>
          <w:sz w:val="24"/>
          <w:szCs w:val="24"/>
        </w:rPr>
        <w:t>in vitro</w:t>
      </w:r>
      <w:r w:rsidRPr="001E5DBB">
        <w:rPr>
          <w:rFonts w:ascii="Times New Roman" w:hAnsi="Times New Roman" w:cs="Times New Roman"/>
          <w:sz w:val="24"/>
          <w:szCs w:val="24"/>
        </w:rPr>
        <w:t xml:space="preserve"> and partially also </w:t>
      </w:r>
      <w:r w:rsidRPr="001E5DBB">
        <w:rPr>
          <w:rFonts w:ascii="Times New Roman" w:hAnsi="Times New Roman" w:cs="Times New Roman"/>
          <w:i/>
          <w:sz w:val="24"/>
          <w:szCs w:val="24"/>
        </w:rPr>
        <w:t>in situ</w:t>
      </w:r>
      <w:r w:rsidRPr="001E5DBB">
        <w:rPr>
          <w:rFonts w:ascii="Times New Roman" w:hAnsi="Times New Roman" w:cs="Times New Roman"/>
          <w:sz w:val="24"/>
          <w:szCs w:val="24"/>
        </w:rPr>
        <w:t xml:space="preserve">. However, all these semi-quantitative methods only can give information of either Fe(II) or Fe(III) and moreover are not applicable to </w:t>
      </w:r>
      <w:proofErr w:type="spellStart"/>
      <w:r w:rsidRPr="001E5DBB">
        <w:rPr>
          <w:rFonts w:ascii="Times New Roman" w:hAnsi="Times New Roman" w:cs="Times New Roman"/>
          <w:sz w:val="24"/>
          <w:szCs w:val="24"/>
        </w:rPr>
        <w:t>biofluids</w:t>
      </w:r>
      <w:proofErr w:type="spellEnd"/>
      <w:r w:rsidRPr="001E5DBB">
        <w:rPr>
          <w:rFonts w:ascii="Times New Roman" w:hAnsi="Times New Roman" w:cs="Times New Roman"/>
          <w:sz w:val="24"/>
          <w:szCs w:val="24"/>
        </w:rPr>
        <w:t xml:space="preserve">, such as CSF </w:t>
      </w:r>
      <w:r w:rsidR="00422353" w:rsidRPr="001E5DBB">
        <w:rPr>
          <w:rFonts w:ascii="Times New Roman" w:hAnsi="Times New Roman" w:cs="Times New Roman"/>
          <w:sz w:val="24"/>
          <w:szCs w:val="24"/>
        </w:rPr>
        <w:fldChar w:fldCharType="begin"/>
      </w:r>
      <w:r w:rsidR="00A14D6A" w:rsidRPr="001E5DBB">
        <w:rPr>
          <w:rFonts w:ascii="Times New Roman" w:hAnsi="Times New Roman" w:cs="Times New Roman"/>
          <w:sz w:val="24"/>
          <w:szCs w:val="24"/>
        </w:rPr>
        <w:instrText xml:space="preserve"> ADDIN EN.CITE &lt;EndNote&gt;&lt;Cite&gt;&lt;Author&gt;Ackerman&lt;/Author&gt;&lt;Year&gt;2017&lt;/Year&gt;&lt;RecNum&gt;507&lt;/RecNum&gt;&lt;DisplayText&gt;(Ackerman, Lee et al. 2017)&lt;/DisplayText&gt;&lt;record&gt;&lt;rec-number&gt;507&lt;/rec-number&gt;&lt;foreign-keys&gt;&lt;key app="EN" db-id="5f9txere4wxpxqeewaxpsedw09sdsxzffvr2" timestamp="1548862916"&gt;507&lt;/key&gt;&lt;/foreign-keys&gt;&lt;ref-type name="Journal Article"&gt;17&lt;/ref-type&gt;&lt;contributors&gt;&lt;authors&gt;&lt;author&gt;Ackerman, C. M.&lt;/author&gt;&lt;author&gt;Lee, S.&lt;/author&gt;&lt;author&gt;Chang, C. J.&lt;/author&gt;&lt;/authors&gt;&lt;/contributors&gt;&lt;auth-address&gt;Department of Chemistry, University of California , Berkeley, California 94720, United States.&amp;#xD;Department of Molecular and Cell Biology, University of California , Berkeley, California 94720, United States.&amp;#xD;Howard Hughes Medical Institute, University of California , Berkeley, California 94720, United States.&amp;#xD;Chemical Sciences Division, Lawrence Berkeley National Laboratory , Berkeley, California 94720, United States.&lt;/auth-address&gt;&lt;titles&gt;&lt;title&gt;Analytical Methods for Imaging Metals in Biology: From Transition Metal Metabolism to Transition Metal Signaling&lt;/title&gt;&lt;secondary-title&gt;Anal Chem&lt;/secondary-title&gt;&lt;/titles&gt;&lt;periodical&gt;&lt;full-title&gt;Anal Chem&lt;/full-title&gt;&lt;abbr-1&gt;Analytical chemistry&lt;/abbr-1&gt;&lt;/periodical&gt;&lt;pages&gt;22-41&lt;/pages&gt;&lt;volume&gt;89&lt;/volume&gt;&lt;number&gt;1&lt;/number&gt;&lt;keywords&gt;&lt;keyword&gt;Animals&lt;/keyword&gt;&lt;keyword&gt;Humans&lt;/keyword&gt;&lt;keyword&gt;Molecular Imaging/*methods&lt;/keyword&gt;&lt;keyword&gt;*Signal Transduction&lt;/keyword&gt;&lt;keyword&gt;Transition Elements/*metabolism&lt;/keyword&gt;&lt;/keywords&gt;&lt;dates&gt;&lt;year&gt;2017&lt;/year&gt;&lt;pub-dates&gt;&lt;date&gt;Jan 3&lt;/date&gt;&lt;/pub-dates&gt;&lt;/dates&gt;&lt;isbn&gt;1520-6882 (Electronic)&amp;#xD;0003-2700 (Linking)&lt;/isbn&gt;&lt;accession-num&gt;27976855&lt;/accession-num&gt;&lt;urls&gt;&lt;related-urls&gt;&lt;url&gt;https://www.ncbi.nlm.nih.gov/pubmed/27976855&lt;/url&gt;&lt;/related-urls&gt;&lt;/urls&gt;&lt;custom2&gt;PMC5827935&lt;/custom2&gt;&lt;electronic-resource-num&gt;10.1021/acs.analchem.6b04631&lt;/electronic-resource-num&gt;&lt;/record&gt;&lt;/Cite&gt;&lt;/EndNote&gt;</w:instrText>
      </w:r>
      <w:r w:rsidR="00422353" w:rsidRPr="001E5DBB">
        <w:rPr>
          <w:rFonts w:ascii="Times New Roman" w:hAnsi="Times New Roman" w:cs="Times New Roman"/>
          <w:sz w:val="24"/>
          <w:szCs w:val="24"/>
        </w:rPr>
        <w:fldChar w:fldCharType="separate"/>
      </w:r>
      <w:r w:rsidR="00A14D6A" w:rsidRPr="001E5DBB">
        <w:rPr>
          <w:rFonts w:ascii="Times New Roman" w:hAnsi="Times New Roman" w:cs="Times New Roman"/>
          <w:noProof/>
          <w:sz w:val="24"/>
          <w:szCs w:val="24"/>
        </w:rPr>
        <w:t>(</w:t>
      </w:r>
      <w:hyperlink w:anchor="_ENREF_1" w:tooltip="Ackerman, 2017 #507" w:history="1">
        <w:r w:rsidR="001E5DBB" w:rsidRPr="001E5DBB">
          <w:rPr>
            <w:rFonts w:ascii="Times New Roman" w:hAnsi="Times New Roman" w:cs="Times New Roman"/>
            <w:noProof/>
            <w:sz w:val="24"/>
            <w:szCs w:val="24"/>
          </w:rPr>
          <w:t>Ackerman, Lee et al. 2017</w:t>
        </w:r>
      </w:hyperlink>
      <w:r w:rsidR="00A14D6A" w:rsidRPr="001E5DBB">
        <w:rPr>
          <w:rFonts w:ascii="Times New Roman" w:hAnsi="Times New Roman" w:cs="Times New Roman"/>
          <w:noProof/>
          <w:sz w:val="24"/>
          <w:szCs w:val="24"/>
        </w:rPr>
        <w:t>)</w:t>
      </w:r>
      <w:r w:rsidR="00422353" w:rsidRPr="001E5DBB">
        <w:rPr>
          <w:rFonts w:ascii="Times New Roman" w:hAnsi="Times New Roman" w:cs="Times New Roman"/>
          <w:sz w:val="24"/>
          <w:szCs w:val="24"/>
        </w:rPr>
        <w:fldChar w:fldCharType="end"/>
      </w:r>
      <w:r w:rsidR="00422353" w:rsidRPr="001E5DBB">
        <w:rPr>
          <w:rFonts w:ascii="Times New Roman" w:hAnsi="Times New Roman" w:cs="Times New Roman"/>
          <w:sz w:val="24"/>
          <w:szCs w:val="24"/>
        </w:rPr>
        <w:t xml:space="preserve">. </w:t>
      </w:r>
      <w:r w:rsidRPr="001E5DBB">
        <w:rPr>
          <w:rFonts w:ascii="Times New Roman" w:hAnsi="Times New Roman" w:cs="Times New Roman"/>
          <w:sz w:val="24"/>
          <w:szCs w:val="24"/>
        </w:rPr>
        <w:t>W</w:t>
      </w:r>
      <w:r w:rsidR="00754A73" w:rsidRPr="001E5DBB">
        <w:rPr>
          <w:rFonts w:ascii="Times New Roman" w:hAnsi="Times New Roman" w:cs="Times New Roman"/>
          <w:sz w:val="24"/>
          <w:szCs w:val="24"/>
        </w:rPr>
        <w:t xml:space="preserve">e here present a versatile </w:t>
      </w:r>
      <w:r w:rsidR="001B0091" w:rsidRPr="001E5DBB">
        <w:rPr>
          <w:rFonts w:ascii="Times New Roman" w:hAnsi="Times New Roman" w:cs="Times New Roman"/>
          <w:sz w:val="24"/>
          <w:szCs w:val="24"/>
        </w:rPr>
        <w:t xml:space="preserve">CE-ICP-MS </w:t>
      </w:r>
      <w:r w:rsidR="00754A73" w:rsidRPr="001E5DBB">
        <w:rPr>
          <w:rFonts w:ascii="Times New Roman" w:hAnsi="Times New Roman" w:cs="Times New Roman"/>
          <w:sz w:val="24"/>
          <w:szCs w:val="24"/>
        </w:rPr>
        <w:t xml:space="preserve">based </w:t>
      </w:r>
      <w:r w:rsidR="003078FC" w:rsidRPr="001E5DBB">
        <w:rPr>
          <w:rFonts w:ascii="Times New Roman" w:hAnsi="Times New Roman" w:cs="Times New Roman"/>
          <w:sz w:val="24"/>
          <w:szCs w:val="24"/>
        </w:rPr>
        <w:t xml:space="preserve">quantitative </w:t>
      </w:r>
      <w:r w:rsidR="001B0091" w:rsidRPr="001E5DBB">
        <w:rPr>
          <w:rFonts w:ascii="Times New Roman" w:hAnsi="Times New Roman" w:cs="Times New Roman"/>
          <w:sz w:val="24"/>
          <w:szCs w:val="24"/>
        </w:rPr>
        <w:t xml:space="preserve">method for </w:t>
      </w:r>
      <w:r w:rsidR="00754A73" w:rsidRPr="001E5DBB">
        <w:rPr>
          <w:rFonts w:ascii="Times New Roman" w:hAnsi="Times New Roman" w:cs="Times New Roman"/>
          <w:sz w:val="24"/>
          <w:szCs w:val="24"/>
        </w:rPr>
        <w:t xml:space="preserve">simultaneous </w:t>
      </w:r>
      <w:proofErr w:type="gramStart"/>
      <w:r w:rsidR="001B0091" w:rsidRPr="001E5DBB">
        <w:rPr>
          <w:rFonts w:ascii="Times New Roman" w:hAnsi="Times New Roman" w:cs="Times New Roman"/>
          <w:sz w:val="24"/>
          <w:szCs w:val="24"/>
        </w:rPr>
        <w:t>Fe(</w:t>
      </w:r>
      <w:proofErr w:type="gramEnd"/>
      <w:r w:rsidR="001B0091" w:rsidRPr="001E5DBB">
        <w:rPr>
          <w:rFonts w:ascii="Times New Roman" w:hAnsi="Times New Roman" w:cs="Times New Roman"/>
          <w:sz w:val="24"/>
          <w:szCs w:val="24"/>
        </w:rPr>
        <w:t>II)/Fe(III) speciation</w:t>
      </w:r>
      <w:r w:rsidR="00AC024E" w:rsidRPr="001E5DBB">
        <w:rPr>
          <w:rFonts w:ascii="Times New Roman" w:hAnsi="Times New Roman" w:cs="Times New Roman"/>
          <w:sz w:val="24"/>
          <w:szCs w:val="24"/>
        </w:rPr>
        <w:t xml:space="preserve"> analysis </w:t>
      </w:r>
      <w:r w:rsidR="00F774DA" w:rsidRPr="001E5DBB">
        <w:rPr>
          <w:rFonts w:ascii="Times New Roman" w:hAnsi="Times New Roman" w:cs="Times New Roman"/>
          <w:sz w:val="24"/>
          <w:szCs w:val="24"/>
        </w:rPr>
        <w:t xml:space="preserve"> in cell lysates and CSF</w:t>
      </w:r>
      <w:r w:rsidR="001B0091" w:rsidRPr="001E5DBB">
        <w:rPr>
          <w:rFonts w:ascii="Times New Roman" w:hAnsi="Times New Roman" w:cs="Times New Roman"/>
          <w:sz w:val="24"/>
          <w:szCs w:val="24"/>
        </w:rPr>
        <w:t xml:space="preserve">. </w:t>
      </w:r>
      <w:proofErr w:type="gramStart"/>
      <w:r w:rsidRPr="001E5DBB">
        <w:rPr>
          <w:rFonts w:ascii="Times New Roman" w:hAnsi="Times New Roman" w:cs="Times New Roman"/>
          <w:sz w:val="24"/>
          <w:szCs w:val="24"/>
        </w:rPr>
        <w:t>Compared to previous LC-based methods, our CE-based method not plagued with problems of batch-to-batch variability and generates fast reliable results with suitable figures of merit for pre- and clinical samples.</w:t>
      </w:r>
      <w:proofErr w:type="gramEnd"/>
      <w:r w:rsidRPr="001E5DBB">
        <w:rPr>
          <w:rFonts w:ascii="Times New Roman" w:hAnsi="Times New Roman" w:cs="Times New Roman"/>
          <w:sz w:val="24"/>
          <w:szCs w:val="24"/>
        </w:rPr>
        <w:t xml:space="preserve"> </w:t>
      </w:r>
      <w:proofErr w:type="gramStart"/>
      <w:r w:rsidR="001B0091" w:rsidRPr="001E5DBB">
        <w:rPr>
          <w:rFonts w:ascii="Times New Roman" w:hAnsi="Times New Roman" w:cs="Times New Roman"/>
          <w:sz w:val="24"/>
          <w:szCs w:val="24"/>
        </w:rPr>
        <w:t xml:space="preserve">Capillary preparation before each run is &lt; 4 minutes and analysis time per sample with moderate salinity &lt; 3 min, or for high-salt samples (CSF) &lt; 4-5 min. </w:t>
      </w:r>
      <w:r w:rsidR="00E2571B" w:rsidRPr="001E5DBB">
        <w:rPr>
          <w:rFonts w:ascii="Times New Roman" w:hAnsi="Times New Roman" w:cs="Times New Roman"/>
          <w:sz w:val="24"/>
          <w:szCs w:val="24"/>
        </w:rPr>
        <w:t>Carefully designed studies that take this method in account are needed to validate if Fe(II)/Fe(III) quantification can serve as potential biomarker for neurodegenerative disease progression and may also serve to pinpoint tissues at risk for Fe(II)-mediated lethal damage.</w:t>
      </w:r>
      <w:proofErr w:type="gramEnd"/>
    </w:p>
    <w:p w14:paraId="564A77D8" w14:textId="331DDC5B" w:rsidR="00F0755A" w:rsidRPr="001E5DBB" w:rsidRDefault="00F0755A" w:rsidP="009D0CC3">
      <w:pPr>
        <w:spacing w:line="360" w:lineRule="auto"/>
        <w:jc w:val="both"/>
        <w:rPr>
          <w:rFonts w:ascii="Times New Roman" w:hAnsi="Times New Roman" w:cs="Times New Roman"/>
          <w:b/>
          <w:sz w:val="24"/>
          <w:szCs w:val="24"/>
        </w:rPr>
      </w:pPr>
    </w:p>
    <w:p w14:paraId="02FC97B7" w14:textId="77777777" w:rsidR="001B0091" w:rsidRPr="001E5DBB" w:rsidRDefault="001B0091" w:rsidP="009D0CC3">
      <w:pPr>
        <w:spacing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Conflict of interest.</w:t>
      </w:r>
    </w:p>
    <w:p w14:paraId="2F550094" w14:textId="77777777" w:rsidR="001B0091" w:rsidRPr="001E5DBB" w:rsidRDefault="001B0091" w:rsidP="009D0CC3">
      <w:pPr>
        <w:spacing w:line="360" w:lineRule="auto"/>
        <w:jc w:val="both"/>
        <w:rPr>
          <w:rFonts w:ascii="Times New Roman" w:hAnsi="Times New Roman" w:cs="Times New Roman"/>
          <w:sz w:val="24"/>
          <w:szCs w:val="24"/>
        </w:rPr>
      </w:pPr>
      <w:r w:rsidRPr="001E5DBB">
        <w:rPr>
          <w:rFonts w:ascii="Times New Roman" w:hAnsi="Times New Roman" w:cs="Times New Roman"/>
          <w:sz w:val="24"/>
          <w:szCs w:val="24"/>
        </w:rPr>
        <w:t>None.</w:t>
      </w:r>
    </w:p>
    <w:p w14:paraId="536E295C" w14:textId="77777777" w:rsidR="00754A73" w:rsidRPr="001E5DBB" w:rsidRDefault="00754A73" w:rsidP="009D0CC3">
      <w:pPr>
        <w:spacing w:after="0" w:line="360" w:lineRule="auto"/>
        <w:jc w:val="both"/>
        <w:rPr>
          <w:rFonts w:ascii="Times New Roman" w:hAnsi="Times New Roman" w:cs="Times New Roman"/>
          <w:b/>
          <w:sz w:val="24"/>
          <w:szCs w:val="24"/>
        </w:rPr>
      </w:pPr>
    </w:p>
    <w:p w14:paraId="316B3BEA" w14:textId="470022A8" w:rsidR="00754A73" w:rsidRPr="001E5DBB" w:rsidRDefault="00754A73" w:rsidP="009D0CC3">
      <w:pPr>
        <w:spacing w:after="0"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Acknowledgments</w:t>
      </w:r>
    </w:p>
    <w:p w14:paraId="1DCE931A" w14:textId="7798C3E8" w:rsidR="00754A73" w:rsidRPr="001E5DBB" w:rsidRDefault="00754A73"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 xml:space="preserve">V.V. </w:t>
      </w:r>
      <w:proofErr w:type="gramStart"/>
      <w:r w:rsidRPr="001E5DBB">
        <w:rPr>
          <w:rFonts w:ascii="Times New Roman" w:hAnsi="Times New Roman" w:cs="Times New Roman"/>
          <w:sz w:val="24"/>
          <w:szCs w:val="24"/>
        </w:rPr>
        <w:t>was supported</w:t>
      </w:r>
      <w:proofErr w:type="gramEnd"/>
      <w:r w:rsidRPr="001E5DBB">
        <w:rPr>
          <w:rFonts w:ascii="Times New Roman" w:hAnsi="Times New Roman" w:cs="Times New Roman"/>
          <w:sz w:val="24"/>
          <w:szCs w:val="24"/>
        </w:rPr>
        <w:t xml:space="preserve"> by the intramural research grant (</w:t>
      </w:r>
      <w:proofErr w:type="spellStart"/>
      <w:r w:rsidRPr="001E5DBB">
        <w:rPr>
          <w:rFonts w:ascii="Times New Roman" w:hAnsi="Times New Roman" w:cs="Times New Roman"/>
          <w:sz w:val="24"/>
          <w:szCs w:val="24"/>
        </w:rPr>
        <w:t>Forschungsförderung</w:t>
      </w:r>
      <w:proofErr w:type="spellEnd"/>
      <w:r w:rsidRPr="001E5DBB">
        <w:rPr>
          <w:rFonts w:ascii="Times New Roman" w:hAnsi="Times New Roman" w:cs="Times New Roman"/>
          <w:sz w:val="24"/>
          <w:szCs w:val="24"/>
        </w:rPr>
        <w:t xml:space="preserve">) of the University Medical Center </w:t>
      </w:r>
      <w:proofErr w:type="spellStart"/>
      <w:r w:rsidRPr="001E5DBB">
        <w:rPr>
          <w:rFonts w:ascii="Times New Roman" w:hAnsi="Times New Roman" w:cs="Times New Roman"/>
          <w:sz w:val="24"/>
          <w:szCs w:val="24"/>
        </w:rPr>
        <w:t>Göttingen</w:t>
      </w:r>
      <w:proofErr w:type="spellEnd"/>
      <w:r w:rsidRPr="001E5DBB">
        <w:rPr>
          <w:rFonts w:ascii="Times New Roman" w:hAnsi="Times New Roman" w:cs="Times New Roman"/>
          <w:sz w:val="24"/>
          <w:szCs w:val="24"/>
        </w:rPr>
        <w:t xml:space="preserve"> and the Else-</w:t>
      </w:r>
      <w:proofErr w:type="spellStart"/>
      <w:r w:rsidRPr="001E5DBB">
        <w:rPr>
          <w:rFonts w:ascii="Times New Roman" w:hAnsi="Times New Roman" w:cs="Times New Roman"/>
          <w:sz w:val="24"/>
          <w:szCs w:val="24"/>
        </w:rPr>
        <w:t>Kröner</w:t>
      </w:r>
      <w:proofErr w:type="spellEnd"/>
      <w:r w:rsidRPr="001E5DBB">
        <w:rPr>
          <w:rFonts w:ascii="Times New Roman" w:hAnsi="Times New Roman" w:cs="Times New Roman"/>
          <w:sz w:val="24"/>
          <w:szCs w:val="24"/>
        </w:rPr>
        <w:t>-Fresenius Foundation.</w:t>
      </w:r>
    </w:p>
    <w:p w14:paraId="5E375B04" w14:textId="77777777" w:rsidR="00754A73" w:rsidRPr="001E5DBB" w:rsidRDefault="00754A73" w:rsidP="009D0CC3">
      <w:pPr>
        <w:spacing w:after="0" w:line="360" w:lineRule="auto"/>
        <w:jc w:val="both"/>
        <w:rPr>
          <w:rFonts w:ascii="Times New Roman" w:hAnsi="Times New Roman" w:cs="Times New Roman"/>
          <w:b/>
          <w:sz w:val="24"/>
          <w:szCs w:val="24"/>
        </w:rPr>
      </w:pPr>
    </w:p>
    <w:p w14:paraId="6B03F0FA" w14:textId="5F890B8D" w:rsidR="001B0091" w:rsidRPr="001E5DBB" w:rsidRDefault="006E0AAB" w:rsidP="009D0CC3">
      <w:pPr>
        <w:spacing w:after="0"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Author Contributions Statement</w:t>
      </w:r>
    </w:p>
    <w:p w14:paraId="097532CE" w14:textId="08A167A0" w:rsidR="006E0AAB" w:rsidRPr="001E5DBB" w:rsidRDefault="006E0AAB"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B.M</w:t>
      </w:r>
      <w:r w:rsidR="00DA43C3" w:rsidRPr="001E5DBB">
        <w:rPr>
          <w:rFonts w:ascii="Times New Roman" w:hAnsi="Times New Roman" w:cs="Times New Roman"/>
          <w:sz w:val="24"/>
          <w:szCs w:val="24"/>
        </w:rPr>
        <w:t>.</w:t>
      </w:r>
      <w:r w:rsidRPr="001E5DBB">
        <w:rPr>
          <w:rFonts w:ascii="Times New Roman" w:hAnsi="Times New Roman" w:cs="Times New Roman"/>
          <w:sz w:val="24"/>
          <w:szCs w:val="24"/>
        </w:rPr>
        <w:t xml:space="preserve"> performed the stepwise CE-ICP-MS development measurements and performed measurements</w:t>
      </w:r>
      <w:r w:rsidR="00C945CA" w:rsidRPr="001E5DBB">
        <w:rPr>
          <w:rFonts w:ascii="Times New Roman" w:hAnsi="Times New Roman" w:cs="Times New Roman"/>
          <w:sz w:val="24"/>
          <w:szCs w:val="24"/>
        </w:rPr>
        <w:t xml:space="preserve"> and calculations</w:t>
      </w:r>
      <w:r w:rsidRPr="001E5DBB">
        <w:rPr>
          <w:rFonts w:ascii="Times New Roman" w:hAnsi="Times New Roman" w:cs="Times New Roman"/>
          <w:sz w:val="24"/>
          <w:szCs w:val="24"/>
        </w:rPr>
        <w:t xml:space="preserve"> for characterizing the figures of merit of the method. D.W. performed LC-ICP-MS measurements for accuracy determinations and measurements of CSF samples. V.V</w:t>
      </w:r>
      <w:r w:rsidR="00DA43C3" w:rsidRPr="001E5DBB">
        <w:rPr>
          <w:rFonts w:ascii="Times New Roman" w:hAnsi="Times New Roman" w:cs="Times New Roman"/>
          <w:sz w:val="24"/>
          <w:szCs w:val="24"/>
        </w:rPr>
        <w:t>.</w:t>
      </w:r>
      <w:r w:rsidRPr="001E5DBB">
        <w:rPr>
          <w:rFonts w:ascii="Times New Roman" w:hAnsi="Times New Roman" w:cs="Times New Roman"/>
          <w:sz w:val="24"/>
          <w:szCs w:val="24"/>
        </w:rPr>
        <w:t xml:space="preserve"> prepared and characterized SH-SY5Y cell lysates. All authors were preparing the manuscript.</w:t>
      </w:r>
    </w:p>
    <w:p w14:paraId="28D372E8" w14:textId="4668E4BD" w:rsidR="00426F50" w:rsidRPr="001E5DBB" w:rsidRDefault="00426F50" w:rsidP="009D0CC3">
      <w:pPr>
        <w:spacing w:line="360" w:lineRule="auto"/>
        <w:jc w:val="both"/>
        <w:rPr>
          <w:rFonts w:ascii="Times New Roman" w:hAnsi="Times New Roman" w:cs="Times New Roman"/>
          <w:b/>
          <w:sz w:val="24"/>
          <w:szCs w:val="24"/>
        </w:rPr>
      </w:pPr>
    </w:p>
    <w:p w14:paraId="411C0CA3" w14:textId="5E4F5F07" w:rsidR="00426F50" w:rsidRPr="001E5DBB" w:rsidRDefault="00426F50" w:rsidP="009D0CC3">
      <w:pPr>
        <w:spacing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Summary of abbreviations:</w:t>
      </w:r>
    </w:p>
    <w:p w14:paraId="32E15DEE" w14:textId="68DA0430" w:rsidR="00426F50" w:rsidRPr="001E5DBB" w:rsidRDefault="00426F50"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CE</w:t>
      </w:r>
      <w:r w:rsidRPr="001E5DBB">
        <w:rPr>
          <w:rFonts w:ascii="Times New Roman" w:hAnsi="Times New Roman" w:cs="Times New Roman"/>
          <w:sz w:val="24"/>
          <w:szCs w:val="24"/>
        </w:rPr>
        <w:tab/>
      </w:r>
      <w:r w:rsidRPr="001E5DBB">
        <w:rPr>
          <w:rFonts w:ascii="Times New Roman" w:hAnsi="Times New Roman" w:cs="Times New Roman"/>
          <w:sz w:val="24"/>
          <w:szCs w:val="24"/>
        </w:rPr>
        <w:tab/>
        <w:t>capillary electrophoresis</w:t>
      </w:r>
    </w:p>
    <w:p w14:paraId="415D94DD" w14:textId="44BD7541" w:rsidR="00426F50" w:rsidRPr="001E5DBB" w:rsidRDefault="00426F50"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CSF</w:t>
      </w:r>
      <w:r w:rsidRPr="001E5DBB">
        <w:rPr>
          <w:rFonts w:ascii="Times New Roman" w:hAnsi="Times New Roman" w:cs="Times New Roman"/>
          <w:sz w:val="24"/>
          <w:szCs w:val="24"/>
        </w:rPr>
        <w:tab/>
      </w:r>
      <w:r w:rsidRPr="001E5DBB">
        <w:rPr>
          <w:rFonts w:ascii="Times New Roman" w:hAnsi="Times New Roman" w:cs="Times New Roman"/>
          <w:sz w:val="24"/>
          <w:szCs w:val="24"/>
        </w:rPr>
        <w:tab/>
        <w:t>cerebrospinal fluid</w:t>
      </w:r>
      <w:r w:rsidRPr="001E5DBB">
        <w:rPr>
          <w:rFonts w:ascii="Times New Roman" w:hAnsi="Times New Roman" w:cs="Times New Roman"/>
          <w:sz w:val="24"/>
          <w:szCs w:val="24"/>
        </w:rPr>
        <w:tab/>
      </w:r>
    </w:p>
    <w:p w14:paraId="0ADD376D" w14:textId="42AA0C63" w:rsidR="00426F50" w:rsidRPr="001E5DBB" w:rsidRDefault="00426F50"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 xml:space="preserve">CZE </w:t>
      </w:r>
      <w:r w:rsidRPr="001E5DBB">
        <w:rPr>
          <w:rFonts w:ascii="Times New Roman" w:hAnsi="Times New Roman" w:cs="Times New Roman"/>
          <w:sz w:val="24"/>
          <w:szCs w:val="24"/>
        </w:rPr>
        <w:tab/>
      </w:r>
      <w:r w:rsidRPr="001E5DBB">
        <w:rPr>
          <w:rFonts w:ascii="Times New Roman" w:hAnsi="Times New Roman" w:cs="Times New Roman"/>
          <w:sz w:val="24"/>
          <w:szCs w:val="24"/>
        </w:rPr>
        <w:tab/>
        <w:t>capillary zone electrophoresis</w:t>
      </w:r>
    </w:p>
    <w:p w14:paraId="2DA906FF" w14:textId="2F92007E" w:rsidR="00426F50" w:rsidRPr="001E5DBB" w:rsidRDefault="00426F50"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DRC</w:t>
      </w:r>
      <w:r w:rsidRPr="001E5DBB">
        <w:rPr>
          <w:rFonts w:ascii="Times New Roman" w:hAnsi="Times New Roman" w:cs="Times New Roman"/>
          <w:sz w:val="24"/>
          <w:szCs w:val="24"/>
        </w:rPr>
        <w:tab/>
      </w:r>
      <w:r w:rsidRPr="001E5DBB">
        <w:rPr>
          <w:rFonts w:ascii="Times New Roman" w:hAnsi="Times New Roman" w:cs="Times New Roman"/>
          <w:sz w:val="24"/>
          <w:szCs w:val="24"/>
        </w:rPr>
        <w:tab/>
        <w:t xml:space="preserve">dynamic reaction cell </w:t>
      </w:r>
      <w:r w:rsidRPr="001E5DBB">
        <w:rPr>
          <w:rFonts w:ascii="Times New Roman" w:hAnsi="Times New Roman" w:cs="Times New Roman"/>
          <w:sz w:val="24"/>
          <w:szCs w:val="24"/>
        </w:rPr>
        <w:tab/>
      </w:r>
    </w:p>
    <w:p w14:paraId="51F3893E" w14:textId="0486894F" w:rsidR="00426F50" w:rsidRPr="001E5DBB" w:rsidRDefault="00426F50"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FPT</w:t>
      </w:r>
      <w:r w:rsidRPr="001E5DBB">
        <w:rPr>
          <w:rFonts w:ascii="Times New Roman" w:hAnsi="Times New Roman" w:cs="Times New Roman"/>
          <w:sz w:val="24"/>
          <w:szCs w:val="24"/>
        </w:rPr>
        <w:tab/>
      </w:r>
      <w:r w:rsidRPr="001E5DBB">
        <w:rPr>
          <w:rFonts w:ascii="Times New Roman" w:hAnsi="Times New Roman" w:cs="Times New Roman"/>
          <w:sz w:val="24"/>
          <w:szCs w:val="24"/>
        </w:rPr>
        <w:tab/>
      </w:r>
      <w:proofErr w:type="spellStart"/>
      <w:r w:rsidRPr="001E5DBB">
        <w:rPr>
          <w:rFonts w:ascii="Times New Roman" w:hAnsi="Times New Roman" w:cs="Times New Roman"/>
          <w:sz w:val="24"/>
          <w:szCs w:val="24"/>
        </w:rPr>
        <w:t>ferroptosis</w:t>
      </w:r>
      <w:proofErr w:type="spellEnd"/>
      <w:r w:rsidRPr="001E5DBB">
        <w:rPr>
          <w:rFonts w:ascii="Times New Roman" w:hAnsi="Times New Roman" w:cs="Times New Roman"/>
          <w:sz w:val="24"/>
          <w:szCs w:val="24"/>
        </w:rPr>
        <w:tab/>
      </w:r>
    </w:p>
    <w:p w14:paraId="69B5998E" w14:textId="08DD8A3E" w:rsidR="00426F50" w:rsidRPr="001E5DBB" w:rsidRDefault="00426F50"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ICP-MS</w:t>
      </w:r>
      <w:r w:rsidR="00F0755A" w:rsidRPr="001E5DBB">
        <w:rPr>
          <w:rFonts w:ascii="Times New Roman" w:hAnsi="Times New Roman" w:cs="Times New Roman"/>
          <w:sz w:val="24"/>
          <w:szCs w:val="24"/>
        </w:rPr>
        <w:tab/>
        <w:t>inductively-coupled-plasma-mass-</w:t>
      </w:r>
      <w:r w:rsidRPr="001E5DBB">
        <w:rPr>
          <w:rFonts w:ascii="Times New Roman" w:hAnsi="Times New Roman" w:cs="Times New Roman"/>
          <w:sz w:val="24"/>
          <w:szCs w:val="24"/>
        </w:rPr>
        <w:t>spectrometry</w:t>
      </w:r>
    </w:p>
    <w:p w14:paraId="4A40A17A" w14:textId="56408EE3" w:rsidR="00426F50" w:rsidRPr="001E5DBB" w:rsidRDefault="00426F50"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LC</w:t>
      </w:r>
      <w:r w:rsidRPr="001E5DBB">
        <w:rPr>
          <w:rFonts w:ascii="Times New Roman" w:hAnsi="Times New Roman" w:cs="Times New Roman"/>
          <w:sz w:val="24"/>
          <w:szCs w:val="24"/>
        </w:rPr>
        <w:tab/>
      </w:r>
      <w:r w:rsidRPr="001E5DBB">
        <w:rPr>
          <w:rFonts w:ascii="Times New Roman" w:hAnsi="Times New Roman" w:cs="Times New Roman"/>
          <w:sz w:val="24"/>
          <w:szCs w:val="24"/>
        </w:rPr>
        <w:tab/>
        <w:t>liquid chromatography</w:t>
      </w:r>
      <w:r w:rsidRPr="001E5DBB">
        <w:rPr>
          <w:rFonts w:ascii="Times New Roman" w:hAnsi="Times New Roman" w:cs="Times New Roman"/>
          <w:sz w:val="24"/>
          <w:szCs w:val="24"/>
        </w:rPr>
        <w:tab/>
      </w:r>
    </w:p>
    <w:p w14:paraId="4A4B07BF" w14:textId="13AF3DE1" w:rsidR="00426F50" w:rsidRPr="001E5DBB" w:rsidRDefault="00426F50"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LOD</w:t>
      </w:r>
      <w:r w:rsidRPr="001E5DBB">
        <w:rPr>
          <w:rFonts w:ascii="Times New Roman" w:hAnsi="Times New Roman" w:cs="Times New Roman"/>
          <w:sz w:val="24"/>
          <w:szCs w:val="24"/>
        </w:rPr>
        <w:tab/>
      </w:r>
      <w:r w:rsidRPr="001E5DBB">
        <w:rPr>
          <w:rFonts w:ascii="Times New Roman" w:hAnsi="Times New Roman" w:cs="Times New Roman"/>
          <w:sz w:val="24"/>
          <w:szCs w:val="24"/>
        </w:rPr>
        <w:tab/>
        <w:t>limit of detection</w:t>
      </w:r>
    </w:p>
    <w:p w14:paraId="76C46F9A" w14:textId="1C9C0519" w:rsidR="00426F50" w:rsidRPr="001E5DBB" w:rsidRDefault="00426F50"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LOQ</w:t>
      </w:r>
      <w:r w:rsidRPr="001E5DBB">
        <w:rPr>
          <w:rFonts w:ascii="Times New Roman" w:hAnsi="Times New Roman" w:cs="Times New Roman"/>
          <w:sz w:val="24"/>
          <w:szCs w:val="24"/>
        </w:rPr>
        <w:tab/>
      </w:r>
      <w:r w:rsidRPr="001E5DBB">
        <w:rPr>
          <w:rFonts w:ascii="Times New Roman" w:hAnsi="Times New Roman" w:cs="Times New Roman"/>
          <w:sz w:val="24"/>
          <w:szCs w:val="24"/>
        </w:rPr>
        <w:tab/>
        <w:t>limit of quantification</w:t>
      </w:r>
    </w:p>
    <w:p w14:paraId="5639DE59" w14:textId="79C4B4D3" w:rsidR="00F0755A" w:rsidRPr="001E5DBB" w:rsidRDefault="00F0755A"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LPO</w:t>
      </w:r>
      <w:r w:rsidRPr="001E5DBB">
        <w:rPr>
          <w:rFonts w:ascii="Times New Roman" w:hAnsi="Times New Roman" w:cs="Times New Roman"/>
          <w:sz w:val="24"/>
          <w:szCs w:val="24"/>
        </w:rPr>
        <w:tab/>
      </w:r>
      <w:r w:rsidRPr="001E5DBB">
        <w:rPr>
          <w:rFonts w:ascii="Times New Roman" w:hAnsi="Times New Roman" w:cs="Times New Roman"/>
          <w:sz w:val="24"/>
          <w:szCs w:val="24"/>
        </w:rPr>
        <w:tab/>
      </w:r>
      <w:proofErr w:type="spellStart"/>
      <w:r w:rsidRPr="001E5DBB">
        <w:rPr>
          <w:rFonts w:ascii="Times New Roman" w:hAnsi="Times New Roman" w:cs="Times New Roman"/>
          <w:sz w:val="24"/>
          <w:szCs w:val="24"/>
        </w:rPr>
        <w:t>lipidperoxidation</w:t>
      </w:r>
      <w:proofErr w:type="spellEnd"/>
    </w:p>
    <w:p w14:paraId="514D4F13" w14:textId="3966E384" w:rsidR="003812AD" w:rsidRPr="001E5DBB" w:rsidRDefault="003812AD" w:rsidP="009D0CC3">
      <w:pPr>
        <w:spacing w:after="0" w:line="360" w:lineRule="auto"/>
        <w:jc w:val="both"/>
        <w:rPr>
          <w:rFonts w:ascii="Times New Roman" w:hAnsi="Times New Roman" w:cs="Times New Roman"/>
          <w:sz w:val="24"/>
          <w:szCs w:val="24"/>
        </w:rPr>
      </w:pPr>
      <w:proofErr w:type="spellStart"/>
      <w:proofErr w:type="gramStart"/>
      <w:r w:rsidRPr="001E5DBB">
        <w:rPr>
          <w:rFonts w:ascii="Times New Roman" w:hAnsi="Times New Roman" w:cs="Times New Roman"/>
          <w:sz w:val="24"/>
          <w:szCs w:val="24"/>
        </w:rPr>
        <w:t>nPH</w:t>
      </w:r>
      <w:proofErr w:type="spellEnd"/>
      <w:proofErr w:type="gramEnd"/>
      <w:r w:rsidRPr="001E5DBB">
        <w:rPr>
          <w:rFonts w:ascii="Times New Roman" w:hAnsi="Times New Roman" w:cs="Times New Roman"/>
          <w:sz w:val="24"/>
          <w:szCs w:val="24"/>
        </w:rPr>
        <w:tab/>
      </w:r>
      <w:r w:rsidRPr="001E5DBB">
        <w:rPr>
          <w:rFonts w:ascii="Times New Roman" w:hAnsi="Times New Roman" w:cs="Times New Roman"/>
          <w:sz w:val="24"/>
          <w:szCs w:val="24"/>
        </w:rPr>
        <w:tab/>
        <w:t>net peak height</w:t>
      </w:r>
    </w:p>
    <w:p w14:paraId="3748AC65" w14:textId="5A60DEB9" w:rsidR="00426F50" w:rsidRPr="001E5DBB" w:rsidRDefault="00426F50"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OS</w:t>
      </w:r>
      <w:r w:rsidRPr="001E5DBB">
        <w:rPr>
          <w:rFonts w:ascii="Times New Roman" w:hAnsi="Times New Roman" w:cs="Times New Roman"/>
          <w:sz w:val="24"/>
          <w:szCs w:val="24"/>
        </w:rPr>
        <w:tab/>
      </w:r>
      <w:r w:rsidRPr="001E5DBB">
        <w:rPr>
          <w:rFonts w:ascii="Times New Roman" w:hAnsi="Times New Roman" w:cs="Times New Roman"/>
          <w:sz w:val="24"/>
          <w:szCs w:val="24"/>
        </w:rPr>
        <w:tab/>
        <w:t>oxidative stress</w:t>
      </w:r>
    </w:p>
    <w:p w14:paraId="66D0E786" w14:textId="7E54096C" w:rsidR="00426F50" w:rsidRPr="001E5DBB" w:rsidRDefault="00426F50"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PBS</w:t>
      </w:r>
      <w:r w:rsidRPr="001E5DBB">
        <w:rPr>
          <w:rFonts w:ascii="Times New Roman" w:hAnsi="Times New Roman" w:cs="Times New Roman"/>
          <w:sz w:val="24"/>
          <w:szCs w:val="24"/>
        </w:rPr>
        <w:tab/>
      </w:r>
      <w:r w:rsidRPr="001E5DBB">
        <w:rPr>
          <w:rFonts w:ascii="Times New Roman" w:hAnsi="Times New Roman" w:cs="Times New Roman"/>
          <w:sz w:val="24"/>
          <w:szCs w:val="24"/>
        </w:rPr>
        <w:tab/>
        <w:t>phosphate buffered saline</w:t>
      </w:r>
      <w:r w:rsidRPr="001E5DBB">
        <w:rPr>
          <w:rFonts w:ascii="Times New Roman" w:hAnsi="Times New Roman" w:cs="Times New Roman"/>
          <w:sz w:val="24"/>
          <w:szCs w:val="24"/>
        </w:rPr>
        <w:tab/>
      </w:r>
    </w:p>
    <w:p w14:paraId="59A5B986" w14:textId="7EC2656B" w:rsidR="00DA6291" w:rsidRPr="001E5DBB" w:rsidRDefault="00DA6291" w:rsidP="009D0CC3">
      <w:pPr>
        <w:spacing w:after="0" w:line="360" w:lineRule="auto"/>
        <w:jc w:val="both"/>
        <w:rPr>
          <w:rFonts w:ascii="Times New Roman" w:hAnsi="Times New Roman" w:cs="Times New Roman"/>
          <w:sz w:val="24"/>
          <w:szCs w:val="24"/>
        </w:rPr>
      </w:pPr>
      <w:proofErr w:type="spellStart"/>
      <w:r w:rsidRPr="001E5DBB">
        <w:rPr>
          <w:rFonts w:ascii="Times New Roman" w:hAnsi="Times New Roman" w:cs="Times New Roman"/>
          <w:sz w:val="24"/>
          <w:szCs w:val="24"/>
        </w:rPr>
        <w:t>PW</w:t>
      </w:r>
      <w:r w:rsidRPr="001E5DBB">
        <w:rPr>
          <w:rFonts w:ascii="Times New Roman" w:hAnsi="Times New Roman" w:cs="Times New Roman"/>
          <w:sz w:val="24"/>
          <w:szCs w:val="24"/>
          <w:vertAlign w:val="subscript"/>
        </w:rPr>
        <w:t>b</w:t>
      </w:r>
      <w:proofErr w:type="spellEnd"/>
      <w:r w:rsidRPr="001E5DBB">
        <w:rPr>
          <w:rFonts w:ascii="Times New Roman" w:hAnsi="Times New Roman" w:cs="Times New Roman"/>
          <w:sz w:val="24"/>
          <w:szCs w:val="24"/>
        </w:rPr>
        <w:tab/>
      </w:r>
      <w:r w:rsidRPr="001E5DBB">
        <w:rPr>
          <w:rFonts w:ascii="Times New Roman" w:hAnsi="Times New Roman" w:cs="Times New Roman"/>
          <w:sz w:val="24"/>
          <w:szCs w:val="24"/>
        </w:rPr>
        <w:tab/>
        <w:t>peak width at baseline</w:t>
      </w:r>
    </w:p>
    <w:p w14:paraId="774EDBD7" w14:textId="02DFAABD" w:rsidR="00426F50" w:rsidRPr="001E5DBB" w:rsidRDefault="00426F50"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PDCA</w:t>
      </w:r>
      <w:r w:rsidRPr="001E5DBB">
        <w:rPr>
          <w:rFonts w:ascii="Times New Roman" w:hAnsi="Times New Roman" w:cs="Times New Roman"/>
          <w:sz w:val="24"/>
          <w:szCs w:val="24"/>
        </w:rPr>
        <w:tab/>
      </w:r>
      <w:r w:rsidRPr="001E5DBB">
        <w:rPr>
          <w:rFonts w:ascii="Times New Roman" w:hAnsi="Times New Roman" w:cs="Times New Roman"/>
          <w:sz w:val="24"/>
          <w:szCs w:val="24"/>
        </w:rPr>
        <w:tab/>
        <w:t>2</w:t>
      </w:r>
      <w:proofErr w:type="gramStart"/>
      <w:r w:rsidRPr="001E5DBB">
        <w:rPr>
          <w:rFonts w:ascii="Times New Roman" w:hAnsi="Times New Roman" w:cs="Times New Roman"/>
          <w:sz w:val="24"/>
          <w:szCs w:val="24"/>
        </w:rPr>
        <w:t>,6</w:t>
      </w:r>
      <w:proofErr w:type="gramEnd"/>
      <w:r w:rsidRPr="001E5DBB">
        <w:rPr>
          <w:rFonts w:ascii="Times New Roman" w:hAnsi="Times New Roman" w:cs="Times New Roman"/>
          <w:sz w:val="24"/>
          <w:szCs w:val="24"/>
        </w:rPr>
        <w:t>-pyridine dicarboxylic acid</w:t>
      </w:r>
    </w:p>
    <w:p w14:paraId="03871183" w14:textId="6354AA91" w:rsidR="00426F50" w:rsidRPr="001E5DBB" w:rsidRDefault="00426F50"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ROS</w:t>
      </w:r>
      <w:r w:rsidRPr="001E5DBB">
        <w:rPr>
          <w:rFonts w:ascii="Times New Roman" w:hAnsi="Times New Roman" w:cs="Times New Roman"/>
          <w:sz w:val="24"/>
          <w:szCs w:val="24"/>
        </w:rPr>
        <w:tab/>
      </w:r>
      <w:r w:rsidRPr="001E5DBB">
        <w:rPr>
          <w:rFonts w:ascii="Times New Roman" w:hAnsi="Times New Roman" w:cs="Times New Roman"/>
          <w:sz w:val="24"/>
          <w:szCs w:val="24"/>
        </w:rPr>
        <w:tab/>
        <w:t>reactive oxygen species</w:t>
      </w:r>
      <w:r w:rsidRPr="001E5DBB">
        <w:rPr>
          <w:rFonts w:ascii="Times New Roman" w:hAnsi="Times New Roman" w:cs="Times New Roman"/>
          <w:sz w:val="24"/>
          <w:szCs w:val="24"/>
        </w:rPr>
        <w:tab/>
      </w:r>
    </w:p>
    <w:p w14:paraId="6883038B" w14:textId="46E37C05" w:rsidR="00426F50" w:rsidRPr="00426F50" w:rsidRDefault="00426F50" w:rsidP="009D0CC3">
      <w:pPr>
        <w:spacing w:after="0" w:line="360" w:lineRule="auto"/>
        <w:jc w:val="both"/>
        <w:rPr>
          <w:rFonts w:ascii="Times New Roman" w:hAnsi="Times New Roman" w:cs="Times New Roman"/>
          <w:sz w:val="24"/>
          <w:szCs w:val="24"/>
        </w:rPr>
      </w:pPr>
      <w:r w:rsidRPr="001E5DBB">
        <w:rPr>
          <w:rFonts w:ascii="Times New Roman" w:hAnsi="Times New Roman" w:cs="Times New Roman"/>
          <w:sz w:val="24"/>
          <w:szCs w:val="24"/>
        </w:rPr>
        <w:t>TMAH</w:t>
      </w:r>
      <w:r w:rsidRPr="001E5DBB">
        <w:rPr>
          <w:rFonts w:ascii="Times New Roman" w:hAnsi="Times New Roman" w:cs="Times New Roman"/>
          <w:sz w:val="24"/>
          <w:szCs w:val="24"/>
        </w:rPr>
        <w:tab/>
      </w:r>
      <w:r w:rsidRPr="001E5DBB">
        <w:rPr>
          <w:rFonts w:ascii="Times New Roman" w:hAnsi="Times New Roman" w:cs="Times New Roman"/>
          <w:sz w:val="24"/>
          <w:szCs w:val="24"/>
        </w:rPr>
        <w:tab/>
      </w:r>
      <w:proofErr w:type="spellStart"/>
      <w:r w:rsidRPr="001E5DBB">
        <w:rPr>
          <w:rFonts w:ascii="Times New Roman" w:hAnsi="Times New Roman" w:cs="Times New Roman"/>
          <w:sz w:val="24"/>
          <w:szCs w:val="24"/>
        </w:rPr>
        <w:t>tetramethyammoniumhydroxide</w:t>
      </w:r>
      <w:proofErr w:type="spellEnd"/>
    </w:p>
    <w:p w14:paraId="283EA5B8" w14:textId="77777777" w:rsidR="00426F50" w:rsidRDefault="00426F50" w:rsidP="009D0CC3">
      <w:pPr>
        <w:spacing w:line="360" w:lineRule="auto"/>
        <w:jc w:val="both"/>
        <w:rPr>
          <w:rFonts w:ascii="Times New Roman" w:hAnsi="Times New Roman" w:cs="Times New Roman"/>
          <w:b/>
          <w:sz w:val="24"/>
          <w:szCs w:val="24"/>
        </w:rPr>
      </w:pPr>
    </w:p>
    <w:p w14:paraId="219A0905" w14:textId="77777777" w:rsidR="00426F50" w:rsidRDefault="00426F50" w:rsidP="009D0CC3">
      <w:pPr>
        <w:spacing w:line="360" w:lineRule="auto"/>
        <w:jc w:val="both"/>
        <w:rPr>
          <w:rFonts w:ascii="Times New Roman" w:hAnsi="Times New Roman" w:cs="Times New Roman"/>
          <w:b/>
          <w:sz w:val="24"/>
          <w:szCs w:val="24"/>
        </w:rPr>
      </w:pPr>
    </w:p>
    <w:p w14:paraId="75A281F6" w14:textId="4EE0D00B" w:rsidR="001B0091" w:rsidRPr="00926C35" w:rsidRDefault="001B0091" w:rsidP="009D0CC3">
      <w:pPr>
        <w:spacing w:line="360" w:lineRule="auto"/>
        <w:jc w:val="both"/>
        <w:rPr>
          <w:rFonts w:ascii="Times New Roman" w:hAnsi="Times New Roman" w:cs="Times New Roman"/>
          <w:b/>
          <w:sz w:val="24"/>
          <w:szCs w:val="24"/>
        </w:rPr>
      </w:pPr>
      <w:r w:rsidRPr="00926C35">
        <w:rPr>
          <w:rFonts w:ascii="Times New Roman" w:hAnsi="Times New Roman" w:cs="Times New Roman"/>
          <w:b/>
          <w:sz w:val="24"/>
          <w:szCs w:val="24"/>
        </w:rPr>
        <w:t>References</w:t>
      </w:r>
    </w:p>
    <w:p w14:paraId="1553C3F9" w14:textId="77777777" w:rsidR="001E5DBB" w:rsidRPr="001E5DBB" w:rsidRDefault="001B0091" w:rsidP="001E5DBB">
      <w:pPr>
        <w:pStyle w:val="EndNoteBibliography"/>
        <w:spacing w:after="0"/>
      </w:pPr>
      <w:r w:rsidRPr="001E5DBB">
        <w:rPr>
          <w:rFonts w:ascii="Times New Roman" w:hAnsi="Times New Roman" w:cs="Times New Roman"/>
          <w:sz w:val="24"/>
          <w:szCs w:val="24"/>
        </w:rPr>
        <w:fldChar w:fldCharType="begin"/>
      </w:r>
      <w:r w:rsidRPr="001E5DBB">
        <w:rPr>
          <w:rFonts w:ascii="Times New Roman" w:hAnsi="Times New Roman" w:cs="Times New Roman"/>
          <w:sz w:val="24"/>
          <w:szCs w:val="24"/>
        </w:rPr>
        <w:instrText xml:space="preserve"> ADDIN EN.REFLIST </w:instrText>
      </w:r>
      <w:r w:rsidRPr="001E5DBB">
        <w:rPr>
          <w:rFonts w:ascii="Times New Roman" w:hAnsi="Times New Roman" w:cs="Times New Roman"/>
          <w:sz w:val="24"/>
          <w:szCs w:val="24"/>
        </w:rPr>
        <w:fldChar w:fldCharType="separate"/>
      </w:r>
      <w:bookmarkStart w:id="0" w:name="_ENREF_1"/>
      <w:r w:rsidR="001E5DBB" w:rsidRPr="001E5DBB">
        <w:t xml:space="preserve">Ackerman, C. M., S. Lee and C. J. Chang (2017). "Analytical Methods for Imaging Metals in Biology: From Transition Metal Metabolism to Transition Metal Signaling." </w:t>
      </w:r>
      <w:r w:rsidR="001E5DBB" w:rsidRPr="001E5DBB">
        <w:rPr>
          <w:u w:val="single"/>
        </w:rPr>
        <w:t>Anal Chem</w:t>
      </w:r>
      <w:r w:rsidR="001E5DBB" w:rsidRPr="001E5DBB">
        <w:t xml:space="preserve"> </w:t>
      </w:r>
      <w:r w:rsidR="001E5DBB" w:rsidRPr="001E5DBB">
        <w:rPr>
          <w:b/>
        </w:rPr>
        <w:t>89</w:t>
      </w:r>
      <w:r w:rsidR="001E5DBB" w:rsidRPr="001E5DBB">
        <w:t>(1): 22-41.</w:t>
      </w:r>
      <w:bookmarkEnd w:id="0"/>
    </w:p>
    <w:p w14:paraId="552CB12A" w14:textId="3AE6881F" w:rsidR="001E5DBB" w:rsidRPr="001E5DBB" w:rsidRDefault="001E5DBB" w:rsidP="001E5DBB">
      <w:pPr>
        <w:pStyle w:val="EndNoteBibliography"/>
        <w:spacing w:after="0"/>
      </w:pPr>
      <w:bookmarkStart w:id="1" w:name="_ENREF_2"/>
      <w:r w:rsidRPr="001E5DBB">
        <w:t xml:space="preserve">Agamanolis, D. P. (2016). "Cerebrospinal Fluid."   Retrieved 26 October 2018, 2018, from </w:t>
      </w:r>
      <w:hyperlink r:id="rId10" w:history="1">
        <w:r w:rsidRPr="001E5DBB">
          <w:rPr>
            <w:rStyle w:val="Hyperlink"/>
          </w:rPr>
          <w:t>http://neuropathology-web.org/chapter14/chapter14CSF.html</w:t>
        </w:r>
      </w:hyperlink>
      <w:r w:rsidRPr="001E5DBB">
        <w:t>.</w:t>
      </w:r>
      <w:bookmarkEnd w:id="1"/>
    </w:p>
    <w:p w14:paraId="39775607" w14:textId="77777777" w:rsidR="001E5DBB" w:rsidRPr="001E5DBB" w:rsidRDefault="001E5DBB" w:rsidP="001E5DBB">
      <w:pPr>
        <w:pStyle w:val="EndNoteBibliography"/>
        <w:spacing w:after="0"/>
      </w:pPr>
      <w:bookmarkStart w:id="2" w:name="_ENREF_3"/>
      <w:r w:rsidRPr="001E5DBB">
        <w:lastRenderedPageBreak/>
        <w:t xml:space="preserve">Ashraf, A., M. Clark and P. W. So (2018). "The Aging of Iron Man." </w:t>
      </w:r>
      <w:r w:rsidRPr="001E5DBB">
        <w:rPr>
          <w:u w:val="single"/>
        </w:rPr>
        <w:t>Frontiers in Aging Neuroscience</w:t>
      </w:r>
      <w:r w:rsidRPr="001E5DBB">
        <w:t xml:space="preserve"> </w:t>
      </w:r>
      <w:r w:rsidRPr="001E5DBB">
        <w:rPr>
          <w:b/>
        </w:rPr>
        <w:t>10</w:t>
      </w:r>
      <w:r w:rsidRPr="001E5DBB">
        <w:t>.</w:t>
      </w:r>
      <w:bookmarkEnd w:id="2"/>
    </w:p>
    <w:p w14:paraId="4B4D70E7" w14:textId="77777777" w:rsidR="001E5DBB" w:rsidRPr="001E5DBB" w:rsidRDefault="001E5DBB" w:rsidP="001E5DBB">
      <w:pPr>
        <w:pStyle w:val="EndNoteBibliography"/>
        <w:spacing w:after="0"/>
      </w:pPr>
      <w:bookmarkStart w:id="3" w:name="_ENREF_4"/>
      <w:r w:rsidRPr="001E5DBB">
        <w:t xml:space="preserve">Chen, Y. C., Y. L. Jian, K. H. Chiu and H. K. Yak (2012). "Simultaneous Speciation of Iron(II) and Iron(III) by Ion Chromatography with Chemiluminescence Detection." </w:t>
      </w:r>
      <w:r w:rsidRPr="001E5DBB">
        <w:rPr>
          <w:u w:val="single"/>
        </w:rPr>
        <w:t>Analytical Sciences</w:t>
      </w:r>
      <w:r w:rsidRPr="001E5DBB">
        <w:t xml:space="preserve"> </w:t>
      </w:r>
      <w:r w:rsidRPr="001E5DBB">
        <w:rPr>
          <w:b/>
        </w:rPr>
        <w:t>28</w:t>
      </w:r>
      <w:r w:rsidRPr="001E5DBB">
        <w:t>(8): 795-799.</w:t>
      </w:r>
      <w:bookmarkEnd w:id="3"/>
    </w:p>
    <w:p w14:paraId="1D4C16B2" w14:textId="77777777" w:rsidR="001E5DBB" w:rsidRPr="001E5DBB" w:rsidRDefault="001E5DBB" w:rsidP="001E5DBB">
      <w:pPr>
        <w:pStyle w:val="EndNoteBibliography"/>
        <w:spacing w:after="0"/>
      </w:pPr>
      <w:bookmarkStart w:id="4" w:name="_ENREF_5"/>
      <w:r w:rsidRPr="001E5DBB">
        <w:t xml:space="preserve">Dixon, S. J., K. M. Lemberg, M. R. Lamprecht, R. Skouta, E. M. Zaitsev, C. E. Gleason, D. N. Patel, A. J. Bauer, A. M. Cantley, W. S. Yang, B. Morrison, 3rd and B. R. Stockwell (2012). "Ferroptosis: an iron-dependent form of nonapoptotic cell death." </w:t>
      </w:r>
      <w:r w:rsidRPr="001E5DBB">
        <w:rPr>
          <w:u w:val="single"/>
        </w:rPr>
        <w:t>Cell</w:t>
      </w:r>
      <w:r w:rsidRPr="001E5DBB">
        <w:t xml:space="preserve"> </w:t>
      </w:r>
      <w:r w:rsidRPr="001E5DBB">
        <w:rPr>
          <w:b/>
        </w:rPr>
        <w:t>149</w:t>
      </w:r>
      <w:r w:rsidRPr="001E5DBB">
        <w:t>(5): 1060-1072.</w:t>
      </w:r>
      <w:bookmarkEnd w:id="4"/>
    </w:p>
    <w:p w14:paraId="7157E009" w14:textId="77777777" w:rsidR="001E5DBB" w:rsidRPr="001E5DBB" w:rsidRDefault="001E5DBB" w:rsidP="001E5DBB">
      <w:pPr>
        <w:pStyle w:val="EndNoteBibliography"/>
        <w:spacing w:after="0"/>
      </w:pPr>
      <w:bookmarkStart w:id="5" w:name="_ENREF_6"/>
      <w:r w:rsidRPr="001E5DBB">
        <w:rPr>
          <w:lang w:val="de-DE"/>
        </w:rPr>
        <w:t xml:space="preserve">Fernsebner, K., J. Zorn, B. Kanawati, A. Walker and B. Michalke (2014). </w:t>
      </w:r>
      <w:r w:rsidRPr="001E5DBB">
        <w:t xml:space="preserve">"Manganese leads to an increase in markers of oxidative stress as well as to a shift in the ratio of Fe(II)/(III) in rat brain tissue." </w:t>
      </w:r>
      <w:r w:rsidRPr="001E5DBB">
        <w:rPr>
          <w:u w:val="single"/>
        </w:rPr>
        <w:t>Metallomics</w:t>
      </w:r>
      <w:r w:rsidRPr="001E5DBB">
        <w:t xml:space="preserve"> </w:t>
      </w:r>
      <w:r w:rsidRPr="001E5DBB">
        <w:rPr>
          <w:b/>
        </w:rPr>
        <w:t>6</w:t>
      </w:r>
      <w:r w:rsidRPr="001E5DBB">
        <w:t>(4): 921-931.</w:t>
      </w:r>
      <w:bookmarkEnd w:id="5"/>
    </w:p>
    <w:p w14:paraId="194BDD26" w14:textId="77777777" w:rsidR="001E5DBB" w:rsidRPr="001E5DBB" w:rsidRDefault="001E5DBB" w:rsidP="001E5DBB">
      <w:pPr>
        <w:pStyle w:val="EndNoteBibliography"/>
        <w:spacing w:after="0"/>
      </w:pPr>
      <w:bookmarkStart w:id="6" w:name="_ENREF_7"/>
      <w:r w:rsidRPr="001E5DBB">
        <w:t xml:space="preserve">Gaschler, M. M. and B. R. Stockwell (2017). "Lipid peroxidation in cell death." </w:t>
      </w:r>
      <w:r w:rsidRPr="001E5DBB">
        <w:rPr>
          <w:u w:val="single"/>
        </w:rPr>
        <w:t>Biochemical and Biophysical Research Communications</w:t>
      </w:r>
      <w:r w:rsidRPr="001E5DBB">
        <w:t xml:space="preserve"> </w:t>
      </w:r>
      <w:r w:rsidRPr="001E5DBB">
        <w:rPr>
          <w:b/>
        </w:rPr>
        <w:t>482</w:t>
      </w:r>
      <w:r w:rsidRPr="001E5DBB">
        <w:t>(3): 419-425.</w:t>
      </w:r>
      <w:bookmarkEnd w:id="6"/>
    </w:p>
    <w:p w14:paraId="705DB0B8" w14:textId="77777777" w:rsidR="001E5DBB" w:rsidRPr="001E5DBB" w:rsidRDefault="001E5DBB" w:rsidP="001E5DBB">
      <w:pPr>
        <w:pStyle w:val="EndNoteBibliography"/>
        <w:spacing w:after="0"/>
      </w:pPr>
      <w:bookmarkStart w:id="7" w:name="_ENREF_8"/>
      <w:r w:rsidRPr="001E5DBB">
        <w:t xml:space="preserve">Gotti, R., J. Fiori, L. Liverani and F. Spelta (2015). "Capillary electrophoresis method for speciation of iron (II) and iron (III) in pharmaceuticals by dual precapillary complexation." </w:t>
      </w:r>
      <w:r w:rsidRPr="001E5DBB">
        <w:rPr>
          <w:u w:val="single"/>
        </w:rPr>
        <w:t>Electrophoresis</w:t>
      </w:r>
      <w:r w:rsidRPr="001E5DBB">
        <w:t xml:space="preserve"> </w:t>
      </w:r>
      <w:r w:rsidRPr="001E5DBB">
        <w:rPr>
          <w:b/>
        </w:rPr>
        <w:t>36</w:t>
      </w:r>
      <w:r w:rsidRPr="001E5DBB">
        <w:t>(21-22): 2820-2827.</w:t>
      </w:r>
      <w:bookmarkEnd w:id="7"/>
    </w:p>
    <w:p w14:paraId="267ACDD1" w14:textId="77777777" w:rsidR="001E5DBB" w:rsidRPr="001E5DBB" w:rsidRDefault="001E5DBB" w:rsidP="001E5DBB">
      <w:pPr>
        <w:pStyle w:val="EndNoteBibliography"/>
        <w:spacing w:after="0"/>
      </w:pPr>
      <w:bookmarkStart w:id="8" w:name="_ENREF_9"/>
      <w:r w:rsidRPr="001E5DBB">
        <w:t xml:space="preserve">Hare, D. J., M. Arora, N. L. Jenkins, D. I. Finkelstein, P. A. Doble and A. I. Bush (2015). "Is early-life iron exposure critical in neurodegeneration?" </w:t>
      </w:r>
      <w:r w:rsidRPr="001E5DBB">
        <w:rPr>
          <w:u w:val="single"/>
        </w:rPr>
        <w:t>Nat Rev Neurol</w:t>
      </w:r>
      <w:r w:rsidRPr="001E5DBB">
        <w:t xml:space="preserve"> </w:t>
      </w:r>
      <w:r w:rsidRPr="001E5DBB">
        <w:rPr>
          <w:b/>
        </w:rPr>
        <w:t>11</w:t>
      </w:r>
      <w:r w:rsidRPr="001E5DBB">
        <w:t>(9): 536-544.</w:t>
      </w:r>
      <w:bookmarkEnd w:id="8"/>
    </w:p>
    <w:p w14:paraId="422F74FF" w14:textId="77777777" w:rsidR="001E5DBB" w:rsidRPr="001E5DBB" w:rsidRDefault="001E5DBB" w:rsidP="001E5DBB">
      <w:pPr>
        <w:pStyle w:val="EndNoteBibliography"/>
        <w:spacing w:after="0"/>
      </w:pPr>
      <w:bookmarkStart w:id="9" w:name="_ENREF_10"/>
      <w:r w:rsidRPr="001E5DBB">
        <w:t xml:space="preserve">Hare, D. J., B. R. Cardoso, E. A. Szymlek-Gay and B. A. Biggs (2018). "Neurological effects of iron supplementation in infancy: finding the balance between health and harm in iron-replete infants." </w:t>
      </w:r>
      <w:r w:rsidRPr="001E5DBB">
        <w:rPr>
          <w:u w:val="single"/>
        </w:rPr>
        <w:t>Lancet Child Adolesc Health</w:t>
      </w:r>
      <w:r w:rsidRPr="001E5DBB">
        <w:t xml:space="preserve"> </w:t>
      </w:r>
      <w:r w:rsidRPr="001E5DBB">
        <w:rPr>
          <w:b/>
        </w:rPr>
        <w:t>2</w:t>
      </w:r>
      <w:r w:rsidRPr="001E5DBB">
        <w:t>(2): 144-156.</w:t>
      </w:r>
      <w:bookmarkEnd w:id="9"/>
    </w:p>
    <w:p w14:paraId="3C08CCDD" w14:textId="77777777" w:rsidR="001E5DBB" w:rsidRPr="001E5DBB" w:rsidRDefault="001E5DBB" w:rsidP="001E5DBB">
      <w:pPr>
        <w:pStyle w:val="EndNoteBibliography"/>
        <w:spacing w:after="0"/>
      </w:pPr>
      <w:bookmarkStart w:id="10" w:name="_ENREF_11"/>
      <w:r w:rsidRPr="001E5DBB">
        <w:t xml:space="preserve">Harrington, M. G., R. M. Salomon, J. M. Pogoda, E. Oborina, N. Okey, B. Johnson, D. Schmidt, A. N. Fonteh and N. F. Dalleska (2010). "Cerebrospinal fluid sodium rhythms." </w:t>
      </w:r>
      <w:r w:rsidRPr="001E5DBB">
        <w:rPr>
          <w:u w:val="single"/>
        </w:rPr>
        <w:t>Cerebrospinal Fluid Res</w:t>
      </w:r>
      <w:r w:rsidRPr="001E5DBB">
        <w:t xml:space="preserve"> </w:t>
      </w:r>
      <w:r w:rsidRPr="001E5DBB">
        <w:rPr>
          <w:b/>
        </w:rPr>
        <w:t>7</w:t>
      </w:r>
      <w:r w:rsidRPr="001E5DBB">
        <w:t>: 3.</w:t>
      </w:r>
      <w:bookmarkEnd w:id="10"/>
    </w:p>
    <w:p w14:paraId="4B9487F7" w14:textId="77777777" w:rsidR="001E5DBB" w:rsidRPr="001E5DBB" w:rsidRDefault="001E5DBB" w:rsidP="001E5DBB">
      <w:pPr>
        <w:pStyle w:val="EndNoteBibliography"/>
        <w:spacing w:after="0"/>
      </w:pPr>
      <w:bookmarkStart w:id="11" w:name="_ENREF_12"/>
      <w:r w:rsidRPr="001E5DBB">
        <w:t xml:space="preserve">Iliff, J. J., M. H. Wang, Y. H. Liao, B. A. Plogg, W. G. Peng, G. A. Gundersen, H. Benveniste, G. E. Vates, R. Deane, S. A. Goldman, E. A. Nagelhus and M. Nedergaard (2012). "A Paravascular Pathway Facilitates CSF Flow Through the Brain Parenchyma and the Clearance of Interstitial Solutes, Including Amyloid beta." </w:t>
      </w:r>
      <w:r w:rsidRPr="001E5DBB">
        <w:rPr>
          <w:u w:val="single"/>
        </w:rPr>
        <w:t>Science Translational Medicine</w:t>
      </w:r>
      <w:r w:rsidRPr="001E5DBB">
        <w:t xml:space="preserve"> </w:t>
      </w:r>
      <w:r w:rsidRPr="001E5DBB">
        <w:rPr>
          <w:b/>
        </w:rPr>
        <w:t>4</w:t>
      </w:r>
      <w:r w:rsidRPr="001E5DBB">
        <w:t>(147).</w:t>
      </w:r>
      <w:bookmarkEnd w:id="11"/>
    </w:p>
    <w:p w14:paraId="764D6250" w14:textId="77777777" w:rsidR="001E5DBB" w:rsidRPr="001E5DBB" w:rsidRDefault="001E5DBB" w:rsidP="001E5DBB">
      <w:pPr>
        <w:pStyle w:val="EndNoteBibliography"/>
        <w:spacing w:after="0"/>
      </w:pPr>
      <w:bookmarkStart w:id="12" w:name="_ENREF_13"/>
      <w:r w:rsidRPr="001E5DBB">
        <w:t xml:space="preserve">Isai T. Urasa (1993). Development of new methods of speciation analysis. </w:t>
      </w:r>
      <w:r w:rsidRPr="001E5DBB">
        <w:rPr>
          <w:u w:val="single"/>
        </w:rPr>
        <w:t>Element Speciation in Bioinorganic Chemistry</w:t>
      </w:r>
      <w:r w:rsidRPr="001E5DBB">
        <w:t>. S. Caroli. New York, Chichester,  Brisbane, Toronto, Singapore, , John Wiley &amp; Sons</w:t>
      </w:r>
      <w:r w:rsidRPr="001E5DBB">
        <w:rPr>
          <w:b/>
        </w:rPr>
        <w:t xml:space="preserve">: </w:t>
      </w:r>
      <w:r w:rsidRPr="001E5DBB">
        <w:t>121-154.</w:t>
      </w:r>
      <w:bookmarkEnd w:id="12"/>
    </w:p>
    <w:p w14:paraId="09552410" w14:textId="77777777" w:rsidR="001E5DBB" w:rsidRPr="001E5DBB" w:rsidRDefault="001E5DBB" w:rsidP="001E5DBB">
      <w:pPr>
        <w:pStyle w:val="EndNoteBibliography"/>
        <w:spacing w:after="0"/>
      </w:pPr>
      <w:bookmarkStart w:id="13" w:name="_ENREF_14"/>
      <w:r w:rsidRPr="001E5DBB">
        <w:t xml:space="preserve">Kehrer, J. P. (2000). "The Haber-Weiss reaction and mechanisms of toxicity." </w:t>
      </w:r>
      <w:r w:rsidRPr="001E5DBB">
        <w:rPr>
          <w:u w:val="single"/>
        </w:rPr>
        <w:t>Toxicology</w:t>
      </w:r>
      <w:r w:rsidRPr="001E5DBB">
        <w:t xml:space="preserve"> </w:t>
      </w:r>
      <w:r w:rsidRPr="001E5DBB">
        <w:rPr>
          <w:b/>
        </w:rPr>
        <w:t>149</w:t>
      </w:r>
      <w:r w:rsidRPr="001E5DBB">
        <w:t>(1): 43-50.</w:t>
      </w:r>
      <w:bookmarkEnd w:id="13"/>
    </w:p>
    <w:p w14:paraId="395DFA0E" w14:textId="77777777" w:rsidR="001E5DBB" w:rsidRPr="001E5DBB" w:rsidRDefault="001E5DBB" w:rsidP="001E5DBB">
      <w:pPr>
        <w:pStyle w:val="EndNoteBibliography"/>
        <w:spacing w:after="0"/>
        <w:rPr>
          <w:lang w:val="de-DE"/>
        </w:rPr>
      </w:pPr>
      <w:bookmarkStart w:id="14" w:name="_ENREF_15"/>
      <w:r w:rsidRPr="001E5DBB">
        <w:t xml:space="preserve">Kuhn R. and Hofstetter-Kuhn S. (1993). </w:t>
      </w:r>
      <w:r w:rsidRPr="001E5DBB">
        <w:rPr>
          <w:u w:val="single"/>
        </w:rPr>
        <w:t>Capillary electrophoresis: Principles and practice</w:t>
      </w:r>
      <w:r w:rsidRPr="001E5DBB">
        <w:t xml:space="preserve">. </w:t>
      </w:r>
      <w:r w:rsidRPr="001E5DBB">
        <w:rPr>
          <w:lang w:val="de-DE"/>
        </w:rPr>
        <w:t>Berlin, Heidelberg, Springer.</w:t>
      </w:r>
      <w:bookmarkEnd w:id="14"/>
    </w:p>
    <w:p w14:paraId="2BC7D984" w14:textId="77777777" w:rsidR="001E5DBB" w:rsidRPr="001E5DBB" w:rsidRDefault="001E5DBB" w:rsidP="001E5DBB">
      <w:pPr>
        <w:pStyle w:val="EndNoteBibliography"/>
        <w:spacing w:after="0"/>
      </w:pPr>
      <w:bookmarkStart w:id="15" w:name="_ENREF_16"/>
      <w:r w:rsidRPr="001E5DBB">
        <w:rPr>
          <w:lang w:val="de-DE"/>
        </w:rPr>
        <w:t xml:space="preserve">Mala, Z., A. Slampova, P. Gebauer and P. Bocek (2009). </w:t>
      </w:r>
      <w:r w:rsidRPr="001E5DBB">
        <w:t xml:space="preserve">"Contemporary sample stacking in CE." </w:t>
      </w:r>
      <w:r w:rsidRPr="001E5DBB">
        <w:rPr>
          <w:u w:val="single"/>
        </w:rPr>
        <w:t>Electrophoresis</w:t>
      </w:r>
      <w:r w:rsidRPr="001E5DBB">
        <w:t xml:space="preserve"> </w:t>
      </w:r>
      <w:r w:rsidRPr="001E5DBB">
        <w:rPr>
          <w:b/>
        </w:rPr>
        <w:t>30</w:t>
      </w:r>
      <w:r w:rsidRPr="001E5DBB">
        <w:t>(1): 215-229.</w:t>
      </w:r>
      <w:bookmarkEnd w:id="15"/>
    </w:p>
    <w:p w14:paraId="1D161D6F" w14:textId="77777777" w:rsidR="001E5DBB" w:rsidRPr="001E5DBB" w:rsidRDefault="001E5DBB" w:rsidP="001E5DBB">
      <w:pPr>
        <w:pStyle w:val="EndNoteBibliography"/>
        <w:spacing w:after="0"/>
      </w:pPr>
      <w:bookmarkStart w:id="16" w:name="_ENREF_17"/>
      <w:r w:rsidRPr="001E5DBB">
        <w:t xml:space="preserve">Michalke, B. (1995). "Capillary electrophoretic methods for a clear identification of selenoamino acids in complex matrices such as human milk." </w:t>
      </w:r>
      <w:r w:rsidRPr="001E5DBB">
        <w:rPr>
          <w:u w:val="single"/>
        </w:rPr>
        <w:t>J Chromatogr A</w:t>
      </w:r>
      <w:r w:rsidRPr="001E5DBB">
        <w:t xml:space="preserve"> </w:t>
      </w:r>
      <w:r w:rsidRPr="001E5DBB">
        <w:rPr>
          <w:b/>
        </w:rPr>
        <w:t>716</w:t>
      </w:r>
      <w:r w:rsidRPr="001E5DBB">
        <w:t>(1-2): 323-329.</w:t>
      </w:r>
      <w:bookmarkEnd w:id="16"/>
    </w:p>
    <w:p w14:paraId="0813B576" w14:textId="77777777" w:rsidR="001E5DBB" w:rsidRPr="001E5DBB" w:rsidRDefault="001E5DBB" w:rsidP="001E5DBB">
      <w:pPr>
        <w:pStyle w:val="EndNoteBibliography"/>
        <w:spacing w:after="0"/>
      </w:pPr>
      <w:bookmarkStart w:id="17" w:name="_ENREF_18"/>
      <w:r w:rsidRPr="001E5DBB">
        <w:t xml:space="preserve">Michalke, B. (2004). "Manganese speciation using capillary electrophoresis-ICP-mass spectrometry." </w:t>
      </w:r>
      <w:r w:rsidRPr="001E5DBB">
        <w:rPr>
          <w:u w:val="single"/>
        </w:rPr>
        <w:t>J Chromatogr A</w:t>
      </w:r>
      <w:r w:rsidRPr="001E5DBB">
        <w:t xml:space="preserve"> </w:t>
      </w:r>
      <w:r w:rsidRPr="001E5DBB">
        <w:rPr>
          <w:b/>
        </w:rPr>
        <w:t>1050</w:t>
      </w:r>
      <w:r w:rsidRPr="001E5DBB">
        <w:t>(1): 69-76.</w:t>
      </w:r>
      <w:bookmarkEnd w:id="17"/>
    </w:p>
    <w:p w14:paraId="0D043A90" w14:textId="77777777" w:rsidR="001E5DBB" w:rsidRPr="001E5DBB" w:rsidRDefault="001E5DBB" w:rsidP="001E5DBB">
      <w:pPr>
        <w:pStyle w:val="EndNoteBibliography"/>
        <w:spacing w:after="0"/>
      </w:pPr>
      <w:bookmarkStart w:id="18" w:name="_ENREF_19"/>
      <w:r w:rsidRPr="001E5DBB">
        <w:t xml:space="preserve">Michalke, B., A. Berthele, P. Mistriotis, M. Ochsenkuhn-Petropoulou and S. Halbach (2007). "Manganese speciation in human cerebrospinal fluid using CZE coupled to inductively coupled plasma MS." </w:t>
      </w:r>
      <w:r w:rsidRPr="001E5DBB">
        <w:rPr>
          <w:u w:val="single"/>
        </w:rPr>
        <w:t>Electrophoresis</w:t>
      </w:r>
      <w:r w:rsidRPr="001E5DBB">
        <w:t xml:space="preserve"> </w:t>
      </w:r>
      <w:r w:rsidRPr="001E5DBB">
        <w:rPr>
          <w:b/>
        </w:rPr>
        <w:t>28</w:t>
      </w:r>
      <w:r w:rsidRPr="001E5DBB">
        <w:t>(9): 1380-1386.</w:t>
      </w:r>
      <w:bookmarkEnd w:id="18"/>
    </w:p>
    <w:p w14:paraId="6A2F54EA" w14:textId="77777777" w:rsidR="001E5DBB" w:rsidRPr="001E5DBB" w:rsidRDefault="001E5DBB" w:rsidP="001E5DBB">
      <w:pPr>
        <w:pStyle w:val="EndNoteBibliography"/>
        <w:spacing w:after="0"/>
      </w:pPr>
      <w:bookmarkStart w:id="19" w:name="_ENREF_20"/>
      <w:r w:rsidRPr="001E5DBB">
        <w:t xml:space="preserve">Michalke, B., A. Berthele, P. Mistriotis, M. Ochsenkuhn-Petropoulou and S. Halbach (2007). "Manganese species from human serum, cerebrospinal fluid analyzed by size exclusion chromatography-, capillary electrophoresis coupled to inductively coupled plasma mass spectrometry." </w:t>
      </w:r>
      <w:r w:rsidRPr="001E5DBB">
        <w:rPr>
          <w:u w:val="single"/>
        </w:rPr>
        <w:t>J Trace Elem Med Biol</w:t>
      </w:r>
      <w:r w:rsidRPr="001E5DBB">
        <w:t xml:space="preserve"> </w:t>
      </w:r>
      <w:r w:rsidRPr="001E5DBB">
        <w:rPr>
          <w:b/>
        </w:rPr>
        <w:t>21 Suppl 1</w:t>
      </w:r>
      <w:r w:rsidRPr="001E5DBB">
        <w:t>: 4-9.</w:t>
      </w:r>
      <w:bookmarkEnd w:id="19"/>
    </w:p>
    <w:p w14:paraId="16139A46" w14:textId="77777777" w:rsidR="001E5DBB" w:rsidRPr="001E5DBB" w:rsidRDefault="001E5DBB" w:rsidP="001E5DBB">
      <w:pPr>
        <w:pStyle w:val="EndNoteBibliography"/>
        <w:spacing w:after="0"/>
      </w:pPr>
      <w:bookmarkStart w:id="20" w:name="_ENREF_21"/>
      <w:r w:rsidRPr="001E5DBB">
        <w:t xml:space="preserve">Michalke, B., S. Halbach and V. Nischwitz (2009). "JEM spotlight: metal speciation related to neurotoxicity in humans." </w:t>
      </w:r>
      <w:r w:rsidRPr="001E5DBB">
        <w:rPr>
          <w:u w:val="single"/>
        </w:rPr>
        <w:t>J Environ Monit</w:t>
      </w:r>
      <w:r w:rsidRPr="001E5DBB">
        <w:t xml:space="preserve"> </w:t>
      </w:r>
      <w:r w:rsidRPr="001E5DBB">
        <w:rPr>
          <w:b/>
        </w:rPr>
        <w:t>11</w:t>
      </w:r>
      <w:r w:rsidRPr="001E5DBB">
        <w:t>(5): 939-954.</w:t>
      </w:r>
      <w:bookmarkEnd w:id="20"/>
    </w:p>
    <w:p w14:paraId="07A7BBE4" w14:textId="77777777" w:rsidR="001E5DBB" w:rsidRPr="001E5DBB" w:rsidRDefault="001E5DBB" w:rsidP="001E5DBB">
      <w:pPr>
        <w:pStyle w:val="EndNoteBibliography"/>
        <w:spacing w:after="0"/>
      </w:pPr>
      <w:bookmarkStart w:id="21" w:name="_ENREF_22"/>
      <w:r w:rsidRPr="001E5DBB">
        <w:t xml:space="preserve">Michalke, B., S. Halbach and V. Nischwitz (2009). "JEM Spotlight: Metal speciation related to neurotoxicity in humans." </w:t>
      </w:r>
      <w:r w:rsidRPr="001E5DBB">
        <w:rPr>
          <w:u w:val="single"/>
        </w:rPr>
        <w:t>Journal of Environmental Monitoring</w:t>
      </w:r>
      <w:r w:rsidRPr="001E5DBB">
        <w:t xml:space="preserve"> </w:t>
      </w:r>
      <w:r w:rsidRPr="001E5DBB">
        <w:rPr>
          <w:b/>
        </w:rPr>
        <w:t>11</w:t>
      </w:r>
      <w:r w:rsidRPr="001E5DBB">
        <w:t>(5): 939-954.</w:t>
      </w:r>
      <w:bookmarkEnd w:id="21"/>
    </w:p>
    <w:p w14:paraId="4E1D7A5D" w14:textId="77777777" w:rsidR="001E5DBB" w:rsidRPr="001E5DBB" w:rsidRDefault="001E5DBB" w:rsidP="001E5DBB">
      <w:pPr>
        <w:pStyle w:val="EndNoteBibliography"/>
        <w:spacing w:after="0"/>
      </w:pPr>
      <w:bookmarkStart w:id="22" w:name="_ENREF_23"/>
      <w:r w:rsidRPr="001E5DBB">
        <w:t xml:space="preserve">Neth, K. (2015). </w:t>
      </w:r>
      <w:r w:rsidRPr="001E5DBB">
        <w:rPr>
          <w:u w:val="single"/>
        </w:rPr>
        <w:t>Manganese: Species Pattern and Mechanisms of Brain Injury</w:t>
      </w:r>
      <w:r w:rsidRPr="001E5DBB">
        <w:t>. PhD Dissertation, Technical University of Munich, Analytical Food Chemistry.</w:t>
      </w:r>
      <w:bookmarkEnd w:id="22"/>
    </w:p>
    <w:p w14:paraId="7529C2B4" w14:textId="77777777" w:rsidR="001E5DBB" w:rsidRPr="001E5DBB" w:rsidRDefault="001E5DBB" w:rsidP="001E5DBB">
      <w:pPr>
        <w:pStyle w:val="EndNoteBibliography"/>
        <w:spacing w:after="0"/>
      </w:pPr>
      <w:bookmarkStart w:id="23" w:name="_ENREF_24"/>
      <w:r w:rsidRPr="001E5DBB">
        <w:t xml:space="preserve">Neth, K., M. Lucio, A. Walker, J. Zorn, P. Schmitt-Kopplin and B. Michalke (2015). "Changes in Brain Metallome/Metabolome Pattern due to a Single i.v. Injection of Manganese in Rats." </w:t>
      </w:r>
      <w:r w:rsidRPr="001E5DBB">
        <w:rPr>
          <w:u w:val="single"/>
        </w:rPr>
        <w:t>Plos One</w:t>
      </w:r>
      <w:r w:rsidRPr="001E5DBB">
        <w:t xml:space="preserve"> </w:t>
      </w:r>
      <w:r w:rsidRPr="001E5DBB">
        <w:rPr>
          <w:b/>
        </w:rPr>
        <w:t>10</w:t>
      </w:r>
      <w:r w:rsidRPr="001E5DBB">
        <w:t>(9).</w:t>
      </w:r>
      <w:bookmarkEnd w:id="23"/>
    </w:p>
    <w:p w14:paraId="58BA7C0D" w14:textId="77777777" w:rsidR="001E5DBB" w:rsidRPr="001E5DBB" w:rsidRDefault="001E5DBB" w:rsidP="001E5DBB">
      <w:pPr>
        <w:pStyle w:val="EndNoteBibliography"/>
        <w:spacing w:after="0"/>
      </w:pPr>
      <w:bookmarkStart w:id="24" w:name="_ENREF_25"/>
      <w:r w:rsidRPr="001E5DBB">
        <w:lastRenderedPageBreak/>
        <w:t xml:space="preserve">Owens, G., V. K. Ferguson, M. J. McLaughlin, I. Singleton, R. J. Reid and F. A. Smith (2000). "Determination of NTA and EDTA and speciation of their metal complexes in aqueous solution by capillary electrophoresis." </w:t>
      </w:r>
      <w:r w:rsidRPr="001E5DBB">
        <w:rPr>
          <w:u w:val="single"/>
        </w:rPr>
        <w:t>Environmental Science &amp; Technology</w:t>
      </w:r>
      <w:r w:rsidRPr="001E5DBB">
        <w:t xml:space="preserve"> </w:t>
      </w:r>
      <w:r w:rsidRPr="001E5DBB">
        <w:rPr>
          <w:b/>
        </w:rPr>
        <w:t>34</w:t>
      </w:r>
      <w:r w:rsidRPr="001E5DBB">
        <w:t>(5): 885-891.</w:t>
      </w:r>
      <w:bookmarkEnd w:id="24"/>
    </w:p>
    <w:p w14:paraId="188D01C4" w14:textId="77777777" w:rsidR="001E5DBB" w:rsidRPr="001E5DBB" w:rsidRDefault="001E5DBB" w:rsidP="001E5DBB">
      <w:pPr>
        <w:pStyle w:val="EndNoteBibliography"/>
        <w:spacing w:after="0"/>
      </w:pPr>
      <w:bookmarkStart w:id="25" w:name="_ENREF_26"/>
      <w:r w:rsidRPr="001E5DBB">
        <w:t xml:space="preserve">Philippe Quevauviller, Ernst A. Maier and B. Griepink (1993). Quality control of results of speciation analysis. </w:t>
      </w:r>
      <w:r w:rsidRPr="001E5DBB">
        <w:rPr>
          <w:u w:val="single"/>
        </w:rPr>
        <w:t>Element Speciation in Bioinorganic Chemistry</w:t>
      </w:r>
      <w:r w:rsidRPr="001E5DBB">
        <w:t>. S. Caroli. New York, Chichester,  Brisbane, Toronto, Singapore, John Wiley &amp; Sons</w:t>
      </w:r>
      <w:r w:rsidRPr="001E5DBB">
        <w:rPr>
          <w:b/>
        </w:rPr>
        <w:t xml:space="preserve">: </w:t>
      </w:r>
      <w:r w:rsidRPr="001E5DBB">
        <w:t>195-222.</w:t>
      </w:r>
      <w:bookmarkEnd w:id="25"/>
    </w:p>
    <w:p w14:paraId="41F340F7" w14:textId="77777777" w:rsidR="001E5DBB" w:rsidRPr="001E5DBB" w:rsidRDefault="001E5DBB" w:rsidP="001E5DBB">
      <w:pPr>
        <w:pStyle w:val="EndNoteBibliography"/>
        <w:spacing w:after="0"/>
      </w:pPr>
      <w:bookmarkStart w:id="26" w:name="_ENREF_27"/>
      <w:r w:rsidRPr="001E5DBB">
        <w:t xml:space="preserve">Pierre Thibault and Norman J. Dovichi (1998). General instrumentation and detection systems including mass spectrometry. </w:t>
      </w:r>
      <w:r w:rsidRPr="001E5DBB">
        <w:rPr>
          <w:u w:val="single"/>
        </w:rPr>
        <w:t>Capillary Electrophoresis - Theory and Practice</w:t>
      </w:r>
      <w:r w:rsidRPr="001E5DBB">
        <w:t>. P. Camilleri. Boca Raton, Boston, New York, Washington D.C., London, CRC Press.</w:t>
      </w:r>
      <w:bookmarkEnd w:id="26"/>
    </w:p>
    <w:p w14:paraId="02FD4830" w14:textId="77777777" w:rsidR="001E5DBB" w:rsidRPr="001E5DBB" w:rsidRDefault="001E5DBB" w:rsidP="001E5DBB">
      <w:pPr>
        <w:pStyle w:val="EndNoteBibliography"/>
        <w:spacing w:after="0"/>
      </w:pPr>
      <w:bookmarkStart w:id="27" w:name="_ENREF_28"/>
      <w:r w:rsidRPr="001E5DBB">
        <w:t xml:space="preserve">Richards, M. P. (2009). Metalloproteins: Characterization Using CE. </w:t>
      </w:r>
      <w:r w:rsidRPr="001E5DBB">
        <w:rPr>
          <w:u w:val="single"/>
        </w:rPr>
        <w:t>Encyclopedia of Chromatography.</w:t>
      </w:r>
      <w:r w:rsidRPr="001E5DBB">
        <w:t xml:space="preserve"> J. Cazes. Boca Raton, CRC Press. </w:t>
      </w:r>
      <w:r w:rsidRPr="001E5DBB">
        <w:rPr>
          <w:b/>
        </w:rPr>
        <w:t xml:space="preserve">3: </w:t>
      </w:r>
      <w:r w:rsidRPr="001E5DBB">
        <w:t>1465-1469.</w:t>
      </w:r>
      <w:bookmarkEnd w:id="27"/>
    </w:p>
    <w:p w14:paraId="2981509E" w14:textId="77777777" w:rsidR="001E5DBB" w:rsidRPr="001E5DBB" w:rsidRDefault="001E5DBB" w:rsidP="001E5DBB">
      <w:pPr>
        <w:pStyle w:val="EndNoteBibliography"/>
        <w:spacing w:after="0"/>
      </w:pPr>
      <w:bookmarkStart w:id="28" w:name="_ENREF_29"/>
      <w:r w:rsidRPr="001E5DBB">
        <w:t xml:space="preserve">Sies, H. (2015). "Oxidative stress: a concept in redox biology and medicine." </w:t>
      </w:r>
      <w:r w:rsidRPr="001E5DBB">
        <w:rPr>
          <w:u w:val="single"/>
        </w:rPr>
        <w:t>Redox Biology</w:t>
      </w:r>
      <w:r w:rsidRPr="001E5DBB">
        <w:t xml:space="preserve"> </w:t>
      </w:r>
      <w:r w:rsidRPr="001E5DBB">
        <w:rPr>
          <w:b/>
        </w:rPr>
        <w:t>4</w:t>
      </w:r>
      <w:r w:rsidRPr="001E5DBB">
        <w:t>: 180-183.</w:t>
      </w:r>
      <w:bookmarkEnd w:id="28"/>
    </w:p>
    <w:p w14:paraId="446C3FE9" w14:textId="77777777" w:rsidR="001E5DBB" w:rsidRPr="001E5DBB" w:rsidRDefault="001E5DBB" w:rsidP="001E5DBB">
      <w:pPr>
        <w:pStyle w:val="EndNoteBibliography"/>
        <w:spacing w:after="0"/>
      </w:pPr>
      <w:bookmarkStart w:id="29" w:name="_ENREF_30"/>
      <w:r w:rsidRPr="001E5DBB">
        <w:t xml:space="preserve">Solovyev, N., M. Vinceti, P. Grill, J. Mandrioli and B. Michalke (2017). "Redox speciation of iron, manganese, and copper in cerebrospinal fluid by strong cation exchange chromatography - sector field inductively coupled plasma mass spectrometry." </w:t>
      </w:r>
      <w:r w:rsidRPr="001E5DBB">
        <w:rPr>
          <w:u w:val="single"/>
        </w:rPr>
        <w:t>Anal Chim Acta</w:t>
      </w:r>
      <w:r w:rsidRPr="001E5DBB">
        <w:t xml:space="preserve"> </w:t>
      </w:r>
      <w:r w:rsidRPr="001E5DBB">
        <w:rPr>
          <w:b/>
        </w:rPr>
        <w:t>973</w:t>
      </w:r>
      <w:r w:rsidRPr="001E5DBB">
        <w:t>: 25-33.</w:t>
      </w:r>
      <w:bookmarkEnd w:id="29"/>
    </w:p>
    <w:p w14:paraId="383A2466" w14:textId="77777777" w:rsidR="001E5DBB" w:rsidRPr="001E5DBB" w:rsidRDefault="001E5DBB" w:rsidP="001E5DBB">
      <w:pPr>
        <w:pStyle w:val="EndNoteBibliography"/>
        <w:spacing w:after="0"/>
      </w:pPr>
      <w:bookmarkStart w:id="30" w:name="_ENREF_31"/>
      <w:r w:rsidRPr="001E5DBB">
        <w:t xml:space="preserve">Solovyev, N. D. (2015). "Importance of selenium and selenoprotein for brain function: From antioxidant protection to neuronal signalling." </w:t>
      </w:r>
      <w:r w:rsidRPr="001E5DBB">
        <w:rPr>
          <w:u w:val="single"/>
        </w:rPr>
        <w:t>J Inorg Biochem</w:t>
      </w:r>
      <w:r w:rsidRPr="001E5DBB">
        <w:t xml:space="preserve"> </w:t>
      </w:r>
      <w:r w:rsidRPr="001E5DBB">
        <w:rPr>
          <w:b/>
        </w:rPr>
        <w:t>153</w:t>
      </w:r>
      <w:r w:rsidRPr="001E5DBB">
        <w:t>: 1-12.</w:t>
      </w:r>
      <w:bookmarkEnd w:id="30"/>
    </w:p>
    <w:p w14:paraId="230EFE2B" w14:textId="77777777" w:rsidR="001E5DBB" w:rsidRPr="001E5DBB" w:rsidRDefault="001E5DBB" w:rsidP="001E5DBB">
      <w:pPr>
        <w:pStyle w:val="EndNoteBibliography"/>
        <w:spacing w:after="0"/>
      </w:pPr>
      <w:bookmarkStart w:id="31" w:name="_ENREF_32"/>
      <w:r w:rsidRPr="001E5DBB">
        <w:t xml:space="preserve">Stockwell, B. R., J. P. Friedmann Angeli, H. Bayir, A. I. Bush, M. Conrad, S. J. Dixon, S. Fulda, S. Gascón, S. K. Hatzios, V. E. Kagan, K. Noel, X. Jiang, A. Linkermann, M. E. Murphy, M. Overholtzer, A. Oyagi, G. C. Pagnussat, J. Park, Q. Ran, C. S. Rosenfeld, K. Salnikow, D. Tang, F. M. Torti, S. V. Torti, S. Toyokuni, K. A. Woerpel and D. D. Zhang (2017). "Ferroptosis: A Regulated Cell Death Nexus Linking Metabolism, Redox Biology, and Disease." </w:t>
      </w:r>
      <w:r w:rsidRPr="001E5DBB">
        <w:rPr>
          <w:u w:val="single"/>
        </w:rPr>
        <w:t>Cell</w:t>
      </w:r>
      <w:r w:rsidRPr="001E5DBB">
        <w:t xml:space="preserve"> </w:t>
      </w:r>
      <w:r w:rsidRPr="001E5DBB">
        <w:rPr>
          <w:b/>
        </w:rPr>
        <w:t>171</w:t>
      </w:r>
      <w:r w:rsidRPr="001E5DBB">
        <w:t>(2): 273-285.</w:t>
      </w:r>
      <w:bookmarkEnd w:id="31"/>
    </w:p>
    <w:p w14:paraId="61110130" w14:textId="77777777" w:rsidR="001E5DBB" w:rsidRPr="001E5DBB" w:rsidRDefault="001E5DBB" w:rsidP="001E5DBB">
      <w:pPr>
        <w:pStyle w:val="EndNoteBibliography"/>
        <w:spacing w:after="0"/>
      </w:pPr>
      <w:bookmarkStart w:id="32" w:name="_ENREF_33"/>
      <w:r w:rsidRPr="001E5DBB">
        <w:t xml:space="preserve">Venkataramani, V., T. R. Doeppner, D. Willkommen, C. M. Cahill, Y. Xin, G. Ye, Y. Liu, A. Southon, A. Aron, H. Y. Au-Yeung, X. Huang, D. K. Lahiri, F. Wang, A. I. Bush, G. G. Wulf, P. Strobel, B. Michalke and J. T. Rogers (2018). "Manganese causes neurotoxic iron accumulation via translational repression of Amyloid Precursor Protein (APP) and H-Ferritin." </w:t>
      </w:r>
      <w:r w:rsidRPr="001E5DBB">
        <w:rPr>
          <w:u w:val="single"/>
        </w:rPr>
        <w:t>J Neurochem</w:t>
      </w:r>
      <w:r w:rsidRPr="001E5DBB">
        <w:t>.</w:t>
      </w:r>
      <w:bookmarkEnd w:id="32"/>
    </w:p>
    <w:p w14:paraId="79459E85" w14:textId="77777777" w:rsidR="001E5DBB" w:rsidRPr="001E5DBB" w:rsidRDefault="001E5DBB" w:rsidP="001E5DBB">
      <w:pPr>
        <w:pStyle w:val="EndNoteBibliography"/>
        <w:spacing w:after="0"/>
        <w:rPr>
          <w:lang w:val="de-DE"/>
        </w:rPr>
      </w:pPr>
      <w:bookmarkStart w:id="33" w:name="_ENREF_34"/>
      <w:r w:rsidRPr="001E5DBB">
        <w:t xml:space="preserve">Vinceti, M., N. Solovyev, J. Mandrioli, C. M. Crespi, F. Bonvicini, E. Arcolin, E. Georgoulopoulou and B. Michalke (2013). "Cerebrospinal fluid of newly diagnosed amyotrophic lateral sclerosis patients exhibits abnormal levels of selenium species including elevated selenite." </w:t>
      </w:r>
      <w:r w:rsidRPr="001E5DBB">
        <w:rPr>
          <w:u w:val="single"/>
          <w:lang w:val="de-DE"/>
        </w:rPr>
        <w:t>Neurotoxicology</w:t>
      </w:r>
      <w:r w:rsidRPr="001E5DBB">
        <w:rPr>
          <w:lang w:val="de-DE"/>
        </w:rPr>
        <w:t xml:space="preserve"> </w:t>
      </w:r>
      <w:r w:rsidRPr="001E5DBB">
        <w:rPr>
          <w:b/>
          <w:lang w:val="de-DE"/>
        </w:rPr>
        <w:t>38</w:t>
      </w:r>
      <w:r w:rsidRPr="001E5DBB">
        <w:rPr>
          <w:lang w:val="de-DE"/>
        </w:rPr>
        <w:t>: 25-32.</w:t>
      </w:r>
      <w:bookmarkEnd w:id="33"/>
    </w:p>
    <w:p w14:paraId="4DB73B6E" w14:textId="77777777" w:rsidR="001E5DBB" w:rsidRPr="001E5DBB" w:rsidRDefault="001E5DBB" w:rsidP="001E5DBB">
      <w:pPr>
        <w:pStyle w:val="EndNoteBibliography"/>
        <w:spacing w:after="0"/>
      </w:pPr>
      <w:bookmarkStart w:id="34" w:name="_ENREF_35"/>
      <w:r w:rsidRPr="001E5DBB">
        <w:rPr>
          <w:lang w:val="de-DE"/>
        </w:rPr>
        <w:t xml:space="preserve">Willkommen, D., M. Lucio, P. Schmitt-Kopplin, M. Gazzaz, M. Schroeter, A. Sigaroudi and B. Michalke (2018). </w:t>
      </w:r>
      <w:r w:rsidRPr="001E5DBB">
        <w:t xml:space="preserve">"Species fractionation in a case-control study concerning Parkinson's disease: Cu-amino acids discriminate CSF of PD from controls." </w:t>
      </w:r>
      <w:r w:rsidRPr="001E5DBB">
        <w:rPr>
          <w:u w:val="single"/>
        </w:rPr>
        <w:t>Journal of Trace Elements in Medicine and Biology</w:t>
      </w:r>
      <w:r w:rsidRPr="001E5DBB">
        <w:t xml:space="preserve"> </w:t>
      </w:r>
      <w:r w:rsidRPr="001E5DBB">
        <w:rPr>
          <w:b/>
        </w:rPr>
        <w:t>49</w:t>
      </w:r>
      <w:r w:rsidRPr="001E5DBB">
        <w:t>: 164-170.</w:t>
      </w:r>
      <w:bookmarkEnd w:id="34"/>
    </w:p>
    <w:p w14:paraId="53F41390" w14:textId="77777777" w:rsidR="001E5DBB" w:rsidRPr="001E5DBB" w:rsidRDefault="001E5DBB" w:rsidP="001E5DBB">
      <w:pPr>
        <w:pStyle w:val="EndNoteBibliography"/>
      </w:pPr>
      <w:bookmarkStart w:id="35" w:name="_ENREF_36"/>
      <w:r w:rsidRPr="001E5DBB">
        <w:t xml:space="preserve">Wilson, J. M. and R. F. Carbonaro (2011). "Capillary electrophoresis study of iron(II) and iron(III) polyaminocarboxylate complex speciation." </w:t>
      </w:r>
      <w:r w:rsidRPr="001E5DBB">
        <w:rPr>
          <w:u w:val="single"/>
        </w:rPr>
        <w:t>Environmental Chemistry</w:t>
      </w:r>
      <w:r w:rsidRPr="001E5DBB">
        <w:t xml:space="preserve"> </w:t>
      </w:r>
      <w:r w:rsidRPr="001E5DBB">
        <w:rPr>
          <w:b/>
        </w:rPr>
        <w:t>8</w:t>
      </w:r>
      <w:r w:rsidRPr="001E5DBB">
        <w:t>(3): 295-303.</w:t>
      </w:r>
      <w:bookmarkEnd w:id="35"/>
    </w:p>
    <w:p w14:paraId="13203A67" w14:textId="1F95E161" w:rsidR="002E741D" w:rsidRPr="001E5DBB" w:rsidRDefault="001B0091" w:rsidP="009D0CC3">
      <w:pPr>
        <w:spacing w:line="360" w:lineRule="auto"/>
        <w:jc w:val="both"/>
        <w:rPr>
          <w:rFonts w:ascii="Times New Roman" w:hAnsi="Times New Roman" w:cs="Times New Roman"/>
          <w:sz w:val="24"/>
          <w:szCs w:val="24"/>
        </w:rPr>
      </w:pPr>
      <w:r w:rsidRPr="001E5DBB">
        <w:rPr>
          <w:rFonts w:ascii="Times New Roman" w:hAnsi="Times New Roman" w:cs="Times New Roman"/>
          <w:sz w:val="24"/>
          <w:szCs w:val="24"/>
        </w:rPr>
        <w:fldChar w:fldCharType="end"/>
      </w:r>
    </w:p>
    <w:p w14:paraId="2BA2595B" w14:textId="22A9E959" w:rsidR="00961CF6" w:rsidRPr="001E5DBB" w:rsidRDefault="00961CF6" w:rsidP="009D0CC3">
      <w:pPr>
        <w:spacing w:line="360" w:lineRule="auto"/>
        <w:jc w:val="both"/>
        <w:rPr>
          <w:rFonts w:ascii="Times New Roman" w:hAnsi="Times New Roman" w:cs="Times New Roman"/>
          <w:b/>
          <w:sz w:val="24"/>
          <w:szCs w:val="24"/>
        </w:rPr>
      </w:pPr>
      <w:r w:rsidRPr="001E5DBB">
        <w:rPr>
          <w:rFonts w:ascii="Times New Roman" w:hAnsi="Times New Roman" w:cs="Times New Roman"/>
          <w:b/>
          <w:sz w:val="24"/>
          <w:szCs w:val="24"/>
        </w:rPr>
        <w:t>Figure legends</w:t>
      </w:r>
    </w:p>
    <w:p w14:paraId="760A16B4" w14:textId="77777777" w:rsidR="00961CF6" w:rsidRPr="001E5DBB" w:rsidRDefault="00961CF6" w:rsidP="00961CF6">
      <w:pPr>
        <w:spacing w:after="0" w:line="360" w:lineRule="auto"/>
        <w:rPr>
          <w:rFonts w:ascii="Times New Roman" w:hAnsi="Times New Roman" w:cs="Times New Roman"/>
          <w:b/>
          <w:sz w:val="24"/>
          <w:szCs w:val="24"/>
        </w:rPr>
      </w:pPr>
    </w:p>
    <w:p w14:paraId="4B65BC29" w14:textId="77777777" w:rsidR="00961CF6" w:rsidRPr="001E5DBB" w:rsidRDefault="00961CF6" w:rsidP="00961CF6">
      <w:pPr>
        <w:spacing w:after="0" w:line="360" w:lineRule="auto"/>
        <w:rPr>
          <w:rFonts w:ascii="Times New Roman" w:hAnsi="Times New Roman" w:cs="Times New Roman"/>
          <w:b/>
          <w:sz w:val="24"/>
          <w:szCs w:val="24"/>
        </w:rPr>
      </w:pPr>
      <w:r w:rsidRPr="001E5DBB">
        <w:rPr>
          <w:rFonts w:ascii="Times New Roman" w:hAnsi="Times New Roman" w:cs="Times New Roman"/>
          <w:b/>
          <w:sz w:val="24"/>
          <w:szCs w:val="24"/>
        </w:rPr>
        <w:t>Table 1</w:t>
      </w:r>
    </w:p>
    <w:p w14:paraId="18F0408C" w14:textId="77777777" w:rsidR="00961CF6" w:rsidRPr="001E5DBB" w:rsidRDefault="00961CF6" w:rsidP="00961CF6">
      <w:pPr>
        <w:spacing w:after="0" w:line="360" w:lineRule="auto"/>
        <w:rPr>
          <w:rFonts w:ascii="Times New Roman" w:hAnsi="Times New Roman" w:cs="Times New Roman"/>
          <w:i/>
          <w:sz w:val="24"/>
          <w:szCs w:val="24"/>
        </w:rPr>
      </w:pPr>
      <w:r w:rsidRPr="001E5DBB">
        <w:rPr>
          <w:rFonts w:ascii="Times New Roman" w:hAnsi="Times New Roman" w:cs="Times New Roman"/>
          <w:i/>
          <w:sz w:val="24"/>
          <w:szCs w:val="24"/>
        </w:rPr>
        <w:t xml:space="preserve">Final method for </w:t>
      </w:r>
      <w:proofErr w:type="gramStart"/>
      <w:r w:rsidRPr="001E5DBB">
        <w:rPr>
          <w:rFonts w:ascii="Times New Roman" w:hAnsi="Times New Roman" w:cs="Times New Roman"/>
          <w:i/>
          <w:sz w:val="24"/>
          <w:szCs w:val="24"/>
        </w:rPr>
        <w:t>Fe(</w:t>
      </w:r>
      <w:proofErr w:type="gramEnd"/>
      <w:r w:rsidRPr="001E5DBB">
        <w:rPr>
          <w:rFonts w:ascii="Times New Roman" w:hAnsi="Times New Roman" w:cs="Times New Roman"/>
          <w:i/>
          <w:sz w:val="24"/>
          <w:szCs w:val="24"/>
        </w:rPr>
        <w:t>II)/Fe(III) speciation analysis. Section A: capillary preparation steps before measurement; Section B: electrolytes and conditions during analysis</w:t>
      </w:r>
    </w:p>
    <w:p w14:paraId="22E4F761" w14:textId="77777777" w:rsidR="00961CF6" w:rsidRPr="001E5DBB" w:rsidRDefault="00961CF6" w:rsidP="009D0CC3">
      <w:pPr>
        <w:spacing w:line="360" w:lineRule="auto"/>
        <w:jc w:val="both"/>
        <w:rPr>
          <w:rFonts w:ascii="Times New Roman" w:hAnsi="Times New Roman" w:cs="Times New Roman"/>
          <w:sz w:val="24"/>
          <w:szCs w:val="24"/>
        </w:rPr>
      </w:pPr>
    </w:p>
    <w:p w14:paraId="0827676E" w14:textId="77777777" w:rsidR="00206892" w:rsidRPr="001E5DBB" w:rsidRDefault="00206892" w:rsidP="00206892">
      <w:pPr>
        <w:spacing w:after="0" w:line="360" w:lineRule="auto"/>
        <w:jc w:val="both"/>
        <w:rPr>
          <w:rFonts w:ascii="Times New Roman" w:hAnsi="Times New Roman" w:cs="Times New Roman"/>
          <w:b/>
          <w:i/>
          <w:sz w:val="24"/>
          <w:szCs w:val="24"/>
        </w:rPr>
      </w:pPr>
      <w:r w:rsidRPr="001E5DBB">
        <w:rPr>
          <w:rFonts w:ascii="Times New Roman" w:hAnsi="Times New Roman" w:cs="Times New Roman"/>
          <w:b/>
          <w:i/>
          <w:sz w:val="24"/>
          <w:szCs w:val="24"/>
        </w:rPr>
        <w:t>Figure 1:</w:t>
      </w:r>
    </w:p>
    <w:p w14:paraId="6AB7A17A" w14:textId="472AAC51" w:rsidR="00206892" w:rsidRPr="001E5DBB" w:rsidRDefault="00CF1B0E" w:rsidP="00206892">
      <w:pPr>
        <w:spacing w:after="0" w:line="360" w:lineRule="auto"/>
        <w:jc w:val="both"/>
        <w:rPr>
          <w:rFonts w:ascii="Times New Roman" w:hAnsi="Times New Roman" w:cs="Times New Roman"/>
          <w:i/>
          <w:sz w:val="24"/>
          <w:szCs w:val="24"/>
        </w:rPr>
      </w:pPr>
      <w:r w:rsidRPr="001E5DBB">
        <w:rPr>
          <w:rFonts w:ascii="Times New Roman" w:hAnsi="Times New Roman" w:cs="Times New Roman"/>
          <w:b/>
          <w:sz w:val="24"/>
          <w:szCs w:val="24"/>
        </w:rPr>
        <w:t>A:</w:t>
      </w:r>
      <w:r w:rsidRPr="001E5DBB">
        <w:rPr>
          <w:rFonts w:ascii="Times New Roman" w:hAnsi="Times New Roman" w:cs="Times New Roman"/>
          <w:i/>
          <w:sz w:val="24"/>
          <w:szCs w:val="24"/>
        </w:rPr>
        <w:t xml:space="preserve"> </w:t>
      </w:r>
      <w:proofErr w:type="spellStart"/>
      <w:r w:rsidR="00206892" w:rsidRPr="001E5DBB">
        <w:rPr>
          <w:rFonts w:ascii="Times New Roman" w:hAnsi="Times New Roman" w:cs="Times New Roman"/>
          <w:i/>
          <w:sz w:val="24"/>
          <w:szCs w:val="24"/>
        </w:rPr>
        <w:t>Electropherogram</w:t>
      </w:r>
      <w:proofErr w:type="spellEnd"/>
      <w:r w:rsidR="00206892" w:rsidRPr="001E5DBB">
        <w:rPr>
          <w:rFonts w:ascii="Times New Roman" w:hAnsi="Times New Roman" w:cs="Times New Roman"/>
          <w:i/>
          <w:sz w:val="24"/>
          <w:szCs w:val="24"/>
        </w:rPr>
        <w:t xml:space="preserve"> of a standard mixture (</w:t>
      </w:r>
      <w:proofErr w:type="gramStart"/>
      <w:r w:rsidR="00206892" w:rsidRPr="001E5DBB">
        <w:rPr>
          <w:rFonts w:ascii="Times New Roman" w:hAnsi="Times New Roman" w:cs="Times New Roman"/>
          <w:i/>
          <w:sz w:val="24"/>
          <w:szCs w:val="24"/>
        </w:rPr>
        <w:t>Fe(</w:t>
      </w:r>
      <w:proofErr w:type="gramEnd"/>
      <w:r w:rsidR="00206892" w:rsidRPr="001E5DBB">
        <w:rPr>
          <w:rFonts w:ascii="Times New Roman" w:hAnsi="Times New Roman" w:cs="Times New Roman"/>
          <w:i/>
          <w:sz w:val="24"/>
          <w:szCs w:val="24"/>
        </w:rPr>
        <w:t xml:space="preserve">II) + Fe(III)), each 100 µg/L, with ammonium citrate – PDCA electrolyte. Separation </w:t>
      </w:r>
      <w:proofErr w:type="gramStart"/>
      <w:r w:rsidR="00206892" w:rsidRPr="001E5DBB">
        <w:rPr>
          <w:rFonts w:ascii="Times New Roman" w:hAnsi="Times New Roman" w:cs="Times New Roman"/>
          <w:i/>
          <w:sz w:val="24"/>
          <w:szCs w:val="24"/>
        </w:rPr>
        <w:t>is not achieved</w:t>
      </w:r>
      <w:proofErr w:type="gramEnd"/>
      <w:r w:rsidR="00206892" w:rsidRPr="001E5DBB">
        <w:rPr>
          <w:rFonts w:ascii="Times New Roman" w:hAnsi="Times New Roman" w:cs="Times New Roman"/>
          <w:i/>
          <w:sz w:val="24"/>
          <w:szCs w:val="24"/>
        </w:rPr>
        <w:t xml:space="preserve">. Mathematical peak deconvolution </w:t>
      </w:r>
      <w:r w:rsidR="00206892" w:rsidRPr="001E5DBB">
        <w:rPr>
          <w:rFonts w:ascii="Times New Roman" w:hAnsi="Times New Roman" w:cs="Times New Roman"/>
          <w:i/>
          <w:sz w:val="24"/>
          <w:szCs w:val="24"/>
        </w:rPr>
        <w:lastRenderedPageBreak/>
        <w:t>shows that the peak consist of two compounds (green, black) with similar migration times and the calculated sum-peak of both (red) matches the measured signal (blue).</w:t>
      </w:r>
      <w:r w:rsidR="00206892" w:rsidRPr="001E5DBB">
        <w:rPr>
          <w:rFonts w:ascii="Times New Roman" w:hAnsi="Times New Roman" w:cs="Times New Roman"/>
          <w:sz w:val="24"/>
          <w:szCs w:val="24"/>
        </w:rPr>
        <w:t xml:space="preserve"> </w:t>
      </w:r>
      <w:r w:rsidR="00206892" w:rsidRPr="001E5DBB">
        <w:rPr>
          <w:rFonts w:ascii="Times New Roman" w:hAnsi="Times New Roman" w:cs="Times New Roman"/>
          <w:i/>
          <w:sz w:val="24"/>
          <w:szCs w:val="24"/>
        </w:rPr>
        <w:t>For graphical reasons the blue and red lines are plotted with an offset.</w:t>
      </w:r>
    </w:p>
    <w:p w14:paraId="163CAD93" w14:textId="77777777" w:rsidR="00CF1B0E" w:rsidRPr="001E5DBB" w:rsidRDefault="00CF1B0E" w:rsidP="00CF1B0E">
      <w:pPr>
        <w:spacing w:after="0" w:line="360" w:lineRule="auto"/>
        <w:jc w:val="both"/>
        <w:rPr>
          <w:rFonts w:ascii="Times New Roman" w:hAnsi="Times New Roman" w:cs="Times New Roman"/>
          <w:i/>
          <w:sz w:val="24"/>
          <w:szCs w:val="24"/>
        </w:rPr>
      </w:pPr>
      <w:r w:rsidRPr="001E5DBB">
        <w:rPr>
          <w:rFonts w:ascii="Times New Roman" w:hAnsi="Times New Roman" w:cs="Times New Roman"/>
          <w:b/>
          <w:sz w:val="24"/>
          <w:szCs w:val="24"/>
        </w:rPr>
        <w:t>B:</w:t>
      </w:r>
      <w:r w:rsidRPr="001E5DBB">
        <w:rPr>
          <w:rFonts w:ascii="Times New Roman" w:hAnsi="Times New Roman" w:cs="Times New Roman"/>
          <w:sz w:val="24"/>
          <w:szCs w:val="24"/>
        </w:rPr>
        <w:t xml:space="preserve"> </w:t>
      </w:r>
      <w:proofErr w:type="spellStart"/>
      <w:r w:rsidRPr="001E5DBB">
        <w:rPr>
          <w:rFonts w:ascii="Times New Roman" w:hAnsi="Times New Roman" w:cs="Times New Roman"/>
          <w:i/>
          <w:sz w:val="24"/>
          <w:szCs w:val="24"/>
        </w:rPr>
        <w:t>Electropherogram</w:t>
      </w:r>
      <w:proofErr w:type="spellEnd"/>
      <w:r w:rsidRPr="001E5DBB">
        <w:rPr>
          <w:rFonts w:ascii="Times New Roman" w:hAnsi="Times New Roman" w:cs="Times New Roman"/>
          <w:i/>
          <w:sz w:val="24"/>
          <w:szCs w:val="24"/>
        </w:rPr>
        <w:t xml:space="preserve"> of </w:t>
      </w:r>
      <w:proofErr w:type="gramStart"/>
      <w:r w:rsidRPr="001E5DBB">
        <w:rPr>
          <w:rFonts w:ascii="Times New Roman" w:hAnsi="Times New Roman" w:cs="Times New Roman"/>
          <w:i/>
          <w:sz w:val="24"/>
          <w:szCs w:val="24"/>
        </w:rPr>
        <w:t>Fe(</w:t>
      </w:r>
      <w:proofErr w:type="gramEnd"/>
      <w:r w:rsidRPr="001E5DBB">
        <w:rPr>
          <w:rFonts w:ascii="Times New Roman" w:hAnsi="Times New Roman" w:cs="Times New Roman"/>
          <w:i/>
          <w:sz w:val="24"/>
          <w:szCs w:val="24"/>
        </w:rPr>
        <w:t xml:space="preserve">III) and Fe(II) with 20 </w:t>
      </w:r>
      <w:proofErr w:type="spellStart"/>
      <w:r w:rsidRPr="001E5DBB">
        <w:rPr>
          <w:rFonts w:ascii="Times New Roman" w:hAnsi="Times New Roman" w:cs="Times New Roman"/>
          <w:i/>
          <w:sz w:val="24"/>
          <w:szCs w:val="24"/>
        </w:rPr>
        <w:t>mM</w:t>
      </w:r>
      <w:proofErr w:type="spellEnd"/>
      <w:r w:rsidRPr="001E5DBB">
        <w:rPr>
          <w:rFonts w:ascii="Times New Roman" w:hAnsi="Times New Roman" w:cs="Times New Roman"/>
          <w:i/>
          <w:sz w:val="24"/>
          <w:szCs w:val="24"/>
        </w:rPr>
        <w:t xml:space="preserve"> </w:t>
      </w:r>
      <w:proofErr w:type="spellStart"/>
      <w:r w:rsidRPr="001E5DBB">
        <w:rPr>
          <w:rFonts w:ascii="Times New Roman" w:hAnsi="Times New Roman" w:cs="Times New Roman"/>
          <w:i/>
          <w:sz w:val="24"/>
          <w:szCs w:val="24"/>
        </w:rPr>
        <w:t>HCl</w:t>
      </w:r>
      <w:proofErr w:type="spellEnd"/>
      <w:r w:rsidRPr="001E5DBB">
        <w:rPr>
          <w:rFonts w:ascii="Times New Roman" w:hAnsi="Times New Roman" w:cs="Times New Roman"/>
          <w:i/>
          <w:sz w:val="24"/>
          <w:szCs w:val="24"/>
        </w:rPr>
        <w:t xml:space="preserve"> as background electrolyte. Separation is possible but peak focusing is still insufficient. Therefore, sample stacking </w:t>
      </w:r>
      <w:proofErr w:type="gramStart"/>
      <w:r w:rsidRPr="001E5DBB">
        <w:rPr>
          <w:rFonts w:ascii="Times New Roman" w:hAnsi="Times New Roman" w:cs="Times New Roman"/>
          <w:i/>
          <w:sz w:val="24"/>
          <w:szCs w:val="24"/>
        </w:rPr>
        <w:t>was planned</w:t>
      </w:r>
      <w:proofErr w:type="gramEnd"/>
      <w:r w:rsidRPr="001E5DBB">
        <w:rPr>
          <w:rFonts w:ascii="Times New Roman" w:hAnsi="Times New Roman" w:cs="Times New Roman"/>
          <w:i/>
          <w:sz w:val="24"/>
          <w:szCs w:val="24"/>
        </w:rPr>
        <w:t xml:space="preserve"> for the next method development step.</w:t>
      </w:r>
    </w:p>
    <w:p w14:paraId="3DAEC96C" w14:textId="21224F9A" w:rsidR="00206892" w:rsidRPr="001E5DBB" w:rsidRDefault="007902AE" w:rsidP="009D0CC3">
      <w:pPr>
        <w:spacing w:line="360" w:lineRule="auto"/>
        <w:jc w:val="both"/>
        <w:rPr>
          <w:rFonts w:ascii="Times New Roman" w:hAnsi="Times New Roman" w:cs="Times New Roman"/>
          <w:sz w:val="24"/>
          <w:szCs w:val="24"/>
        </w:rPr>
      </w:pPr>
      <w:r w:rsidRPr="007902AE">
        <w:rPr>
          <w:rFonts w:ascii="Times New Roman" w:hAnsi="Times New Roman" w:cs="Times New Roman"/>
          <w:noProof/>
          <w:sz w:val="24"/>
          <w:szCs w:val="24"/>
        </w:rPr>
        <w:drawing>
          <wp:inline distT="0" distB="0" distL="0" distR="0" wp14:anchorId="7454ED99" wp14:editId="46CC339E">
            <wp:extent cx="5759450" cy="3558882"/>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9450" cy="3558882"/>
                    </a:xfrm>
                    <a:prstGeom prst="rect">
                      <a:avLst/>
                    </a:prstGeom>
                    <a:noFill/>
                    <a:ln>
                      <a:noFill/>
                    </a:ln>
                  </pic:spPr>
                </pic:pic>
              </a:graphicData>
            </a:graphic>
          </wp:inline>
        </w:drawing>
      </w:r>
    </w:p>
    <w:p w14:paraId="233A2E16" w14:textId="77777777" w:rsidR="00BD7891" w:rsidRPr="001E5DBB" w:rsidRDefault="00BD7891" w:rsidP="00BD7891">
      <w:pPr>
        <w:spacing w:after="0" w:line="360" w:lineRule="auto"/>
        <w:jc w:val="both"/>
        <w:rPr>
          <w:rFonts w:ascii="Times New Roman" w:hAnsi="Times New Roman" w:cs="Times New Roman"/>
          <w:b/>
          <w:i/>
          <w:sz w:val="24"/>
          <w:szCs w:val="24"/>
        </w:rPr>
      </w:pPr>
      <w:r w:rsidRPr="001E5DBB">
        <w:rPr>
          <w:rFonts w:ascii="Times New Roman" w:hAnsi="Times New Roman" w:cs="Times New Roman"/>
          <w:b/>
          <w:i/>
          <w:sz w:val="24"/>
          <w:szCs w:val="24"/>
        </w:rPr>
        <w:t>Figure 2:</w:t>
      </w:r>
    </w:p>
    <w:p w14:paraId="2CF2EAD4" w14:textId="77777777" w:rsidR="00CF1B0E" w:rsidRPr="001E5DBB" w:rsidRDefault="00CF1B0E" w:rsidP="00CF1B0E">
      <w:pPr>
        <w:spacing w:after="0" w:line="360" w:lineRule="auto"/>
        <w:jc w:val="both"/>
        <w:rPr>
          <w:rFonts w:ascii="Times New Roman" w:hAnsi="Times New Roman" w:cs="Times New Roman"/>
          <w:i/>
          <w:sz w:val="24"/>
          <w:szCs w:val="24"/>
        </w:rPr>
      </w:pPr>
      <w:proofErr w:type="spellStart"/>
      <w:r w:rsidRPr="001E5DBB">
        <w:rPr>
          <w:rFonts w:ascii="Times New Roman" w:hAnsi="Times New Roman" w:cs="Times New Roman"/>
          <w:i/>
          <w:sz w:val="24"/>
          <w:szCs w:val="24"/>
        </w:rPr>
        <w:t>Electropherogram</w:t>
      </w:r>
      <w:proofErr w:type="spellEnd"/>
      <w:r w:rsidRPr="001E5DBB">
        <w:rPr>
          <w:rFonts w:ascii="Times New Roman" w:hAnsi="Times New Roman" w:cs="Times New Roman"/>
          <w:i/>
          <w:sz w:val="24"/>
          <w:szCs w:val="24"/>
        </w:rPr>
        <w:t xml:space="preserve"> of 50 µg/L standards using the optimized conditions.</w:t>
      </w:r>
    </w:p>
    <w:p w14:paraId="421B63D9" w14:textId="61F88456" w:rsidR="00BD7891" w:rsidRPr="001E5DBB" w:rsidRDefault="007902AE" w:rsidP="00BD7891">
      <w:pPr>
        <w:spacing w:line="360" w:lineRule="auto"/>
        <w:jc w:val="both"/>
        <w:rPr>
          <w:rFonts w:ascii="Times New Roman" w:hAnsi="Times New Roman" w:cs="Times New Roman"/>
          <w:sz w:val="24"/>
          <w:szCs w:val="24"/>
        </w:rPr>
      </w:pPr>
      <w:r w:rsidRPr="007902AE">
        <w:rPr>
          <w:rFonts w:ascii="Times New Roman" w:hAnsi="Times New Roman" w:cs="Times New Roman"/>
          <w:noProof/>
          <w:sz w:val="24"/>
          <w:szCs w:val="24"/>
        </w:rPr>
        <w:lastRenderedPageBreak/>
        <w:drawing>
          <wp:inline distT="0" distB="0" distL="0" distR="0" wp14:anchorId="3A002960" wp14:editId="13A584D4">
            <wp:extent cx="5759450" cy="7192379"/>
            <wp:effectExtent l="0" t="0" r="0" b="889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9450" cy="7192379"/>
                    </a:xfrm>
                    <a:prstGeom prst="rect">
                      <a:avLst/>
                    </a:prstGeom>
                    <a:noFill/>
                    <a:ln>
                      <a:noFill/>
                    </a:ln>
                  </pic:spPr>
                </pic:pic>
              </a:graphicData>
            </a:graphic>
          </wp:inline>
        </w:drawing>
      </w:r>
    </w:p>
    <w:p w14:paraId="1F6419F0" w14:textId="77777777" w:rsidR="00433B3C" w:rsidRPr="001E5DBB" w:rsidRDefault="00433B3C" w:rsidP="00433B3C">
      <w:pPr>
        <w:spacing w:after="0" w:line="360" w:lineRule="auto"/>
        <w:jc w:val="both"/>
        <w:rPr>
          <w:rFonts w:ascii="Times New Roman" w:hAnsi="Times New Roman" w:cs="Times New Roman"/>
          <w:b/>
          <w:i/>
          <w:sz w:val="24"/>
          <w:szCs w:val="24"/>
        </w:rPr>
      </w:pPr>
      <w:r w:rsidRPr="001E5DBB">
        <w:rPr>
          <w:rFonts w:ascii="Times New Roman" w:hAnsi="Times New Roman" w:cs="Times New Roman"/>
          <w:b/>
          <w:i/>
          <w:sz w:val="24"/>
          <w:szCs w:val="24"/>
        </w:rPr>
        <w:t>Figure 3:</w:t>
      </w:r>
    </w:p>
    <w:p w14:paraId="4B1A6404" w14:textId="77777777" w:rsidR="00CF1B0E" w:rsidRPr="001E5DBB" w:rsidRDefault="00CF1B0E" w:rsidP="00CF1B0E">
      <w:pPr>
        <w:spacing w:after="0" w:line="360" w:lineRule="auto"/>
        <w:jc w:val="both"/>
        <w:rPr>
          <w:rFonts w:ascii="Times New Roman" w:hAnsi="Times New Roman" w:cs="Times New Roman"/>
          <w:i/>
          <w:sz w:val="24"/>
          <w:szCs w:val="24"/>
        </w:rPr>
      </w:pPr>
      <w:r w:rsidRPr="001E5DBB">
        <w:rPr>
          <w:rFonts w:ascii="Times New Roman" w:hAnsi="Times New Roman" w:cs="Times New Roman"/>
          <w:i/>
          <w:sz w:val="24"/>
          <w:szCs w:val="24"/>
        </w:rPr>
        <w:t xml:space="preserve">Stability of </w:t>
      </w:r>
      <w:proofErr w:type="gramStart"/>
      <w:r w:rsidRPr="001E5DBB">
        <w:rPr>
          <w:rFonts w:ascii="Times New Roman" w:hAnsi="Times New Roman" w:cs="Times New Roman"/>
          <w:i/>
          <w:sz w:val="24"/>
          <w:szCs w:val="24"/>
        </w:rPr>
        <w:t>Fe(</w:t>
      </w:r>
      <w:proofErr w:type="gramEnd"/>
      <w:r w:rsidRPr="001E5DBB">
        <w:rPr>
          <w:rFonts w:ascii="Times New Roman" w:hAnsi="Times New Roman" w:cs="Times New Roman"/>
          <w:i/>
          <w:sz w:val="24"/>
          <w:szCs w:val="24"/>
        </w:rPr>
        <w:t>II) under inappropriate storage condition at room temperature and air (oxygen) access to sample.</w:t>
      </w:r>
    </w:p>
    <w:p w14:paraId="5F30F58B" w14:textId="57A91F86" w:rsidR="00267AC4" w:rsidRPr="001E5DBB" w:rsidRDefault="007902AE" w:rsidP="00267AC4">
      <w:pPr>
        <w:spacing w:after="0" w:line="360" w:lineRule="auto"/>
        <w:jc w:val="both"/>
        <w:rPr>
          <w:rFonts w:ascii="Times New Roman" w:hAnsi="Times New Roman" w:cs="Times New Roman"/>
          <w:b/>
          <w:i/>
          <w:sz w:val="24"/>
          <w:szCs w:val="24"/>
        </w:rPr>
      </w:pPr>
      <w:r w:rsidRPr="007902AE">
        <w:rPr>
          <w:rFonts w:ascii="Times New Roman" w:hAnsi="Times New Roman" w:cs="Times New Roman"/>
          <w:b/>
          <w:i/>
          <w:noProof/>
          <w:sz w:val="24"/>
          <w:szCs w:val="24"/>
        </w:rPr>
        <w:lastRenderedPageBreak/>
        <w:drawing>
          <wp:inline distT="0" distB="0" distL="0" distR="0" wp14:anchorId="345559C1" wp14:editId="014AF458">
            <wp:extent cx="5759450" cy="4244636"/>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9450" cy="4244636"/>
                    </a:xfrm>
                    <a:prstGeom prst="rect">
                      <a:avLst/>
                    </a:prstGeom>
                    <a:noFill/>
                    <a:ln>
                      <a:noFill/>
                    </a:ln>
                  </pic:spPr>
                </pic:pic>
              </a:graphicData>
            </a:graphic>
          </wp:inline>
        </w:drawing>
      </w:r>
    </w:p>
    <w:p w14:paraId="4B171ABE" w14:textId="77777777" w:rsidR="007902AE" w:rsidRDefault="007902AE">
      <w:pPr>
        <w:rPr>
          <w:rFonts w:ascii="Times New Roman" w:hAnsi="Times New Roman" w:cs="Times New Roman"/>
          <w:b/>
          <w:i/>
          <w:sz w:val="24"/>
          <w:szCs w:val="24"/>
        </w:rPr>
      </w:pPr>
      <w:r>
        <w:rPr>
          <w:rFonts w:ascii="Times New Roman" w:hAnsi="Times New Roman" w:cs="Times New Roman"/>
          <w:b/>
          <w:i/>
          <w:sz w:val="24"/>
          <w:szCs w:val="24"/>
        </w:rPr>
        <w:br w:type="page"/>
      </w:r>
    </w:p>
    <w:p w14:paraId="40FC0A5D" w14:textId="1521C1DE" w:rsidR="00267AC4" w:rsidRPr="001E5DBB" w:rsidRDefault="00267AC4" w:rsidP="00267AC4">
      <w:pPr>
        <w:spacing w:after="0" w:line="360" w:lineRule="auto"/>
        <w:jc w:val="both"/>
        <w:rPr>
          <w:rFonts w:ascii="Times New Roman" w:hAnsi="Times New Roman" w:cs="Times New Roman"/>
          <w:b/>
          <w:i/>
          <w:sz w:val="24"/>
          <w:szCs w:val="24"/>
        </w:rPr>
      </w:pPr>
      <w:bookmarkStart w:id="36" w:name="_GoBack"/>
      <w:bookmarkEnd w:id="36"/>
      <w:r w:rsidRPr="001E5DBB">
        <w:rPr>
          <w:rFonts w:ascii="Times New Roman" w:hAnsi="Times New Roman" w:cs="Times New Roman"/>
          <w:b/>
          <w:i/>
          <w:sz w:val="24"/>
          <w:szCs w:val="24"/>
        </w:rPr>
        <w:lastRenderedPageBreak/>
        <w:t>Figure 4:</w:t>
      </w:r>
    </w:p>
    <w:p w14:paraId="50043274" w14:textId="77777777" w:rsidR="00CF1B0E" w:rsidRPr="00926C35" w:rsidRDefault="00CF1B0E" w:rsidP="00CF1B0E">
      <w:pPr>
        <w:spacing w:after="0" w:line="360" w:lineRule="auto"/>
        <w:rPr>
          <w:rFonts w:ascii="Times New Roman" w:hAnsi="Times New Roman" w:cs="Times New Roman"/>
          <w:i/>
          <w:sz w:val="24"/>
          <w:szCs w:val="24"/>
        </w:rPr>
      </w:pPr>
      <w:r w:rsidRPr="001E5DBB">
        <w:rPr>
          <w:rFonts w:ascii="Times New Roman" w:hAnsi="Times New Roman" w:cs="Times New Roman"/>
          <w:i/>
          <w:sz w:val="24"/>
          <w:szCs w:val="24"/>
        </w:rPr>
        <w:t xml:space="preserve">Fe-redox speciation analysis in a CSF sample (blue line). Peak identification is performed by standard addition to CSF of either </w:t>
      </w:r>
      <w:proofErr w:type="gramStart"/>
      <w:r w:rsidRPr="001E5DBB">
        <w:rPr>
          <w:rFonts w:ascii="Times New Roman" w:hAnsi="Times New Roman" w:cs="Times New Roman"/>
          <w:i/>
          <w:sz w:val="24"/>
          <w:szCs w:val="24"/>
        </w:rPr>
        <w:t>Fe(</w:t>
      </w:r>
      <w:proofErr w:type="gramEnd"/>
      <w:r w:rsidRPr="001E5DBB">
        <w:rPr>
          <w:rFonts w:ascii="Times New Roman" w:hAnsi="Times New Roman" w:cs="Times New Roman"/>
          <w:i/>
          <w:sz w:val="24"/>
          <w:szCs w:val="24"/>
        </w:rPr>
        <w:t>II) (red line) or Fe(III) standard (brown line).</w:t>
      </w:r>
    </w:p>
    <w:p w14:paraId="71B7E84C" w14:textId="364947B1" w:rsidR="00BD7891" w:rsidRDefault="007902AE" w:rsidP="009D0CC3">
      <w:pPr>
        <w:spacing w:line="360" w:lineRule="auto"/>
        <w:jc w:val="both"/>
        <w:rPr>
          <w:rFonts w:ascii="Times New Roman" w:hAnsi="Times New Roman" w:cs="Times New Roman"/>
          <w:sz w:val="24"/>
          <w:szCs w:val="24"/>
        </w:rPr>
      </w:pPr>
      <w:r w:rsidRPr="007902AE">
        <w:rPr>
          <w:rFonts w:ascii="Times New Roman" w:hAnsi="Times New Roman" w:cs="Times New Roman"/>
          <w:noProof/>
          <w:sz w:val="24"/>
          <w:szCs w:val="24"/>
        </w:rPr>
        <w:drawing>
          <wp:inline distT="0" distB="0" distL="0" distR="0" wp14:anchorId="72D65867" wp14:editId="523E2CCB">
            <wp:extent cx="5248275" cy="5276850"/>
            <wp:effectExtent l="0" t="0" r="952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8275" cy="5276850"/>
                    </a:xfrm>
                    <a:prstGeom prst="rect">
                      <a:avLst/>
                    </a:prstGeom>
                    <a:noFill/>
                    <a:ln>
                      <a:noFill/>
                    </a:ln>
                  </pic:spPr>
                </pic:pic>
              </a:graphicData>
            </a:graphic>
          </wp:inline>
        </w:drawing>
      </w:r>
    </w:p>
    <w:p w14:paraId="27BF0E73" w14:textId="32FDFFB5" w:rsidR="008C35E7" w:rsidRPr="00926C35" w:rsidRDefault="008C35E7" w:rsidP="009D0CC3">
      <w:pPr>
        <w:spacing w:line="360" w:lineRule="auto"/>
        <w:jc w:val="both"/>
        <w:rPr>
          <w:rFonts w:ascii="Times New Roman" w:hAnsi="Times New Roman" w:cs="Times New Roman"/>
          <w:sz w:val="24"/>
          <w:szCs w:val="24"/>
        </w:rPr>
      </w:pPr>
    </w:p>
    <w:sectPr w:rsidR="008C35E7" w:rsidRPr="00926C35" w:rsidSect="00E24951">
      <w:footerReference w:type="even" r:id="rId15"/>
      <w:footerReference w:type="default" r:id="rId16"/>
      <w:pgSz w:w="11906" w:h="16838"/>
      <w:pgMar w:top="1418" w:right="1418" w:bottom="1134"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8E50F3" w14:textId="77777777" w:rsidR="00C27A75" w:rsidRDefault="00C27A75" w:rsidP="00DB4C29">
      <w:pPr>
        <w:spacing w:after="0" w:line="240" w:lineRule="auto"/>
      </w:pPr>
      <w:r>
        <w:separator/>
      </w:r>
    </w:p>
  </w:endnote>
  <w:endnote w:type="continuationSeparator" w:id="0">
    <w:p w14:paraId="18104049" w14:textId="77777777" w:rsidR="00C27A75" w:rsidRDefault="00C27A75" w:rsidP="00DB4C29">
      <w:pPr>
        <w:spacing w:after="0" w:line="240" w:lineRule="auto"/>
      </w:pPr>
      <w:r>
        <w:continuationSeparator/>
      </w:r>
    </w:p>
  </w:endnote>
  <w:endnote w:type="continuationNotice" w:id="1">
    <w:p w14:paraId="1AB26BA7" w14:textId="77777777" w:rsidR="00C27A75" w:rsidRDefault="00C27A7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Diverda Sans Com Light">
    <w:altName w:val="MS Gothic"/>
    <w:panose1 w:val="00000000000000000000"/>
    <w:charset w:val="00"/>
    <w:family w:val="swiss"/>
    <w:notTrueType/>
    <w:pitch w:val="default"/>
    <w:sig w:usb0="00000000" w:usb1="08070000" w:usb2="00000010" w:usb3="00000000" w:csb0="00020001" w:csb1="00000000"/>
  </w:font>
  <w:font w:name="Minion Pro">
    <w:altName w:val="Minion Pro"/>
    <w:panose1 w:val="00000000000000000000"/>
    <w:charset w:val="00"/>
    <w:family w:val="roman"/>
    <w:notTrueType/>
    <w:pitch w:val="default"/>
    <w:sig w:usb0="00000003" w:usb1="00000000" w:usb2="00000000" w:usb3="00000000" w:csb0="00000001" w:csb1="00000000"/>
  </w:font>
  <w:font w:name="ITC Symbol Std Book">
    <w:altName w:val="ITC Symbol Std Book"/>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133DB5" w14:textId="77777777" w:rsidR="00D9544A" w:rsidRDefault="00D9544A" w:rsidP="00781BCE">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14:paraId="48331628" w14:textId="77777777" w:rsidR="00D9544A" w:rsidRDefault="00D9544A" w:rsidP="00E24951">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44445F" w14:textId="2D7382BA" w:rsidR="00D9544A" w:rsidRDefault="00D9544A" w:rsidP="00781BCE">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7902AE">
      <w:rPr>
        <w:rStyle w:val="Seitenzahl"/>
        <w:noProof/>
      </w:rPr>
      <w:t>18</w:t>
    </w:r>
    <w:r>
      <w:rPr>
        <w:rStyle w:val="Seitenzahl"/>
      </w:rPr>
      <w:fldChar w:fldCharType="end"/>
    </w:r>
  </w:p>
  <w:p w14:paraId="31FFA6FC" w14:textId="77777777" w:rsidR="00D9544A" w:rsidRDefault="00D9544A" w:rsidP="00E24951">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1225BD" w14:textId="77777777" w:rsidR="00C27A75" w:rsidRDefault="00C27A75" w:rsidP="00DB4C29">
      <w:pPr>
        <w:spacing w:after="0" w:line="240" w:lineRule="auto"/>
      </w:pPr>
      <w:r>
        <w:separator/>
      </w:r>
    </w:p>
  </w:footnote>
  <w:footnote w:type="continuationSeparator" w:id="0">
    <w:p w14:paraId="2AC3307D" w14:textId="77777777" w:rsidR="00C27A75" w:rsidRDefault="00C27A75" w:rsidP="00DB4C29">
      <w:pPr>
        <w:spacing w:after="0" w:line="240" w:lineRule="auto"/>
      </w:pPr>
      <w:r>
        <w:continuationSeparator/>
      </w:r>
    </w:p>
  </w:footnote>
  <w:footnote w:type="continuationNotice" w:id="1">
    <w:p w14:paraId="21531176" w14:textId="77777777" w:rsidR="00C27A75" w:rsidRDefault="00C27A7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93FBF"/>
    <w:multiLevelType w:val="hybridMultilevel"/>
    <w:tmpl w:val="FBF20DA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E12045E"/>
    <w:multiLevelType w:val="hybridMultilevel"/>
    <w:tmpl w:val="92428164"/>
    <w:lvl w:ilvl="0" w:tplc="8EC469A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5211CD"/>
    <w:multiLevelType w:val="hybridMultilevel"/>
    <w:tmpl w:val="B7F60A0E"/>
    <w:lvl w:ilvl="0" w:tplc="B27CF6AC">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318A3C34"/>
    <w:multiLevelType w:val="hybridMultilevel"/>
    <w:tmpl w:val="76AC188E"/>
    <w:lvl w:ilvl="0" w:tplc="6896A86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23079D"/>
    <w:multiLevelType w:val="hybridMultilevel"/>
    <w:tmpl w:val="92428164"/>
    <w:lvl w:ilvl="0" w:tplc="8EC469A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9A741F"/>
    <w:multiLevelType w:val="hybridMultilevel"/>
    <w:tmpl w:val="D1B0FC88"/>
    <w:lvl w:ilvl="0" w:tplc="178A51F0">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520F46D8"/>
    <w:multiLevelType w:val="hybridMultilevel"/>
    <w:tmpl w:val="413C1B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54435D59"/>
    <w:multiLevelType w:val="hybridMultilevel"/>
    <w:tmpl w:val="C8C49852"/>
    <w:lvl w:ilvl="0" w:tplc="17206F6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7A166F34"/>
    <w:multiLevelType w:val="hybridMultilevel"/>
    <w:tmpl w:val="B896085C"/>
    <w:lvl w:ilvl="0" w:tplc="5122F842">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8"/>
  </w:num>
  <w:num w:numId="4">
    <w:abstractNumId w:val="5"/>
  </w:num>
  <w:num w:numId="5">
    <w:abstractNumId w:val="2"/>
  </w:num>
  <w:num w:numId="6">
    <w:abstractNumId w:val="3"/>
  </w:num>
  <w:num w:numId="7">
    <w:abstractNumId w:val="7"/>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DateAndTime/>
  <w:displayBackgroundShape/>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f9txere4wxpxqeewaxpsedw09sdsxzffvr2&quot;&gt;BM-working-lib&lt;record-ids&gt;&lt;item&gt;128&lt;/item&gt;&lt;item&gt;181&lt;/item&gt;&lt;item&gt;216&lt;/item&gt;&lt;item&gt;220&lt;/item&gt;&lt;item&gt;228&lt;/item&gt;&lt;item&gt;232&lt;/item&gt;&lt;item&gt;283&lt;/item&gt;&lt;item&gt;284&lt;/item&gt;&lt;item&gt;346&lt;/item&gt;&lt;item&gt;471&lt;/item&gt;&lt;item&gt;472&lt;/item&gt;&lt;item&gt;473&lt;/item&gt;&lt;item&gt;474&lt;/item&gt;&lt;item&gt;475&lt;/item&gt;&lt;item&gt;476&lt;/item&gt;&lt;item&gt;477&lt;/item&gt;&lt;item&gt;478&lt;/item&gt;&lt;item&gt;479&lt;/item&gt;&lt;item&gt;481&lt;/item&gt;&lt;item&gt;482&lt;/item&gt;&lt;item&gt;483&lt;/item&gt;&lt;item&gt;486&lt;/item&gt;&lt;item&gt;489&lt;/item&gt;&lt;item&gt;502&lt;/item&gt;&lt;item&gt;503&lt;/item&gt;&lt;item&gt;504&lt;/item&gt;&lt;item&gt;505&lt;/item&gt;&lt;item&gt;506&lt;/item&gt;&lt;item&gt;507&lt;/item&gt;&lt;item&gt;508&lt;/item&gt;&lt;/record-ids&gt;&lt;/item&gt;&lt;/Libraries&gt;"/>
  </w:docVars>
  <w:rsids>
    <w:rsidRoot w:val="00A476BE"/>
    <w:rsid w:val="00000CFF"/>
    <w:rsid w:val="0000131D"/>
    <w:rsid w:val="0000139A"/>
    <w:rsid w:val="00001D4F"/>
    <w:rsid w:val="00001DC0"/>
    <w:rsid w:val="0000200F"/>
    <w:rsid w:val="00002156"/>
    <w:rsid w:val="00002234"/>
    <w:rsid w:val="000024BA"/>
    <w:rsid w:val="00002782"/>
    <w:rsid w:val="00003179"/>
    <w:rsid w:val="0000336E"/>
    <w:rsid w:val="00004593"/>
    <w:rsid w:val="00004916"/>
    <w:rsid w:val="0000524F"/>
    <w:rsid w:val="000054B5"/>
    <w:rsid w:val="000054B8"/>
    <w:rsid w:val="00005620"/>
    <w:rsid w:val="000059FD"/>
    <w:rsid w:val="00005B07"/>
    <w:rsid w:val="00005C05"/>
    <w:rsid w:val="00006F54"/>
    <w:rsid w:val="000070D4"/>
    <w:rsid w:val="0000752B"/>
    <w:rsid w:val="000075BA"/>
    <w:rsid w:val="00007DB2"/>
    <w:rsid w:val="000100EE"/>
    <w:rsid w:val="000101BA"/>
    <w:rsid w:val="000107C6"/>
    <w:rsid w:val="00010B6C"/>
    <w:rsid w:val="00011101"/>
    <w:rsid w:val="00011681"/>
    <w:rsid w:val="00011E86"/>
    <w:rsid w:val="00011FA9"/>
    <w:rsid w:val="000122DB"/>
    <w:rsid w:val="000124F7"/>
    <w:rsid w:val="0001274A"/>
    <w:rsid w:val="00012C8C"/>
    <w:rsid w:val="00013072"/>
    <w:rsid w:val="000138B5"/>
    <w:rsid w:val="0001397E"/>
    <w:rsid w:val="000139AF"/>
    <w:rsid w:val="00013F30"/>
    <w:rsid w:val="0001486D"/>
    <w:rsid w:val="00014945"/>
    <w:rsid w:val="00014A61"/>
    <w:rsid w:val="00015D6E"/>
    <w:rsid w:val="00016275"/>
    <w:rsid w:val="00016B77"/>
    <w:rsid w:val="000178DD"/>
    <w:rsid w:val="00020949"/>
    <w:rsid w:val="00020AAC"/>
    <w:rsid w:val="00020E38"/>
    <w:rsid w:val="00020F6A"/>
    <w:rsid w:val="00020FB8"/>
    <w:rsid w:val="000214F3"/>
    <w:rsid w:val="0002187E"/>
    <w:rsid w:val="00021A7D"/>
    <w:rsid w:val="00021DDD"/>
    <w:rsid w:val="0002247E"/>
    <w:rsid w:val="00022689"/>
    <w:rsid w:val="0002275C"/>
    <w:rsid w:val="0002298A"/>
    <w:rsid w:val="0002301E"/>
    <w:rsid w:val="0002368A"/>
    <w:rsid w:val="0002374B"/>
    <w:rsid w:val="0002554B"/>
    <w:rsid w:val="00025751"/>
    <w:rsid w:val="0002592E"/>
    <w:rsid w:val="00026095"/>
    <w:rsid w:val="00026A21"/>
    <w:rsid w:val="00026E25"/>
    <w:rsid w:val="00026E4B"/>
    <w:rsid w:val="00027AD9"/>
    <w:rsid w:val="00030035"/>
    <w:rsid w:val="00030478"/>
    <w:rsid w:val="00030C88"/>
    <w:rsid w:val="00031278"/>
    <w:rsid w:val="00031873"/>
    <w:rsid w:val="00031B13"/>
    <w:rsid w:val="00031B9D"/>
    <w:rsid w:val="00032723"/>
    <w:rsid w:val="00032A2F"/>
    <w:rsid w:val="0003315D"/>
    <w:rsid w:val="00033F68"/>
    <w:rsid w:val="00033FAC"/>
    <w:rsid w:val="000342EA"/>
    <w:rsid w:val="000344DB"/>
    <w:rsid w:val="00034688"/>
    <w:rsid w:val="00034C57"/>
    <w:rsid w:val="000354FD"/>
    <w:rsid w:val="00035A92"/>
    <w:rsid w:val="000360E8"/>
    <w:rsid w:val="000361F8"/>
    <w:rsid w:val="00036764"/>
    <w:rsid w:val="00036B10"/>
    <w:rsid w:val="00037FFC"/>
    <w:rsid w:val="000401F2"/>
    <w:rsid w:val="000409A7"/>
    <w:rsid w:val="00040C18"/>
    <w:rsid w:val="00040D55"/>
    <w:rsid w:val="00040E8B"/>
    <w:rsid w:val="000414B4"/>
    <w:rsid w:val="000416AD"/>
    <w:rsid w:val="00041D42"/>
    <w:rsid w:val="000422E7"/>
    <w:rsid w:val="000422EF"/>
    <w:rsid w:val="000428DD"/>
    <w:rsid w:val="00042905"/>
    <w:rsid w:val="00042F9F"/>
    <w:rsid w:val="0004350F"/>
    <w:rsid w:val="00043ADA"/>
    <w:rsid w:val="00043B07"/>
    <w:rsid w:val="00043B1D"/>
    <w:rsid w:val="00043BA1"/>
    <w:rsid w:val="0004520E"/>
    <w:rsid w:val="000454B5"/>
    <w:rsid w:val="000457B6"/>
    <w:rsid w:val="00046A38"/>
    <w:rsid w:val="00046A71"/>
    <w:rsid w:val="00046CE0"/>
    <w:rsid w:val="00046E34"/>
    <w:rsid w:val="00046F8D"/>
    <w:rsid w:val="00047794"/>
    <w:rsid w:val="00047C9E"/>
    <w:rsid w:val="00050E9B"/>
    <w:rsid w:val="00051101"/>
    <w:rsid w:val="00051206"/>
    <w:rsid w:val="00051458"/>
    <w:rsid w:val="000514AD"/>
    <w:rsid w:val="00051575"/>
    <w:rsid w:val="00052356"/>
    <w:rsid w:val="00052BDD"/>
    <w:rsid w:val="00052DD5"/>
    <w:rsid w:val="00053A84"/>
    <w:rsid w:val="0005426C"/>
    <w:rsid w:val="0005439C"/>
    <w:rsid w:val="000547F4"/>
    <w:rsid w:val="00054B79"/>
    <w:rsid w:val="000550EC"/>
    <w:rsid w:val="0005593E"/>
    <w:rsid w:val="00055C7B"/>
    <w:rsid w:val="00055E12"/>
    <w:rsid w:val="000566EE"/>
    <w:rsid w:val="00056A6B"/>
    <w:rsid w:val="00056ED0"/>
    <w:rsid w:val="000576A4"/>
    <w:rsid w:val="00057763"/>
    <w:rsid w:val="00057B4F"/>
    <w:rsid w:val="00060066"/>
    <w:rsid w:val="00060162"/>
    <w:rsid w:val="00060527"/>
    <w:rsid w:val="000605FE"/>
    <w:rsid w:val="00060D36"/>
    <w:rsid w:val="00061821"/>
    <w:rsid w:val="00061841"/>
    <w:rsid w:val="00062057"/>
    <w:rsid w:val="00062952"/>
    <w:rsid w:val="00062B1B"/>
    <w:rsid w:val="00062FAB"/>
    <w:rsid w:val="00064495"/>
    <w:rsid w:val="00064A38"/>
    <w:rsid w:val="000655EA"/>
    <w:rsid w:val="0006579D"/>
    <w:rsid w:val="00065A46"/>
    <w:rsid w:val="00065C09"/>
    <w:rsid w:val="00065F23"/>
    <w:rsid w:val="0006637A"/>
    <w:rsid w:val="0006665B"/>
    <w:rsid w:val="0006691B"/>
    <w:rsid w:val="00066AD1"/>
    <w:rsid w:val="00066C3C"/>
    <w:rsid w:val="00066C57"/>
    <w:rsid w:val="00066CF5"/>
    <w:rsid w:val="000671BC"/>
    <w:rsid w:val="0006731D"/>
    <w:rsid w:val="000673C5"/>
    <w:rsid w:val="00067E01"/>
    <w:rsid w:val="00067FA3"/>
    <w:rsid w:val="00071268"/>
    <w:rsid w:val="00071321"/>
    <w:rsid w:val="00072A58"/>
    <w:rsid w:val="00072D84"/>
    <w:rsid w:val="00072E3A"/>
    <w:rsid w:val="00072F67"/>
    <w:rsid w:val="000733DD"/>
    <w:rsid w:val="00073850"/>
    <w:rsid w:val="00073950"/>
    <w:rsid w:val="00073DAE"/>
    <w:rsid w:val="00074D9A"/>
    <w:rsid w:val="00074EAA"/>
    <w:rsid w:val="00075748"/>
    <w:rsid w:val="00076233"/>
    <w:rsid w:val="00076995"/>
    <w:rsid w:val="00076C18"/>
    <w:rsid w:val="00077003"/>
    <w:rsid w:val="0007727D"/>
    <w:rsid w:val="00077474"/>
    <w:rsid w:val="000778E9"/>
    <w:rsid w:val="00080835"/>
    <w:rsid w:val="00081213"/>
    <w:rsid w:val="0008194F"/>
    <w:rsid w:val="00082EAB"/>
    <w:rsid w:val="000830CD"/>
    <w:rsid w:val="00083A2D"/>
    <w:rsid w:val="00083C3D"/>
    <w:rsid w:val="00083D08"/>
    <w:rsid w:val="00084530"/>
    <w:rsid w:val="00084EC2"/>
    <w:rsid w:val="00085C0B"/>
    <w:rsid w:val="00085C5B"/>
    <w:rsid w:val="00085DD1"/>
    <w:rsid w:val="000860CF"/>
    <w:rsid w:val="00086D78"/>
    <w:rsid w:val="000876F3"/>
    <w:rsid w:val="000909B0"/>
    <w:rsid w:val="000913DF"/>
    <w:rsid w:val="00091D70"/>
    <w:rsid w:val="00091DDD"/>
    <w:rsid w:val="00092226"/>
    <w:rsid w:val="000925AA"/>
    <w:rsid w:val="00092882"/>
    <w:rsid w:val="00093341"/>
    <w:rsid w:val="00093774"/>
    <w:rsid w:val="0009400E"/>
    <w:rsid w:val="00095720"/>
    <w:rsid w:val="00095BDF"/>
    <w:rsid w:val="00096447"/>
    <w:rsid w:val="000965BF"/>
    <w:rsid w:val="00096E34"/>
    <w:rsid w:val="00096EA1"/>
    <w:rsid w:val="00097145"/>
    <w:rsid w:val="000974CA"/>
    <w:rsid w:val="000975B7"/>
    <w:rsid w:val="000976AF"/>
    <w:rsid w:val="00097893"/>
    <w:rsid w:val="000A04D9"/>
    <w:rsid w:val="000A091D"/>
    <w:rsid w:val="000A0A6F"/>
    <w:rsid w:val="000A0CD9"/>
    <w:rsid w:val="000A2255"/>
    <w:rsid w:val="000A2476"/>
    <w:rsid w:val="000A25BD"/>
    <w:rsid w:val="000A2D5F"/>
    <w:rsid w:val="000A374A"/>
    <w:rsid w:val="000A44B9"/>
    <w:rsid w:val="000A52DC"/>
    <w:rsid w:val="000A55E6"/>
    <w:rsid w:val="000A58F7"/>
    <w:rsid w:val="000A5CCE"/>
    <w:rsid w:val="000A65C3"/>
    <w:rsid w:val="000A6B54"/>
    <w:rsid w:val="000A6E3E"/>
    <w:rsid w:val="000A7331"/>
    <w:rsid w:val="000A7512"/>
    <w:rsid w:val="000A7601"/>
    <w:rsid w:val="000A770D"/>
    <w:rsid w:val="000A78B2"/>
    <w:rsid w:val="000A7A70"/>
    <w:rsid w:val="000B0178"/>
    <w:rsid w:val="000B0894"/>
    <w:rsid w:val="000B094E"/>
    <w:rsid w:val="000B0984"/>
    <w:rsid w:val="000B0A5D"/>
    <w:rsid w:val="000B0B67"/>
    <w:rsid w:val="000B0BB3"/>
    <w:rsid w:val="000B0C98"/>
    <w:rsid w:val="000B2110"/>
    <w:rsid w:val="000B2454"/>
    <w:rsid w:val="000B3558"/>
    <w:rsid w:val="000B3CC2"/>
    <w:rsid w:val="000B440D"/>
    <w:rsid w:val="000B4685"/>
    <w:rsid w:val="000B46F5"/>
    <w:rsid w:val="000B49B8"/>
    <w:rsid w:val="000B4B2B"/>
    <w:rsid w:val="000B5A59"/>
    <w:rsid w:val="000B5E09"/>
    <w:rsid w:val="000B600C"/>
    <w:rsid w:val="000B6384"/>
    <w:rsid w:val="000B6E1A"/>
    <w:rsid w:val="000B7189"/>
    <w:rsid w:val="000B7844"/>
    <w:rsid w:val="000B7A7C"/>
    <w:rsid w:val="000C01B8"/>
    <w:rsid w:val="000C0250"/>
    <w:rsid w:val="000C03CC"/>
    <w:rsid w:val="000C04D5"/>
    <w:rsid w:val="000C04F8"/>
    <w:rsid w:val="000C0569"/>
    <w:rsid w:val="000C0AD5"/>
    <w:rsid w:val="000C0DFD"/>
    <w:rsid w:val="000C1087"/>
    <w:rsid w:val="000C1097"/>
    <w:rsid w:val="000C1FB1"/>
    <w:rsid w:val="000C2B6C"/>
    <w:rsid w:val="000C30D0"/>
    <w:rsid w:val="000C381F"/>
    <w:rsid w:val="000C393A"/>
    <w:rsid w:val="000C39FC"/>
    <w:rsid w:val="000C3B98"/>
    <w:rsid w:val="000C4A86"/>
    <w:rsid w:val="000C4E25"/>
    <w:rsid w:val="000C53C9"/>
    <w:rsid w:val="000C565A"/>
    <w:rsid w:val="000C5CC5"/>
    <w:rsid w:val="000C5DA1"/>
    <w:rsid w:val="000C6BC0"/>
    <w:rsid w:val="000C7119"/>
    <w:rsid w:val="000D0397"/>
    <w:rsid w:val="000D04B8"/>
    <w:rsid w:val="000D0600"/>
    <w:rsid w:val="000D0D17"/>
    <w:rsid w:val="000D183A"/>
    <w:rsid w:val="000D1F66"/>
    <w:rsid w:val="000D269F"/>
    <w:rsid w:val="000D272A"/>
    <w:rsid w:val="000D2F68"/>
    <w:rsid w:val="000D3E45"/>
    <w:rsid w:val="000D3EEF"/>
    <w:rsid w:val="000D47CF"/>
    <w:rsid w:val="000D5338"/>
    <w:rsid w:val="000D54B6"/>
    <w:rsid w:val="000D5715"/>
    <w:rsid w:val="000D5937"/>
    <w:rsid w:val="000D60D6"/>
    <w:rsid w:val="000D6768"/>
    <w:rsid w:val="000D6E7D"/>
    <w:rsid w:val="000D70D2"/>
    <w:rsid w:val="000D77DF"/>
    <w:rsid w:val="000D77F2"/>
    <w:rsid w:val="000E0147"/>
    <w:rsid w:val="000E198D"/>
    <w:rsid w:val="000E19EE"/>
    <w:rsid w:val="000E2076"/>
    <w:rsid w:val="000E20D0"/>
    <w:rsid w:val="000E21C4"/>
    <w:rsid w:val="000E2634"/>
    <w:rsid w:val="000E2FEB"/>
    <w:rsid w:val="000E421D"/>
    <w:rsid w:val="000E4719"/>
    <w:rsid w:val="000E54DD"/>
    <w:rsid w:val="000E5C69"/>
    <w:rsid w:val="000E5DA3"/>
    <w:rsid w:val="000E6360"/>
    <w:rsid w:val="000E6F33"/>
    <w:rsid w:val="000F00DB"/>
    <w:rsid w:val="000F0251"/>
    <w:rsid w:val="000F1050"/>
    <w:rsid w:val="000F18FB"/>
    <w:rsid w:val="000F1BA4"/>
    <w:rsid w:val="000F208E"/>
    <w:rsid w:val="000F224C"/>
    <w:rsid w:val="000F228C"/>
    <w:rsid w:val="000F229B"/>
    <w:rsid w:val="000F2429"/>
    <w:rsid w:val="000F26D4"/>
    <w:rsid w:val="000F3D87"/>
    <w:rsid w:val="000F3E45"/>
    <w:rsid w:val="000F3F2C"/>
    <w:rsid w:val="000F4042"/>
    <w:rsid w:val="000F5495"/>
    <w:rsid w:val="000F54F7"/>
    <w:rsid w:val="000F573E"/>
    <w:rsid w:val="000F5D07"/>
    <w:rsid w:val="000F5FDA"/>
    <w:rsid w:val="000F6F8C"/>
    <w:rsid w:val="000F7048"/>
    <w:rsid w:val="000F707E"/>
    <w:rsid w:val="000F75A7"/>
    <w:rsid w:val="000F7F9B"/>
    <w:rsid w:val="00100036"/>
    <w:rsid w:val="001004B4"/>
    <w:rsid w:val="00101379"/>
    <w:rsid w:val="00101F66"/>
    <w:rsid w:val="001020A0"/>
    <w:rsid w:val="0010222F"/>
    <w:rsid w:val="00102239"/>
    <w:rsid w:val="001024C3"/>
    <w:rsid w:val="00102C27"/>
    <w:rsid w:val="00102F17"/>
    <w:rsid w:val="0010348B"/>
    <w:rsid w:val="00103D36"/>
    <w:rsid w:val="00103F94"/>
    <w:rsid w:val="00104726"/>
    <w:rsid w:val="00104916"/>
    <w:rsid w:val="00104D20"/>
    <w:rsid w:val="001057CA"/>
    <w:rsid w:val="001062DD"/>
    <w:rsid w:val="00106718"/>
    <w:rsid w:val="00106A54"/>
    <w:rsid w:val="00106A6C"/>
    <w:rsid w:val="00106D7A"/>
    <w:rsid w:val="00107129"/>
    <w:rsid w:val="00107706"/>
    <w:rsid w:val="00107B79"/>
    <w:rsid w:val="00107DCE"/>
    <w:rsid w:val="0011114B"/>
    <w:rsid w:val="00111578"/>
    <w:rsid w:val="00111B41"/>
    <w:rsid w:val="001128B2"/>
    <w:rsid w:val="001136FE"/>
    <w:rsid w:val="00113A0A"/>
    <w:rsid w:val="00113FBE"/>
    <w:rsid w:val="00114879"/>
    <w:rsid w:val="00114FD2"/>
    <w:rsid w:val="00116A86"/>
    <w:rsid w:val="00116C06"/>
    <w:rsid w:val="00117616"/>
    <w:rsid w:val="0012051F"/>
    <w:rsid w:val="00120A6B"/>
    <w:rsid w:val="00120C08"/>
    <w:rsid w:val="00121179"/>
    <w:rsid w:val="001214AA"/>
    <w:rsid w:val="001217C9"/>
    <w:rsid w:val="00122208"/>
    <w:rsid w:val="00123BEF"/>
    <w:rsid w:val="00124477"/>
    <w:rsid w:val="00124584"/>
    <w:rsid w:val="00124587"/>
    <w:rsid w:val="0012472F"/>
    <w:rsid w:val="0012477B"/>
    <w:rsid w:val="00124FB5"/>
    <w:rsid w:val="00125408"/>
    <w:rsid w:val="00125B6F"/>
    <w:rsid w:val="00125E9F"/>
    <w:rsid w:val="001261D1"/>
    <w:rsid w:val="00126A59"/>
    <w:rsid w:val="00126C90"/>
    <w:rsid w:val="00126CAD"/>
    <w:rsid w:val="0012707A"/>
    <w:rsid w:val="001270D1"/>
    <w:rsid w:val="0012774F"/>
    <w:rsid w:val="001278E1"/>
    <w:rsid w:val="001304B4"/>
    <w:rsid w:val="001305A4"/>
    <w:rsid w:val="00131330"/>
    <w:rsid w:val="001316C8"/>
    <w:rsid w:val="00131AD5"/>
    <w:rsid w:val="00131F3A"/>
    <w:rsid w:val="00131F5F"/>
    <w:rsid w:val="00131FCE"/>
    <w:rsid w:val="001324F4"/>
    <w:rsid w:val="001329E9"/>
    <w:rsid w:val="00132D29"/>
    <w:rsid w:val="00133763"/>
    <w:rsid w:val="00133A2F"/>
    <w:rsid w:val="00133A37"/>
    <w:rsid w:val="00133C5F"/>
    <w:rsid w:val="00133F4E"/>
    <w:rsid w:val="001340F1"/>
    <w:rsid w:val="00134395"/>
    <w:rsid w:val="00134858"/>
    <w:rsid w:val="00134D03"/>
    <w:rsid w:val="00135076"/>
    <w:rsid w:val="0013515C"/>
    <w:rsid w:val="00135229"/>
    <w:rsid w:val="00135FA5"/>
    <w:rsid w:val="00136176"/>
    <w:rsid w:val="001361C6"/>
    <w:rsid w:val="00136813"/>
    <w:rsid w:val="00136921"/>
    <w:rsid w:val="00136AB2"/>
    <w:rsid w:val="00136C7C"/>
    <w:rsid w:val="00137116"/>
    <w:rsid w:val="00137563"/>
    <w:rsid w:val="00137C5F"/>
    <w:rsid w:val="00140061"/>
    <w:rsid w:val="00140563"/>
    <w:rsid w:val="0014088D"/>
    <w:rsid w:val="00140984"/>
    <w:rsid w:val="00140C56"/>
    <w:rsid w:val="001412F2"/>
    <w:rsid w:val="00141323"/>
    <w:rsid w:val="001419C2"/>
    <w:rsid w:val="00141CC9"/>
    <w:rsid w:val="00142526"/>
    <w:rsid w:val="001425C9"/>
    <w:rsid w:val="00143460"/>
    <w:rsid w:val="00143781"/>
    <w:rsid w:val="00143983"/>
    <w:rsid w:val="00143E41"/>
    <w:rsid w:val="001444E8"/>
    <w:rsid w:val="00144B48"/>
    <w:rsid w:val="00144BE5"/>
    <w:rsid w:val="00144E0C"/>
    <w:rsid w:val="00144E91"/>
    <w:rsid w:val="0014502E"/>
    <w:rsid w:val="00145322"/>
    <w:rsid w:val="00145468"/>
    <w:rsid w:val="0014574A"/>
    <w:rsid w:val="00147737"/>
    <w:rsid w:val="001500A6"/>
    <w:rsid w:val="0015076B"/>
    <w:rsid w:val="00150F76"/>
    <w:rsid w:val="001510C2"/>
    <w:rsid w:val="00151825"/>
    <w:rsid w:val="001518C8"/>
    <w:rsid w:val="00152063"/>
    <w:rsid w:val="00152601"/>
    <w:rsid w:val="001529BB"/>
    <w:rsid w:val="001530D9"/>
    <w:rsid w:val="00153AF4"/>
    <w:rsid w:val="00155481"/>
    <w:rsid w:val="001556B5"/>
    <w:rsid w:val="00155918"/>
    <w:rsid w:val="00155BCB"/>
    <w:rsid w:val="00155C3A"/>
    <w:rsid w:val="00155DF3"/>
    <w:rsid w:val="00156367"/>
    <w:rsid w:val="00156455"/>
    <w:rsid w:val="001565B7"/>
    <w:rsid w:val="00156DA0"/>
    <w:rsid w:val="00156F48"/>
    <w:rsid w:val="001573A1"/>
    <w:rsid w:val="0015755D"/>
    <w:rsid w:val="00157751"/>
    <w:rsid w:val="00157AAB"/>
    <w:rsid w:val="00157AD5"/>
    <w:rsid w:val="00157BC6"/>
    <w:rsid w:val="00157BF5"/>
    <w:rsid w:val="00157D38"/>
    <w:rsid w:val="00157D42"/>
    <w:rsid w:val="0016052E"/>
    <w:rsid w:val="00160BB8"/>
    <w:rsid w:val="0016153C"/>
    <w:rsid w:val="001619FA"/>
    <w:rsid w:val="00161DDB"/>
    <w:rsid w:val="00161E30"/>
    <w:rsid w:val="00162049"/>
    <w:rsid w:val="00162071"/>
    <w:rsid w:val="00162D48"/>
    <w:rsid w:val="001632E5"/>
    <w:rsid w:val="0016343A"/>
    <w:rsid w:val="0016383D"/>
    <w:rsid w:val="00163901"/>
    <w:rsid w:val="0016399E"/>
    <w:rsid w:val="00163E6E"/>
    <w:rsid w:val="001654AC"/>
    <w:rsid w:val="00165519"/>
    <w:rsid w:val="001656C2"/>
    <w:rsid w:val="00165E23"/>
    <w:rsid w:val="00166096"/>
    <w:rsid w:val="00166A4F"/>
    <w:rsid w:val="001673B6"/>
    <w:rsid w:val="001678A8"/>
    <w:rsid w:val="001705FA"/>
    <w:rsid w:val="00170B27"/>
    <w:rsid w:val="00170F8C"/>
    <w:rsid w:val="0017154C"/>
    <w:rsid w:val="001724F0"/>
    <w:rsid w:val="001726CC"/>
    <w:rsid w:val="00172F16"/>
    <w:rsid w:val="00173A19"/>
    <w:rsid w:val="00174638"/>
    <w:rsid w:val="00174DD3"/>
    <w:rsid w:val="001751C0"/>
    <w:rsid w:val="001758B3"/>
    <w:rsid w:val="00175918"/>
    <w:rsid w:val="00175ACD"/>
    <w:rsid w:val="00175B09"/>
    <w:rsid w:val="00175BCD"/>
    <w:rsid w:val="00175D41"/>
    <w:rsid w:val="00175E4C"/>
    <w:rsid w:val="00176A28"/>
    <w:rsid w:val="0017719B"/>
    <w:rsid w:val="001807BD"/>
    <w:rsid w:val="00180976"/>
    <w:rsid w:val="00180CDA"/>
    <w:rsid w:val="00181104"/>
    <w:rsid w:val="00181251"/>
    <w:rsid w:val="00181DD2"/>
    <w:rsid w:val="0018230A"/>
    <w:rsid w:val="00182B4B"/>
    <w:rsid w:val="001832BC"/>
    <w:rsid w:val="0018376C"/>
    <w:rsid w:val="00183BCF"/>
    <w:rsid w:val="001845EF"/>
    <w:rsid w:val="00184C82"/>
    <w:rsid w:val="00184FE9"/>
    <w:rsid w:val="00185151"/>
    <w:rsid w:val="001855DF"/>
    <w:rsid w:val="001858B8"/>
    <w:rsid w:val="00185D2B"/>
    <w:rsid w:val="001860BB"/>
    <w:rsid w:val="00186573"/>
    <w:rsid w:val="00186A16"/>
    <w:rsid w:val="00186CCA"/>
    <w:rsid w:val="00186DAF"/>
    <w:rsid w:val="001879C9"/>
    <w:rsid w:val="00187D80"/>
    <w:rsid w:val="00187EA5"/>
    <w:rsid w:val="00187F1E"/>
    <w:rsid w:val="00190413"/>
    <w:rsid w:val="001906F0"/>
    <w:rsid w:val="00190BCC"/>
    <w:rsid w:val="00190EA9"/>
    <w:rsid w:val="00191613"/>
    <w:rsid w:val="0019183F"/>
    <w:rsid w:val="00192424"/>
    <w:rsid w:val="00193062"/>
    <w:rsid w:val="00194437"/>
    <w:rsid w:val="001946F4"/>
    <w:rsid w:val="0019495E"/>
    <w:rsid w:val="00195384"/>
    <w:rsid w:val="001955DC"/>
    <w:rsid w:val="00196156"/>
    <w:rsid w:val="00196697"/>
    <w:rsid w:val="00196902"/>
    <w:rsid w:val="00196EBF"/>
    <w:rsid w:val="00196FC3"/>
    <w:rsid w:val="00197303"/>
    <w:rsid w:val="00197FB3"/>
    <w:rsid w:val="001A045F"/>
    <w:rsid w:val="001A0681"/>
    <w:rsid w:val="001A0910"/>
    <w:rsid w:val="001A0C8E"/>
    <w:rsid w:val="001A1157"/>
    <w:rsid w:val="001A13E7"/>
    <w:rsid w:val="001A1D8C"/>
    <w:rsid w:val="001A2365"/>
    <w:rsid w:val="001A2397"/>
    <w:rsid w:val="001A2441"/>
    <w:rsid w:val="001A2891"/>
    <w:rsid w:val="001A2A27"/>
    <w:rsid w:val="001A322F"/>
    <w:rsid w:val="001A3292"/>
    <w:rsid w:val="001A3730"/>
    <w:rsid w:val="001A3C2D"/>
    <w:rsid w:val="001A4788"/>
    <w:rsid w:val="001A4790"/>
    <w:rsid w:val="001A5069"/>
    <w:rsid w:val="001A5396"/>
    <w:rsid w:val="001A5C5C"/>
    <w:rsid w:val="001A64EC"/>
    <w:rsid w:val="001A6588"/>
    <w:rsid w:val="001A6737"/>
    <w:rsid w:val="001A6D34"/>
    <w:rsid w:val="001A7D96"/>
    <w:rsid w:val="001B0091"/>
    <w:rsid w:val="001B0347"/>
    <w:rsid w:val="001B040B"/>
    <w:rsid w:val="001B0538"/>
    <w:rsid w:val="001B072E"/>
    <w:rsid w:val="001B09E7"/>
    <w:rsid w:val="001B13A7"/>
    <w:rsid w:val="001B1467"/>
    <w:rsid w:val="001B2AC6"/>
    <w:rsid w:val="001B2BC6"/>
    <w:rsid w:val="001B2C90"/>
    <w:rsid w:val="001B2EBB"/>
    <w:rsid w:val="001B2F46"/>
    <w:rsid w:val="001B31F0"/>
    <w:rsid w:val="001B5E05"/>
    <w:rsid w:val="001B5F60"/>
    <w:rsid w:val="001B62B8"/>
    <w:rsid w:val="001B63D7"/>
    <w:rsid w:val="001B6484"/>
    <w:rsid w:val="001B6CFF"/>
    <w:rsid w:val="001B760A"/>
    <w:rsid w:val="001C01CD"/>
    <w:rsid w:val="001C02EA"/>
    <w:rsid w:val="001C0B2B"/>
    <w:rsid w:val="001C146A"/>
    <w:rsid w:val="001C23FE"/>
    <w:rsid w:val="001C25EE"/>
    <w:rsid w:val="001C2782"/>
    <w:rsid w:val="001C29DB"/>
    <w:rsid w:val="001C2F90"/>
    <w:rsid w:val="001C3654"/>
    <w:rsid w:val="001C37F4"/>
    <w:rsid w:val="001C428E"/>
    <w:rsid w:val="001C4CAE"/>
    <w:rsid w:val="001C526D"/>
    <w:rsid w:val="001C57E1"/>
    <w:rsid w:val="001C61F9"/>
    <w:rsid w:val="001C6DA0"/>
    <w:rsid w:val="001C70D8"/>
    <w:rsid w:val="001C741C"/>
    <w:rsid w:val="001C79D9"/>
    <w:rsid w:val="001D0073"/>
    <w:rsid w:val="001D0567"/>
    <w:rsid w:val="001D0762"/>
    <w:rsid w:val="001D076C"/>
    <w:rsid w:val="001D07AA"/>
    <w:rsid w:val="001D1199"/>
    <w:rsid w:val="001D1220"/>
    <w:rsid w:val="001D167B"/>
    <w:rsid w:val="001D16DB"/>
    <w:rsid w:val="001D2C43"/>
    <w:rsid w:val="001D2F71"/>
    <w:rsid w:val="001D31FE"/>
    <w:rsid w:val="001D37AD"/>
    <w:rsid w:val="001D3870"/>
    <w:rsid w:val="001D4928"/>
    <w:rsid w:val="001D5072"/>
    <w:rsid w:val="001D5848"/>
    <w:rsid w:val="001D5A1E"/>
    <w:rsid w:val="001D6503"/>
    <w:rsid w:val="001D7C4F"/>
    <w:rsid w:val="001E0106"/>
    <w:rsid w:val="001E077C"/>
    <w:rsid w:val="001E0B37"/>
    <w:rsid w:val="001E11CC"/>
    <w:rsid w:val="001E1BC5"/>
    <w:rsid w:val="001E1C0A"/>
    <w:rsid w:val="001E1DC2"/>
    <w:rsid w:val="001E2544"/>
    <w:rsid w:val="001E36FE"/>
    <w:rsid w:val="001E4FBA"/>
    <w:rsid w:val="001E503B"/>
    <w:rsid w:val="001E5132"/>
    <w:rsid w:val="001E5DBB"/>
    <w:rsid w:val="001E62A4"/>
    <w:rsid w:val="001E640F"/>
    <w:rsid w:val="001E6959"/>
    <w:rsid w:val="001E73E5"/>
    <w:rsid w:val="001E7515"/>
    <w:rsid w:val="001E76FA"/>
    <w:rsid w:val="001F0587"/>
    <w:rsid w:val="001F05C2"/>
    <w:rsid w:val="001F0634"/>
    <w:rsid w:val="001F0789"/>
    <w:rsid w:val="001F09E6"/>
    <w:rsid w:val="001F0B87"/>
    <w:rsid w:val="001F10AF"/>
    <w:rsid w:val="001F1341"/>
    <w:rsid w:val="001F1382"/>
    <w:rsid w:val="001F14D6"/>
    <w:rsid w:val="001F1513"/>
    <w:rsid w:val="001F1927"/>
    <w:rsid w:val="001F2280"/>
    <w:rsid w:val="001F23A6"/>
    <w:rsid w:val="001F26B6"/>
    <w:rsid w:val="001F2E4E"/>
    <w:rsid w:val="001F34A1"/>
    <w:rsid w:val="001F34F2"/>
    <w:rsid w:val="001F3AB0"/>
    <w:rsid w:val="001F44B5"/>
    <w:rsid w:val="001F45A6"/>
    <w:rsid w:val="001F4B32"/>
    <w:rsid w:val="001F530A"/>
    <w:rsid w:val="001F549E"/>
    <w:rsid w:val="001F6544"/>
    <w:rsid w:val="001F687A"/>
    <w:rsid w:val="001F704D"/>
    <w:rsid w:val="001F72B3"/>
    <w:rsid w:val="001F7311"/>
    <w:rsid w:val="001F7577"/>
    <w:rsid w:val="001F766F"/>
    <w:rsid w:val="001F7778"/>
    <w:rsid w:val="00201109"/>
    <w:rsid w:val="0020255D"/>
    <w:rsid w:val="002039F7"/>
    <w:rsid w:val="00204699"/>
    <w:rsid w:val="0020491E"/>
    <w:rsid w:val="002066DD"/>
    <w:rsid w:val="00206892"/>
    <w:rsid w:val="00206CF6"/>
    <w:rsid w:val="00206FE2"/>
    <w:rsid w:val="00207125"/>
    <w:rsid w:val="0020719E"/>
    <w:rsid w:val="00207482"/>
    <w:rsid w:val="00207739"/>
    <w:rsid w:val="00207753"/>
    <w:rsid w:val="00210414"/>
    <w:rsid w:val="00210636"/>
    <w:rsid w:val="00210796"/>
    <w:rsid w:val="00210F58"/>
    <w:rsid w:val="00211049"/>
    <w:rsid w:val="002118D3"/>
    <w:rsid w:val="00211B79"/>
    <w:rsid w:val="00211E55"/>
    <w:rsid w:val="0021220E"/>
    <w:rsid w:val="00212932"/>
    <w:rsid w:val="00212A5C"/>
    <w:rsid w:val="00212BB0"/>
    <w:rsid w:val="00212F4B"/>
    <w:rsid w:val="00213C04"/>
    <w:rsid w:val="00214802"/>
    <w:rsid w:val="00214D10"/>
    <w:rsid w:val="00214EDA"/>
    <w:rsid w:val="0021547C"/>
    <w:rsid w:val="00215A01"/>
    <w:rsid w:val="0021628B"/>
    <w:rsid w:val="00216625"/>
    <w:rsid w:val="00216B35"/>
    <w:rsid w:val="00217342"/>
    <w:rsid w:val="00217852"/>
    <w:rsid w:val="00217AE3"/>
    <w:rsid w:val="00217B03"/>
    <w:rsid w:val="002201FE"/>
    <w:rsid w:val="00221519"/>
    <w:rsid w:val="002217FE"/>
    <w:rsid w:val="002218F1"/>
    <w:rsid w:val="002218FC"/>
    <w:rsid w:val="00221915"/>
    <w:rsid w:val="00221B1A"/>
    <w:rsid w:val="00221C0C"/>
    <w:rsid w:val="002227D2"/>
    <w:rsid w:val="00223643"/>
    <w:rsid w:val="00223AA1"/>
    <w:rsid w:val="00224223"/>
    <w:rsid w:val="0022472E"/>
    <w:rsid w:val="00225206"/>
    <w:rsid w:val="00225250"/>
    <w:rsid w:val="00225CAD"/>
    <w:rsid w:val="0022654F"/>
    <w:rsid w:val="0022656E"/>
    <w:rsid w:val="00227B46"/>
    <w:rsid w:val="00230017"/>
    <w:rsid w:val="00230101"/>
    <w:rsid w:val="002301D1"/>
    <w:rsid w:val="002306E1"/>
    <w:rsid w:val="00230BFD"/>
    <w:rsid w:val="00230C0B"/>
    <w:rsid w:val="00230D0C"/>
    <w:rsid w:val="00230E50"/>
    <w:rsid w:val="0023101F"/>
    <w:rsid w:val="00231BCF"/>
    <w:rsid w:val="00231F9B"/>
    <w:rsid w:val="00232940"/>
    <w:rsid w:val="0023336C"/>
    <w:rsid w:val="00234729"/>
    <w:rsid w:val="002348CD"/>
    <w:rsid w:val="0023523E"/>
    <w:rsid w:val="002353E6"/>
    <w:rsid w:val="00235882"/>
    <w:rsid w:val="002359B3"/>
    <w:rsid w:val="00236A5A"/>
    <w:rsid w:val="00236BC9"/>
    <w:rsid w:val="00236C67"/>
    <w:rsid w:val="00236DE8"/>
    <w:rsid w:val="002373D4"/>
    <w:rsid w:val="002373F2"/>
    <w:rsid w:val="0023745E"/>
    <w:rsid w:val="00237509"/>
    <w:rsid w:val="00237774"/>
    <w:rsid w:val="002378EA"/>
    <w:rsid w:val="00237A44"/>
    <w:rsid w:val="00240371"/>
    <w:rsid w:val="00240ACE"/>
    <w:rsid w:val="00240D42"/>
    <w:rsid w:val="00240DAF"/>
    <w:rsid w:val="00240E7E"/>
    <w:rsid w:val="002414A5"/>
    <w:rsid w:val="002417DA"/>
    <w:rsid w:val="00241FA0"/>
    <w:rsid w:val="0024224D"/>
    <w:rsid w:val="0024244B"/>
    <w:rsid w:val="00242583"/>
    <w:rsid w:val="00242D28"/>
    <w:rsid w:val="00243438"/>
    <w:rsid w:val="002437FD"/>
    <w:rsid w:val="00243889"/>
    <w:rsid w:val="00243DB1"/>
    <w:rsid w:val="00243F3B"/>
    <w:rsid w:val="002442E5"/>
    <w:rsid w:val="0024477D"/>
    <w:rsid w:val="002457CC"/>
    <w:rsid w:val="00245D74"/>
    <w:rsid w:val="00245D87"/>
    <w:rsid w:val="00245E33"/>
    <w:rsid w:val="00246F12"/>
    <w:rsid w:val="002475D8"/>
    <w:rsid w:val="00247C38"/>
    <w:rsid w:val="00247CE4"/>
    <w:rsid w:val="00250386"/>
    <w:rsid w:val="00250A56"/>
    <w:rsid w:val="00250C42"/>
    <w:rsid w:val="00251083"/>
    <w:rsid w:val="002512EC"/>
    <w:rsid w:val="002514C1"/>
    <w:rsid w:val="00251518"/>
    <w:rsid w:val="002518B6"/>
    <w:rsid w:val="0025199D"/>
    <w:rsid w:val="00251F6D"/>
    <w:rsid w:val="002521D7"/>
    <w:rsid w:val="00252985"/>
    <w:rsid w:val="00252CCE"/>
    <w:rsid w:val="002538E3"/>
    <w:rsid w:val="00253C1D"/>
    <w:rsid w:val="00253C96"/>
    <w:rsid w:val="002541A1"/>
    <w:rsid w:val="002543B7"/>
    <w:rsid w:val="00254F97"/>
    <w:rsid w:val="00255307"/>
    <w:rsid w:val="002559CD"/>
    <w:rsid w:val="002560F6"/>
    <w:rsid w:val="0025611D"/>
    <w:rsid w:val="00257BE0"/>
    <w:rsid w:val="002605B8"/>
    <w:rsid w:val="00260C54"/>
    <w:rsid w:val="00261399"/>
    <w:rsid w:val="00262B33"/>
    <w:rsid w:val="00262E01"/>
    <w:rsid w:val="0026331E"/>
    <w:rsid w:val="0026427D"/>
    <w:rsid w:val="0026450F"/>
    <w:rsid w:val="00264A27"/>
    <w:rsid w:val="00264CA7"/>
    <w:rsid w:val="00264F7E"/>
    <w:rsid w:val="0026522F"/>
    <w:rsid w:val="002668CE"/>
    <w:rsid w:val="00266A13"/>
    <w:rsid w:val="00266C53"/>
    <w:rsid w:val="00267AC4"/>
    <w:rsid w:val="00270C58"/>
    <w:rsid w:val="002717D4"/>
    <w:rsid w:val="00271E04"/>
    <w:rsid w:val="00272251"/>
    <w:rsid w:val="00272ACB"/>
    <w:rsid w:val="00273786"/>
    <w:rsid w:val="002739D1"/>
    <w:rsid w:val="00273AF3"/>
    <w:rsid w:val="00273B23"/>
    <w:rsid w:val="00274069"/>
    <w:rsid w:val="0027428F"/>
    <w:rsid w:val="0027438A"/>
    <w:rsid w:val="002745B3"/>
    <w:rsid w:val="00274D53"/>
    <w:rsid w:val="00276853"/>
    <w:rsid w:val="00276BB9"/>
    <w:rsid w:val="0027703F"/>
    <w:rsid w:val="00277418"/>
    <w:rsid w:val="00280DE2"/>
    <w:rsid w:val="00281733"/>
    <w:rsid w:val="00281B5A"/>
    <w:rsid w:val="00281BD3"/>
    <w:rsid w:val="00281F4E"/>
    <w:rsid w:val="00282B62"/>
    <w:rsid w:val="00282F45"/>
    <w:rsid w:val="00283CA3"/>
    <w:rsid w:val="00283DB7"/>
    <w:rsid w:val="00283EBD"/>
    <w:rsid w:val="002841DF"/>
    <w:rsid w:val="0028449F"/>
    <w:rsid w:val="00284B06"/>
    <w:rsid w:val="00287ED7"/>
    <w:rsid w:val="002908E0"/>
    <w:rsid w:val="00290CD9"/>
    <w:rsid w:val="002910C0"/>
    <w:rsid w:val="002914CC"/>
    <w:rsid w:val="00291834"/>
    <w:rsid w:val="00291ECC"/>
    <w:rsid w:val="0029209B"/>
    <w:rsid w:val="002928F0"/>
    <w:rsid w:val="00292DC1"/>
    <w:rsid w:val="00292DF9"/>
    <w:rsid w:val="002939C1"/>
    <w:rsid w:val="00293E90"/>
    <w:rsid w:val="002941EF"/>
    <w:rsid w:val="0029514E"/>
    <w:rsid w:val="002951F1"/>
    <w:rsid w:val="00295389"/>
    <w:rsid w:val="0029589A"/>
    <w:rsid w:val="002958E2"/>
    <w:rsid w:val="00296415"/>
    <w:rsid w:val="00296868"/>
    <w:rsid w:val="00296C36"/>
    <w:rsid w:val="00297435"/>
    <w:rsid w:val="002A00D9"/>
    <w:rsid w:val="002A033D"/>
    <w:rsid w:val="002A0762"/>
    <w:rsid w:val="002A086A"/>
    <w:rsid w:val="002A1AD6"/>
    <w:rsid w:val="002A1C17"/>
    <w:rsid w:val="002A1D49"/>
    <w:rsid w:val="002A1D6C"/>
    <w:rsid w:val="002A1E58"/>
    <w:rsid w:val="002A250C"/>
    <w:rsid w:val="002A2A60"/>
    <w:rsid w:val="002A2DE3"/>
    <w:rsid w:val="002A31EE"/>
    <w:rsid w:val="002A3423"/>
    <w:rsid w:val="002A3A73"/>
    <w:rsid w:val="002A3AEA"/>
    <w:rsid w:val="002A4A6B"/>
    <w:rsid w:val="002A519E"/>
    <w:rsid w:val="002A5324"/>
    <w:rsid w:val="002A604D"/>
    <w:rsid w:val="002A60A4"/>
    <w:rsid w:val="002A6AA5"/>
    <w:rsid w:val="002A6B1E"/>
    <w:rsid w:val="002A6FB0"/>
    <w:rsid w:val="002A7994"/>
    <w:rsid w:val="002A7A1D"/>
    <w:rsid w:val="002A7DA6"/>
    <w:rsid w:val="002A7DCE"/>
    <w:rsid w:val="002A7E15"/>
    <w:rsid w:val="002B03C6"/>
    <w:rsid w:val="002B0587"/>
    <w:rsid w:val="002B0C7E"/>
    <w:rsid w:val="002B1220"/>
    <w:rsid w:val="002B2183"/>
    <w:rsid w:val="002B2D43"/>
    <w:rsid w:val="002B342B"/>
    <w:rsid w:val="002B3683"/>
    <w:rsid w:val="002B3D36"/>
    <w:rsid w:val="002B40CD"/>
    <w:rsid w:val="002B47D3"/>
    <w:rsid w:val="002B5084"/>
    <w:rsid w:val="002B5CB7"/>
    <w:rsid w:val="002B5F8F"/>
    <w:rsid w:val="002B621D"/>
    <w:rsid w:val="002B6591"/>
    <w:rsid w:val="002B67C2"/>
    <w:rsid w:val="002B6843"/>
    <w:rsid w:val="002B687D"/>
    <w:rsid w:val="002B69C9"/>
    <w:rsid w:val="002B6C27"/>
    <w:rsid w:val="002B6CEF"/>
    <w:rsid w:val="002B6D65"/>
    <w:rsid w:val="002B70AB"/>
    <w:rsid w:val="002B7145"/>
    <w:rsid w:val="002B71B1"/>
    <w:rsid w:val="002B75C7"/>
    <w:rsid w:val="002B7C6F"/>
    <w:rsid w:val="002B7ED2"/>
    <w:rsid w:val="002C059D"/>
    <w:rsid w:val="002C0803"/>
    <w:rsid w:val="002C08A6"/>
    <w:rsid w:val="002C08C7"/>
    <w:rsid w:val="002C0900"/>
    <w:rsid w:val="002C1886"/>
    <w:rsid w:val="002C20F9"/>
    <w:rsid w:val="002C2772"/>
    <w:rsid w:val="002C2B18"/>
    <w:rsid w:val="002C2CDB"/>
    <w:rsid w:val="002C2EAB"/>
    <w:rsid w:val="002C484A"/>
    <w:rsid w:val="002C5333"/>
    <w:rsid w:val="002C537E"/>
    <w:rsid w:val="002C58DD"/>
    <w:rsid w:val="002C5DC4"/>
    <w:rsid w:val="002C5F2E"/>
    <w:rsid w:val="002C6348"/>
    <w:rsid w:val="002C6512"/>
    <w:rsid w:val="002C6527"/>
    <w:rsid w:val="002C6B6C"/>
    <w:rsid w:val="002C6F27"/>
    <w:rsid w:val="002C7F2E"/>
    <w:rsid w:val="002D015C"/>
    <w:rsid w:val="002D01DE"/>
    <w:rsid w:val="002D0573"/>
    <w:rsid w:val="002D0A69"/>
    <w:rsid w:val="002D2039"/>
    <w:rsid w:val="002D2411"/>
    <w:rsid w:val="002D255F"/>
    <w:rsid w:val="002D2887"/>
    <w:rsid w:val="002D2909"/>
    <w:rsid w:val="002D37B9"/>
    <w:rsid w:val="002D399E"/>
    <w:rsid w:val="002D3C69"/>
    <w:rsid w:val="002D3C9C"/>
    <w:rsid w:val="002D3E2C"/>
    <w:rsid w:val="002D3ED9"/>
    <w:rsid w:val="002D3F8C"/>
    <w:rsid w:val="002D4703"/>
    <w:rsid w:val="002D4827"/>
    <w:rsid w:val="002D4E37"/>
    <w:rsid w:val="002D5A69"/>
    <w:rsid w:val="002D62C0"/>
    <w:rsid w:val="002D6D77"/>
    <w:rsid w:val="002D6E62"/>
    <w:rsid w:val="002D71EF"/>
    <w:rsid w:val="002D7246"/>
    <w:rsid w:val="002D7575"/>
    <w:rsid w:val="002D773D"/>
    <w:rsid w:val="002E0669"/>
    <w:rsid w:val="002E09FB"/>
    <w:rsid w:val="002E21A3"/>
    <w:rsid w:val="002E2FFA"/>
    <w:rsid w:val="002E3B88"/>
    <w:rsid w:val="002E3E8D"/>
    <w:rsid w:val="002E4005"/>
    <w:rsid w:val="002E40C6"/>
    <w:rsid w:val="002E4804"/>
    <w:rsid w:val="002E489F"/>
    <w:rsid w:val="002E48CA"/>
    <w:rsid w:val="002E4F03"/>
    <w:rsid w:val="002E4F3C"/>
    <w:rsid w:val="002E4F59"/>
    <w:rsid w:val="002E59D9"/>
    <w:rsid w:val="002E5A1D"/>
    <w:rsid w:val="002E5A80"/>
    <w:rsid w:val="002E69BE"/>
    <w:rsid w:val="002E6A52"/>
    <w:rsid w:val="002E6E49"/>
    <w:rsid w:val="002E71B4"/>
    <w:rsid w:val="002E741D"/>
    <w:rsid w:val="002E7935"/>
    <w:rsid w:val="002E7D8E"/>
    <w:rsid w:val="002F0C0E"/>
    <w:rsid w:val="002F1091"/>
    <w:rsid w:val="002F16D4"/>
    <w:rsid w:val="002F20F3"/>
    <w:rsid w:val="002F222C"/>
    <w:rsid w:val="002F37CA"/>
    <w:rsid w:val="002F4363"/>
    <w:rsid w:val="002F4794"/>
    <w:rsid w:val="002F5B17"/>
    <w:rsid w:val="002F5BE5"/>
    <w:rsid w:val="002F700B"/>
    <w:rsid w:val="002F7158"/>
    <w:rsid w:val="002F720B"/>
    <w:rsid w:val="003004FE"/>
    <w:rsid w:val="0030082F"/>
    <w:rsid w:val="00302F4A"/>
    <w:rsid w:val="003032F8"/>
    <w:rsid w:val="00303F93"/>
    <w:rsid w:val="00304218"/>
    <w:rsid w:val="003042F5"/>
    <w:rsid w:val="00304704"/>
    <w:rsid w:val="0030483F"/>
    <w:rsid w:val="00304D8B"/>
    <w:rsid w:val="00305041"/>
    <w:rsid w:val="003052C0"/>
    <w:rsid w:val="00305CAF"/>
    <w:rsid w:val="00306094"/>
    <w:rsid w:val="0030652D"/>
    <w:rsid w:val="00306E38"/>
    <w:rsid w:val="003078FC"/>
    <w:rsid w:val="0030790B"/>
    <w:rsid w:val="0031057D"/>
    <w:rsid w:val="003106F9"/>
    <w:rsid w:val="0031071A"/>
    <w:rsid w:val="00310808"/>
    <w:rsid w:val="00310E2B"/>
    <w:rsid w:val="003114A2"/>
    <w:rsid w:val="003115FB"/>
    <w:rsid w:val="00311D28"/>
    <w:rsid w:val="00311D86"/>
    <w:rsid w:val="003131F3"/>
    <w:rsid w:val="00313296"/>
    <w:rsid w:val="00313807"/>
    <w:rsid w:val="0031391B"/>
    <w:rsid w:val="003144BC"/>
    <w:rsid w:val="00314ABE"/>
    <w:rsid w:val="00314F2D"/>
    <w:rsid w:val="003152CD"/>
    <w:rsid w:val="00315639"/>
    <w:rsid w:val="003156BE"/>
    <w:rsid w:val="003157A1"/>
    <w:rsid w:val="003158F9"/>
    <w:rsid w:val="00315AEB"/>
    <w:rsid w:val="00315D60"/>
    <w:rsid w:val="00316484"/>
    <w:rsid w:val="003167E4"/>
    <w:rsid w:val="00316832"/>
    <w:rsid w:val="00316A55"/>
    <w:rsid w:val="00316AA3"/>
    <w:rsid w:val="00317367"/>
    <w:rsid w:val="00317816"/>
    <w:rsid w:val="00320083"/>
    <w:rsid w:val="00320B77"/>
    <w:rsid w:val="00320DC8"/>
    <w:rsid w:val="00320E25"/>
    <w:rsid w:val="00323393"/>
    <w:rsid w:val="0032399B"/>
    <w:rsid w:val="00323C05"/>
    <w:rsid w:val="00323D3D"/>
    <w:rsid w:val="00324138"/>
    <w:rsid w:val="0032430A"/>
    <w:rsid w:val="003244BE"/>
    <w:rsid w:val="003245C7"/>
    <w:rsid w:val="00324758"/>
    <w:rsid w:val="003249E0"/>
    <w:rsid w:val="00324D3F"/>
    <w:rsid w:val="00324D4E"/>
    <w:rsid w:val="00325083"/>
    <w:rsid w:val="00325119"/>
    <w:rsid w:val="00325473"/>
    <w:rsid w:val="00325515"/>
    <w:rsid w:val="003257A6"/>
    <w:rsid w:val="003258E0"/>
    <w:rsid w:val="00325D96"/>
    <w:rsid w:val="00327197"/>
    <w:rsid w:val="0032719B"/>
    <w:rsid w:val="003271A0"/>
    <w:rsid w:val="003274D6"/>
    <w:rsid w:val="003275EE"/>
    <w:rsid w:val="0032780B"/>
    <w:rsid w:val="00330555"/>
    <w:rsid w:val="003305F8"/>
    <w:rsid w:val="00330CB1"/>
    <w:rsid w:val="00330DB3"/>
    <w:rsid w:val="00331337"/>
    <w:rsid w:val="003315D6"/>
    <w:rsid w:val="0033163C"/>
    <w:rsid w:val="00331643"/>
    <w:rsid w:val="003317BA"/>
    <w:rsid w:val="00331BC8"/>
    <w:rsid w:val="003323EE"/>
    <w:rsid w:val="003324D9"/>
    <w:rsid w:val="0033295E"/>
    <w:rsid w:val="00332DA1"/>
    <w:rsid w:val="00332E92"/>
    <w:rsid w:val="00332FDA"/>
    <w:rsid w:val="003333D5"/>
    <w:rsid w:val="0033362B"/>
    <w:rsid w:val="00334033"/>
    <w:rsid w:val="0033603B"/>
    <w:rsid w:val="00336165"/>
    <w:rsid w:val="003362C1"/>
    <w:rsid w:val="00336792"/>
    <w:rsid w:val="003367E4"/>
    <w:rsid w:val="0033767A"/>
    <w:rsid w:val="00337B6D"/>
    <w:rsid w:val="0034007C"/>
    <w:rsid w:val="00340F90"/>
    <w:rsid w:val="00341B15"/>
    <w:rsid w:val="00342794"/>
    <w:rsid w:val="0034325C"/>
    <w:rsid w:val="003436B8"/>
    <w:rsid w:val="003437FF"/>
    <w:rsid w:val="00344F1A"/>
    <w:rsid w:val="00344FA6"/>
    <w:rsid w:val="00345087"/>
    <w:rsid w:val="003453E0"/>
    <w:rsid w:val="00345CEF"/>
    <w:rsid w:val="003461D1"/>
    <w:rsid w:val="003462FB"/>
    <w:rsid w:val="00347B9B"/>
    <w:rsid w:val="00347F04"/>
    <w:rsid w:val="00350853"/>
    <w:rsid w:val="0035093E"/>
    <w:rsid w:val="003509F1"/>
    <w:rsid w:val="00350A8B"/>
    <w:rsid w:val="00350DF4"/>
    <w:rsid w:val="00351031"/>
    <w:rsid w:val="00351125"/>
    <w:rsid w:val="00352176"/>
    <w:rsid w:val="003524EC"/>
    <w:rsid w:val="003528C7"/>
    <w:rsid w:val="00352A2B"/>
    <w:rsid w:val="00352A77"/>
    <w:rsid w:val="00353439"/>
    <w:rsid w:val="003535E4"/>
    <w:rsid w:val="00353969"/>
    <w:rsid w:val="003539F8"/>
    <w:rsid w:val="00353ECC"/>
    <w:rsid w:val="00353F7B"/>
    <w:rsid w:val="0035438A"/>
    <w:rsid w:val="003543F7"/>
    <w:rsid w:val="0035441C"/>
    <w:rsid w:val="00354B15"/>
    <w:rsid w:val="00354D2B"/>
    <w:rsid w:val="00355109"/>
    <w:rsid w:val="00355767"/>
    <w:rsid w:val="00355888"/>
    <w:rsid w:val="00355EF0"/>
    <w:rsid w:val="00356E72"/>
    <w:rsid w:val="00357038"/>
    <w:rsid w:val="0035706B"/>
    <w:rsid w:val="003570DF"/>
    <w:rsid w:val="003571C2"/>
    <w:rsid w:val="0035766A"/>
    <w:rsid w:val="00357A41"/>
    <w:rsid w:val="0036010F"/>
    <w:rsid w:val="003601B0"/>
    <w:rsid w:val="00360684"/>
    <w:rsid w:val="00360886"/>
    <w:rsid w:val="00360E23"/>
    <w:rsid w:val="00361311"/>
    <w:rsid w:val="0036144C"/>
    <w:rsid w:val="00361656"/>
    <w:rsid w:val="0036228D"/>
    <w:rsid w:val="0036231C"/>
    <w:rsid w:val="003625FC"/>
    <w:rsid w:val="003627AF"/>
    <w:rsid w:val="00362FB5"/>
    <w:rsid w:val="00364FAA"/>
    <w:rsid w:val="00365B6B"/>
    <w:rsid w:val="00365FA7"/>
    <w:rsid w:val="003668A9"/>
    <w:rsid w:val="003674C0"/>
    <w:rsid w:val="0036758C"/>
    <w:rsid w:val="003703DB"/>
    <w:rsid w:val="003704BD"/>
    <w:rsid w:val="003708E5"/>
    <w:rsid w:val="00370A7A"/>
    <w:rsid w:val="00370CA0"/>
    <w:rsid w:val="00370E12"/>
    <w:rsid w:val="00370F1E"/>
    <w:rsid w:val="00371206"/>
    <w:rsid w:val="0037208F"/>
    <w:rsid w:val="003721D9"/>
    <w:rsid w:val="003724D5"/>
    <w:rsid w:val="00372504"/>
    <w:rsid w:val="00373572"/>
    <w:rsid w:val="00373759"/>
    <w:rsid w:val="003738C6"/>
    <w:rsid w:val="00373CED"/>
    <w:rsid w:val="0037425C"/>
    <w:rsid w:val="003742E6"/>
    <w:rsid w:val="003746A5"/>
    <w:rsid w:val="00374AA3"/>
    <w:rsid w:val="00375058"/>
    <w:rsid w:val="003750BD"/>
    <w:rsid w:val="00375395"/>
    <w:rsid w:val="0037570B"/>
    <w:rsid w:val="00376080"/>
    <w:rsid w:val="00376581"/>
    <w:rsid w:val="00376673"/>
    <w:rsid w:val="00376867"/>
    <w:rsid w:val="00376E93"/>
    <w:rsid w:val="00377356"/>
    <w:rsid w:val="003775A5"/>
    <w:rsid w:val="0037778A"/>
    <w:rsid w:val="003777C7"/>
    <w:rsid w:val="003778F6"/>
    <w:rsid w:val="00377969"/>
    <w:rsid w:val="00377E13"/>
    <w:rsid w:val="003809A5"/>
    <w:rsid w:val="00380CEA"/>
    <w:rsid w:val="0038103B"/>
    <w:rsid w:val="003810E4"/>
    <w:rsid w:val="003811D6"/>
    <w:rsid w:val="003812AD"/>
    <w:rsid w:val="0038172B"/>
    <w:rsid w:val="00382ABF"/>
    <w:rsid w:val="00382B52"/>
    <w:rsid w:val="00383005"/>
    <w:rsid w:val="00383A05"/>
    <w:rsid w:val="003848F6"/>
    <w:rsid w:val="00384B92"/>
    <w:rsid w:val="0038533F"/>
    <w:rsid w:val="00385607"/>
    <w:rsid w:val="0038565D"/>
    <w:rsid w:val="00385B76"/>
    <w:rsid w:val="003863ED"/>
    <w:rsid w:val="00386A88"/>
    <w:rsid w:val="003870B7"/>
    <w:rsid w:val="003870B9"/>
    <w:rsid w:val="00387FDF"/>
    <w:rsid w:val="003905AC"/>
    <w:rsid w:val="00390D8E"/>
    <w:rsid w:val="0039319D"/>
    <w:rsid w:val="0039439E"/>
    <w:rsid w:val="00394412"/>
    <w:rsid w:val="00394EB7"/>
    <w:rsid w:val="00394FF8"/>
    <w:rsid w:val="003953ED"/>
    <w:rsid w:val="0039579E"/>
    <w:rsid w:val="00395F0E"/>
    <w:rsid w:val="00395FE8"/>
    <w:rsid w:val="0039603C"/>
    <w:rsid w:val="00396ACD"/>
    <w:rsid w:val="00396BC6"/>
    <w:rsid w:val="00396CD3"/>
    <w:rsid w:val="0039700D"/>
    <w:rsid w:val="003974F7"/>
    <w:rsid w:val="003975E0"/>
    <w:rsid w:val="0039774F"/>
    <w:rsid w:val="00397A21"/>
    <w:rsid w:val="003A0C19"/>
    <w:rsid w:val="003A0DF5"/>
    <w:rsid w:val="003A0F1F"/>
    <w:rsid w:val="003A0F9D"/>
    <w:rsid w:val="003A16FD"/>
    <w:rsid w:val="003A18EC"/>
    <w:rsid w:val="003A1ADA"/>
    <w:rsid w:val="003A31CF"/>
    <w:rsid w:val="003A3608"/>
    <w:rsid w:val="003A3C2E"/>
    <w:rsid w:val="003A5343"/>
    <w:rsid w:val="003A5542"/>
    <w:rsid w:val="003A57C2"/>
    <w:rsid w:val="003A5E8F"/>
    <w:rsid w:val="003A63A9"/>
    <w:rsid w:val="003A6F31"/>
    <w:rsid w:val="003A75A1"/>
    <w:rsid w:val="003A75EE"/>
    <w:rsid w:val="003A79C7"/>
    <w:rsid w:val="003B04F0"/>
    <w:rsid w:val="003B0D7C"/>
    <w:rsid w:val="003B1181"/>
    <w:rsid w:val="003B1436"/>
    <w:rsid w:val="003B1A07"/>
    <w:rsid w:val="003B2B42"/>
    <w:rsid w:val="003B2E21"/>
    <w:rsid w:val="003B330A"/>
    <w:rsid w:val="003B3ABF"/>
    <w:rsid w:val="003B3E1D"/>
    <w:rsid w:val="003B4D20"/>
    <w:rsid w:val="003B5664"/>
    <w:rsid w:val="003B5BE7"/>
    <w:rsid w:val="003B5C03"/>
    <w:rsid w:val="003B6E05"/>
    <w:rsid w:val="003B6EAE"/>
    <w:rsid w:val="003B6FD1"/>
    <w:rsid w:val="003B7091"/>
    <w:rsid w:val="003B7579"/>
    <w:rsid w:val="003B7DA3"/>
    <w:rsid w:val="003C002C"/>
    <w:rsid w:val="003C022B"/>
    <w:rsid w:val="003C035B"/>
    <w:rsid w:val="003C03E1"/>
    <w:rsid w:val="003C05C9"/>
    <w:rsid w:val="003C05DB"/>
    <w:rsid w:val="003C0705"/>
    <w:rsid w:val="003C0AAA"/>
    <w:rsid w:val="003C100D"/>
    <w:rsid w:val="003C1205"/>
    <w:rsid w:val="003C19CC"/>
    <w:rsid w:val="003C2084"/>
    <w:rsid w:val="003C2BB5"/>
    <w:rsid w:val="003C325D"/>
    <w:rsid w:val="003C3AEB"/>
    <w:rsid w:val="003C409E"/>
    <w:rsid w:val="003C4FF3"/>
    <w:rsid w:val="003C50A6"/>
    <w:rsid w:val="003C52A9"/>
    <w:rsid w:val="003C5323"/>
    <w:rsid w:val="003C559B"/>
    <w:rsid w:val="003C5662"/>
    <w:rsid w:val="003C5C0C"/>
    <w:rsid w:val="003C5D40"/>
    <w:rsid w:val="003C5E5B"/>
    <w:rsid w:val="003C6068"/>
    <w:rsid w:val="003C6D9B"/>
    <w:rsid w:val="003C7022"/>
    <w:rsid w:val="003C736F"/>
    <w:rsid w:val="003C782E"/>
    <w:rsid w:val="003C7974"/>
    <w:rsid w:val="003D0668"/>
    <w:rsid w:val="003D0978"/>
    <w:rsid w:val="003D0B77"/>
    <w:rsid w:val="003D0BB3"/>
    <w:rsid w:val="003D0CA2"/>
    <w:rsid w:val="003D228A"/>
    <w:rsid w:val="003D2C3B"/>
    <w:rsid w:val="003D35AF"/>
    <w:rsid w:val="003D39BB"/>
    <w:rsid w:val="003D3C2A"/>
    <w:rsid w:val="003D3CF4"/>
    <w:rsid w:val="003D3F8D"/>
    <w:rsid w:val="003D3FEB"/>
    <w:rsid w:val="003D4121"/>
    <w:rsid w:val="003D4213"/>
    <w:rsid w:val="003D5446"/>
    <w:rsid w:val="003D5977"/>
    <w:rsid w:val="003D5F93"/>
    <w:rsid w:val="003D636D"/>
    <w:rsid w:val="003D70B8"/>
    <w:rsid w:val="003D7419"/>
    <w:rsid w:val="003D744D"/>
    <w:rsid w:val="003D74C7"/>
    <w:rsid w:val="003D7B8D"/>
    <w:rsid w:val="003D7BFE"/>
    <w:rsid w:val="003E0420"/>
    <w:rsid w:val="003E0F59"/>
    <w:rsid w:val="003E13DC"/>
    <w:rsid w:val="003E1946"/>
    <w:rsid w:val="003E1AFC"/>
    <w:rsid w:val="003E2041"/>
    <w:rsid w:val="003E251D"/>
    <w:rsid w:val="003E28F8"/>
    <w:rsid w:val="003E295E"/>
    <w:rsid w:val="003E2D8C"/>
    <w:rsid w:val="003E316F"/>
    <w:rsid w:val="003E342C"/>
    <w:rsid w:val="003E352E"/>
    <w:rsid w:val="003E36D9"/>
    <w:rsid w:val="003E409B"/>
    <w:rsid w:val="003E4203"/>
    <w:rsid w:val="003E45FC"/>
    <w:rsid w:val="003E4619"/>
    <w:rsid w:val="003E48EB"/>
    <w:rsid w:val="003E53CE"/>
    <w:rsid w:val="003E547F"/>
    <w:rsid w:val="003E5717"/>
    <w:rsid w:val="003E5D0B"/>
    <w:rsid w:val="003E5D65"/>
    <w:rsid w:val="003E616F"/>
    <w:rsid w:val="003E6865"/>
    <w:rsid w:val="003E692C"/>
    <w:rsid w:val="003E6C6A"/>
    <w:rsid w:val="003E6D08"/>
    <w:rsid w:val="003E76C7"/>
    <w:rsid w:val="003E78D2"/>
    <w:rsid w:val="003E7C77"/>
    <w:rsid w:val="003F0118"/>
    <w:rsid w:val="003F09C8"/>
    <w:rsid w:val="003F1125"/>
    <w:rsid w:val="003F1FB6"/>
    <w:rsid w:val="003F219D"/>
    <w:rsid w:val="003F2289"/>
    <w:rsid w:val="003F23E8"/>
    <w:rsid w:val="003F242C"/>
    <w:rsid w:val="003F2A8E"/>
    <w:rsid w:val="003F3CE3"/>
    <w:rsid w:val="003F4421"/>
    <w:rsid w:val="003F464F"/>
    <w:rsid w:val="003F5F12"/>
    <w:rsid w:val="003F6A49"/>
    <w:rsid w:val="003F6AFC"/>
    <w:rsid w:val="003F6B6D"/>
    <w:rsid w:val="003F70E4"/>
    <w:rsid w:val="003F75C7"/>
    <w:rsid w:val="003F7AE0"/>
    <w:rsid w:val="003F7CCA"/>
    <w:rsid w:val="00400253"/>
    <w:rsid w:val="00400735"/>
    <w:rsid w:val="0040082F"/>
    <w:rsid w:val="00400BAD"/>
    <w:rsid w:val="00401CDC"/>
    <w:rsid w:val="00401E79"/>
    <w:rsid w:val="0040222A"/>
    <w:rsid w:val="004023F5"/>
    <w:rsid w:val="00402A06"/>
    <w:rsid w:val="004031FD"/>
    <w:rsid w:val="00403368"/>
    <w:rsid w:val="0040355A"/>
    <w:rsid w:val="00403AAE"/>
    <w:rsid w:val="00404068"/>
    <w:rsid w:val="004043D2"/>
    <w:rsid w:val="00404914"/>
    <w:rsid w:val="00405532"/>
    <w:rsid w:val="004058D4"/>
    <w:rsid w:val="00405E54"/>
    <w:rsid w:val="00405F1F"/>
    <w:rsid w:val="00405F80"/>
    <w:rsid w:val="00407B9D"/>
    <w:rsid w:val="00407C5A"/>
    <w:rsid w:val="0041097D"/>
    <w:rsid w:val="00410D9C"/>
    <w:rsid w:val="00412C8C"/>
    <w:rsid w:val="00412EFE"/>
    <w:rsid w:val="00413AB8"/>
    <w:rsid w:val="0041411A"/>
    <w:rsid w:val="0041412C"/>
    <w:rsid w:val="0041417A"/>
    <w:rsid w:val="00415277"/>
    <w:rsid w:val="00415A14"/>
    <w:rsid w:val="00416456"/>
    <w:rsid w:val="004167B9"/>
    <w:rsid w:val="00417509"/>
    <w:rsid w:val="00417739"/>
    <w:rsid w:val="004177B1"/>
    <w:rsid w:val="004202EE"/>
    <w:rsid w:val="00421120"/>
    <w:rsid w:val="00421140"/>
    <w:rsid w:val="00421969"/>
    <w:rsid w:val="00421D65"/>
    <w:rsid w:val="00421F55"/>
    <w:rsid w:val="004220F4"/>
    <w:rsid w:val="0042224F"/>
    <w:rsid w:val="00422353"/>
    <w:rsid w:val="004230C7"/>
    <w:rsid w:val="00423161"/>
    <w:rsid w:val="00423752"/>
    <w:rsid w:val="00423841"/>
    <w:rsid w:val="00424432"/>
    <w:rsid w:val="00424BCC"/>
    <w:rsid w:val="00424C8E"/>
    <w:rsid w:val="00424D80"/>
    <w:rsid w:val="0042546C"/>
    <w:rsid w:val="0042563F"/>
    <w:rsid w:val="00426182"/>
    <w:rsid w:val="00426B17"/>
    <w:rsid w:val="00426D12"/>
    <w:rsid w:val="00426F50"/>
    <w:rsid w:val="0042704F"/>
    <w:rsid w:val="004301DA"/>
    <w:rsid w:val="0043083D"/>
    <w:rsid w:val="00430D27"/>
    <w:rsid w:val="00431017"/>
    <w:rsid w:val="004314E7"/>
    <w:rsid w:val="004326B8"/>
    <w:rsid w:val="004332DE"/>
    <w:rsid w:val="00433B3C"/>
    <w:rsid w:val="0043456E"/>
    <w:rsid w:val="0043471E"/>
    <w:rsid w:val="0043474D"/>
    <w:rsid w:val="00434E02"/>
    <w:rsid w:val="00434F02"/>
    <w:rsid w:val="00434FBC"/>
    <w:rsid w:val="00434FBE"/>
    <w:rsid w:val="0043542D"/>
    <w:rsid w:val="004356CF"/>
    <w:rsid w:val="00435953"/>
    <w:rsid w:val="00435F19"/>
    <w:rsid w:val="0043659C"/>
    <w:rsid w:val="00436D3B"/>
    <w:rsid w:val="00436F46"/>
    <w:rsid w:val="00440696"/>
    <w:rsid w:val="00440AE8"/>
    <w:rsid w:val="00440D73"/>
    <w:rsid w:val="0044151F"/>
    <w:rsid w:val="0044161F"/>
    <w:rsid w:val="004417D1"/>
    <w:rsid w:val="00441AE8"/>
    <w:rsid w:val="00441B4D"/>
    <w:rsid w:val="00442013"/>
    <w:rsid w:val="0044234B"/>
    <w:rsid w:val="004425CC"/>
    <w:rsid w:val="0044265C"/>
    <w:rsid w:val="004426C9"/>
    <w:rsid w:val="00442982"/>
    <w:rsid w:val="00442FEF"/>
    <w:rsid w:val="00443269"/>
    <w:rsid w:val="00443E4E"/>
    <w:rsid w:val="0044451F"/>
    <w:rsid w:val="00444EEF"/>
    <w:rsid w:val="004454C0"/>
    <w:rsid w:val="00445D13"/>
    <w:rsid w:val="0044641B"/>
    <w:rsid w:val="00446ACE"/>
    <w:rsid w:val="00447415"/>
    <w:rsid w:val="00447438"/>
    <w:rsid w:val="004474BC"/>
    <w:rsid w:val="00447694"/>
    <w:rsid w:val="004479EA"/>
    <w:rsid w:val="00447AB6"/>
    <w:rsid w:val="004503CB"/>
    <w:rsid w:val="004505E3"/>
    <w:rsid w:val="004509C8"/>
    <w:rsid w:val="00450E2C"/>
    <w:rsid w:val="004513A4"/>
    <w:rsid w:val="0045248B"/>
    <w:rsid w:val="004531BB"/>
    <w:rsid w:val="004534B3"/>
    <w:rsid w:val="00453706"/>
    <w:rsid w:val="00453DB3"/>
    <w:rsid w:val="00453DDA"/>
    <w:rsid w:val="004548A2"/>
    <w:rsid w:val="00454EEA"/>
    <w:rsid w:val="00454FB6"/>
    <w:rsid w:val="004556A7"/>
    <w:rsid w:val="00455AAB"/>
    <w:rsid w:val="00456545"/>
    <w:rsid w:val="00456D89"/>
    <w:rsid w:val="00456EBC"/>
    <w:rsid w:val="00460056"/>
    <w:rsid w:val="004602C6"/>
    <w:rsid w:val="00461175"/>
    <w:rsid w:val="004615F3"/>
    <w:rsid w:val="0046210F"/>
    <w:rsid w:val="004628E2"/>
    <w:rsid w:val="00463B60"/>
    <w:rsid w:val="00463BBB"/>
    <w:rsid w:val="004642D7"/>
    <w:rsid w:val="004645F0"/>
    <w:rsid w:val="004651A9"/>
    <w:rsid w:val="0046530F"/>
    <w:rsid w:val="00465962"/>
    <w:rsid w:val="00465F24"/>
    <w:rsid w:val="00466E92"/>
    <w:rsid w:val="00466F93"/>
    <w:rsid w:val="00466FB9"/>
    <w:rsid w:val="00467702"/>
    <w:rsid w:val="00467F62"/>
    <w:rsid w:val="004716D8"/>
    <w:rsid w:val="00471C10"/>
    <w:rsid w:val="00472018"/>
    <w:rsid w:val="00472025"/>
    <w:rsid w:val="00472366"/>
    <w:rsid w:val="0047293C"/>
    <w:rsid w:val="00472B51"/>
    <w:rsid w:val="00473056"/>
    <w:rsid w:val="004730C4"/>
    <w:rsid w:val="0047404E"/>
    <w:rsid w:val="004743E3"/>
    <w:rsid w:val="00474E64"/>
    <w:rsid w:val="0047518E"/>
    <w:rsid w:val="00475203"/>
    <w:rsid w:val="0047545D"/>
    <w:rsid w:val="00475805"/>
    <w:rsid w:val="0047589B"/>
    <w:rsid w:val="004758C4"/>
    <w:rsid w:val="00475958"/>
    <w:rsid w:val="00475E3A"/>
    <w:rsid w:val="00475F82"/>
    <w:rsid w:val="00476CB3"/>
    <w:rsid w:val="00477013"/>
    <w:rsid w:val="0047712C"/>
    <w:rsid w:val="004771FD"/>
    <w:rsid w:val="00477324"/>
    <w:rsid w:val="00477753"/>
    <w:rsid w:val="00477C1C"/>
    <w:rsid w:val="00480254"/>
    <w:rsid w:val="0048028B"/>
    <w:rsid w:val="00480886"/>
    <w:rsid w:val="00480A1D"/>
    <w:rsid w:val="00480B90"/>
    <w:rsid w:val="00481419"/>
    <w:rsid w:val="00481AF3"/>
    <w:rsid w:val="004824B6"/>
    <w:rsid w:val="00482AAD"/>
    <w:rsid w:val="00482CD9"/>
    <w:rsid w:val="004838A6"/>
    <w:rsid w:val="00483F78"/>
    <w:rsid w:val="0048535A"/>
    <w:rsid w:val="00486FC8"/>
    <w:rsid w:val="0048733F"/>
    <w:rsid w:val="00487988"/>
    <w:rsid w:val="00490396"/>
    <w:rsid w:val="00490606"/>
    <w:rsid w:val="00491AB8"/>
    <w:rsid w:val="00491B1F"/>
    <w:rsid w:val="00491BCC"/>
    <w:rsid w:val="00491CC5"/>
    <w:rsid w:val="004920F8"/>
    <w:rsid w:val="0049278B"/>
    <w:rsid w:val="00492CCC"/>
    <w:rsid w:val="00492D83"/>
    <w:rsid w:val="00492E15"/>
    <w:rsid w:val="00492F50"/>
    <w:rsid w:val="00493002"/>
    <w:rsid w:val="00493429"/>
    <w:rsid w:val="00493C82"/>
    <w:rsid w:val="00494144"/>
    <w:rsid w:val="004941BF"/>
    <w:rsid w:val="0049475C"/>
    <w:rsid w:val="0049504E"/>
    <w:rsid w:val="004950A0"/>
    <w:rsid w:val="00495418"/>
    <w:rsid w:val="00495608"/>
    <w:rsid w:val="00495962"/>
    <w:rsid w:val="00495A9C"/>
    <w:rsid w:val="00495ADE"/>
    <w:rsid w:val="00496C64"/>
    <w:rsid w:val="0049710F"/>
    <w:rsid w:val="004A07A1"/>
    <w:rsid w:val="004A0D3B"/>
    <w:rsid w:val="004A0E75"/>
    <w:rsid w:val="004A13BB"/>
    <w:rsid w:val="004A13F3"/>
    <w:rsid w:val="004A2F9E"/>
    <w:rsid w:val="004A33BC"/>
    <w:rsid w:val="004A3436"/>
    <w:rsid w:val="004A35A8"/>
    <w:rsid w:val="004A3C8C"/>
    <w:rsid w:val="004A3DFE"/>
    <w:rsid w:val="004A3EEC"/>
    <w:rsid w:val="004A4352"/>
    <w:rsid w:val="004A4DD2"/>
    <w:rsid w:val="004A5146"/>
    <w:rsid w:val="004A58B7"/>
    <w:rsid w:val="004A6672"/>
    <w:rsid w:val="004A73CC"/>
    <w:rsid w:val="004A74A1"/>
    <w:rsid w:val="004A74FE"/>
    <w:rsid w:val="004B0138"/>
    <w:rsid w:val="004B02B8"/>
    <w:rsid w:val="004B0BBF"/>
    <w:rsid w:val="004B173F"/>
    <w:rsid w:val="004B1A75"/>
    <w:rsid w:val="004B1AEF"/>
    <w:rsid w:val="004B24B6"/>
    <w:rsid w:val="004B2B2E"/>
    <w:rsid w:val="004B2F2A"/>
    <w:rsid w:val="004B3042"/>
    <w:rsid w:val="004B31D7"/>
    <w:rsid w:val="004B3386"/>
    <w:rsid w:val="004B3779"/>
    <w:rsid w:val="004B3944"/>
    <w:rsid w:val="004B3AEC"/>
    <w:rsid w:val="004B3CC5"/>
    <w:rsid w:val="004B4503"/>
    <w:rsid w:val="004B4861"/>
    <w:rsid w:val="004B4883"/>
    <w:rsid w:val="004B5B55"/>
    <w:rsid w:val="004B5F01"/>
    <w:rsid w:val="004B617D"/>
    <w:rsid w:val="004B6354"/>
    <w:rsid w:val="004B63E3"/>
    <w:rsid w:val="004B63F1"/>
    <w:rsid w:val="004B673A"/>
    <w:rsid w:val="004C04A0"/>
    <w:rsid w:val="004C0C47"/>
    <w:rsid w:val="004C0FDB"/>
    <w:rsid w:val="004C141A"/>
    <w:rsid w:val="004C2766"/>
    <w:rsid w:val="004C2861"/>
    <w:rsid w:val="004C2C50"/>
    <w:rsid w:val="004C41F3"/>
    <w:rsid w:val="004C42A7"/>
    <w:rsid w:val="004C4AE5"/>
    <w:rsid w:val="004C4CF5"/>
    <w:rsid w:val="004C51F2"/>
    <w:rsid w:val="004C532B"/>
    <w:rsid w:val="004C564C"/>
    <w:rsid w:val="004C5A93"/>
    <w:rsid w:val="004C5EFC"/>
    <w:rsid w:val="004C5F69"/>
    <w:rsid w:val="004C763F"/>
    <w:rsid w:val="004C78CB"/>
    <w:rsid w:val="004C7A83"/>
    <w:rsid w:val="004C7D95"/>
    <w:rsid w:val="004D13AF"/>
    <w:rsid w:val="004D1D56"/>
    <w:rsid w:val="004D2047"/>
    <w:rsid w:val="004D2131"/>
    <w:rsid w:val="004D2319"/>
    <w:rsid w:val="004D2A31"/>
    <w:rsid w:val="004D2A78"/>
    <w:rsid w:val="004D2DFD"/>
    <w:rsid w:val="004D2FFC"/>
    <w:rsid w:val="004D333A"/>
    <w:rsid w:val="004D3521"/>
    <w:rsid w:val="004D3D23"/>
    <w:rsid w:val="004D3E6F"/>
    <w:rsid w:val="004D41D2"/>
    <w:rsid w:val="004D4246"/>
    <w:rsid w:val="004D43C3"/>
    <w:rsid w:val="004D44C0"/>
    <w:rsid w:val="004D4963"/>
    <w:rsid w:val="004D501D"/>
    <w:rsid w:val="004D5814"/>
    <w:rsid w:val="004D5F16"/>
    <w:rsid w:val="004D6059"/>
    <w:rsid w:val="004D6868"/>
    <w:rsid w:val="004D68CD"/>
    <w:rsid w:val="004D6BE4"/>
    <w:rsid w:val="004D7429"/>
    <w:rsid w:val="004D753B"/>
    <w:rsid w:val="004E03CE"/>
    <w:rsid w:val="004E04F1"/>
    <w:rsid w:val="004E099B"/>
    <w:rsid w:val="004E1170"/>
    <w:rsid w:val="004E15AB"/>
    <w:rsid w:val="004E1BD5"/>
    <w:rsid w:val="004E216D"/>
    <w:rsid w:val="004E23B8"/>
    <w:rsid w:val="004E28EA"/>
    <w:rsid w:val="004E2D7A"/>
    <w:rsid w:val="004E380A"/>
    <w:rsid w:val="004E3949"/>
    <w:rsid w:val="004E394F"/>
    <w:rsid w:val="004E397C"/>
    <w:rsid w:val="004E39B5"/>
    <w:rsid w:val="004E3A2B"/>
    <w:rsid w:val="004E3BB1"/>
    <w:rsid w:val="004E4480"/>
    <w:rsid w:val="004E49FC"/>
    <w:rsid w:val="004E4ECD"/>
    <w:rsid w:val="004E4EE7"/>
    <w:rsid w:val="004E507C"/>
    <w:rsid w:val="004E5134"/>
    <w:rsid w:val="004E5377"/>
    <w:rsid w:val="004E622F"/>
    <w:rsid w:val="004E63F0"/>
    <w:rsid w:val="004E6641"/>
    <w:rsid w:val="004E69B2"/>
    <w:rsid w:val="004E6A1F"/>
    <w:rsid w:val="004E6F83"/>
    <w:rsid w:val="004E7167"/>
    <w:rsid w:val="004E73BE"/>
    <w:rsid w:val="004E7B47"/>
    <w:rsid w:val="004F0024"/>
    <w:rsid w:val="004F002D"/>
    <w:rsid w:val="004F00C6"/>
    <w:rsid w:val="004F101F"/>
    <w:rsid w:val="004F1210"/>
    <w:rsid w:val="004F1ED5"/>
    <w:rsid w:val="004F20C8"/>
    <w:rsid w:val="004F2223"/>
    <w:rsid w:val="004F25EA"/>
    <w:rsid w:val="004F2731"/>
    <w:rsid w:val="004F2A53"/>
    <w:rsid w:val="004F2BE3"/>
    <w:rsid w:val="004F2CC0"/>
    <w:rsid w:val="004F2EEF"/>
    <w:rsid w:val="004F3070"/>
    <w:rsid w:val="004F4055"/>
    <w:rsid w:val="004F4650"/>
    <w:rsid w:val="004F4B52"/>
    <w:rsid w:val="004F66FC"/>
    <w:rsid w:val="004F689B"/>
    <w:rsid w:val="004F6DD1"/>
    <w:rsid w:val="004F79C6"/>
    <w:rsid w:val="004F7A2C"/>
    <w:rsid w:val="004F7A60"/>
    <w:rsid w:val="004F7E6B"/>
    <w:rsid w:val="005007D5"/>
    <w:rsid w:val="00501D9C"/>
    <w:rsid w:val="00501DE0"/>
    <w:rsid w:val="0050229D"/>
    <w:rsid w:val="00502444"/>
    <w:rsid w:val="005024DB"/>
    <w:rsid w:val="00503121"/>
    <w:rsid w:val="005031F6"/>
    <w:rsid w:val="00503545"/>
    <w:rsid w:val="0050391B"/>
    <w:rsid w:val="00503C91"/>
    <w:rsid w:val="00503F5A"/>
    <w:rsid w:val="00504278"/>
    <w:rsid w:val="0050465C"/>
    <w:rsid w:val="00504A4D"/>
    <w:rsid w:val="00505156"/>
    <w:rsid w:val="005057C9"/>
    <w:rsid w:val="00506245"/>
    <w:rsid w:val="005074C7"/>
    <w:rsid w:val="005077FD"/>
    <w:rsid w:val="00507D8C"/>
    <w:rsid w:val="00510498"/>
    <w:rsid w:val="0051085D"/>
    <w:rsid w:val="00510CBA"/>
    <w:rsid w:val="00510D14"/>
    <w:rsid w:val="0051106A"/>
    <w:rsid w:val="0051130C"/>
    <w:rsid w:val="00511F10"/>
    <w:rsid w:val="0051226D"/>
    <w:rsid w:val="00512C95"/>
    <w:rsid w:val="0051308F"/>
    <w:rsid w:val="005130CA"/>
    <w:rsid w:val="005131E1"/>
    <w:rsid w:val="00513381"/>
    <w:rsid w:val="00513F31"/>
    <w:rsid w:val="00514738"/>
    <w:rsid w:val="00514A8B"/>
    <w:rsid w:val="005157DA"/>
    <w:rsid w:val="00515CEC"/>
    <w:rsid w:val="00516629"/>
    <w:rsid w:val="005166EE"/>
    <w:rsid w:val="0051690E"/>
    <w:rsid w:val="00517320"/>
    <w:rsid w:val="00517389"/>
    <w:rsid w:val="00520097"/>
    <w:rsid w:val="005200D3"/>
    <w:rsid w:val="0052089B"/>
    <w:rsid w:val="0052096D"/>
    <w:rsid w:val="00521377"/>
    <w:rsid w:val="0052161C"/>
    <w:rsid w:val="00521D28"/>
    <w:rsid w:val="00521DCA"/>
    <w:rsid w:val="00521EB7"/>
    <w:rsid w:val="00522352"/>
    <w:rsid w:val="00522BBB"/>
    <w:rsid w:val="005232A0"/>
    <w:rsid w:val="00523321"/>
    <w:rsid w:val="0052363F"/>
    <w:rsid w:val="005237A9"/>
    <w:rsid w:val="00523B9B"/>
    <w:rsid w:val="00524B02"/>
    <w:rsid w:val="00524C07"/>
    <w:rsid w:val="00524D9E"/>
    <w:rsid w:val="0052512F"/>
    <w:rsid w:val="005258A3"/>
    <w:rsid w:val="00526797"/>
    <w:rsid w:val="00527247"/>
    <w:rsid w:val="0052727F"/>
    <w:rsid w:val="00527399"/>
    <w:rsid w:val="005277C3"/>
    <w:rsid w:val="00527A54"/>
    <w:rsid w:val="00527C15"/>
    <w:rsid w:val="00527DC1"/>
    <w:rsid w:val="005306B1"/>
    <w:rsid w:val="005313C1"/>
    <w:rsid w:val="00531B42"/>
    <w:rsid w:val="00531EE7"/>
    <w:rsid w:val="005322C5"/>
    <w:rsid w:val="00532E8D"/>
    <w:rsid w:val="005336C9"/>
    <w:rsid w:val="00533855"/>
    <w:rsid w:val="00533C7F"/>
    <w:rsid w:val="00533CA3"/>
    <w:rsid w:val="005353AA"/>
    <w:rsid w:val="005357BC"/>
    <w:rsid w:val="00535A97"/>
    <w:rsid w:val="00535FD2"/>
    <w:rsid w:val="0053676F"/>
    <w:rsid w:val="00537684"/>
    <w:rsid w:val="00537918"/>
    <w:rsid w:val="00540109"/>
    <w:rsid w:val="0054024D"/>
    <w:rsid w:val="00540D3F"/>
    <w:rsid w:val="0054236D"/>
    <w:rsid w:val="005427AE"/>
    <w:rsid w:val="005431C5"/>
    <w:rsid w:val="00543975"/>
    <w:rsid w:val="00543E17"/>
    <w:rsid w:val="00544024"/>
    <w:rsid w:val="00544321"/>
    <w:rsid w:val="00544BB8"/>
    <w:rsid w:val="00544F06"/>
    <w:rsid w:val="0054502D"/>
    <w:rsid w:val="00545086"/>
    <w:rsid w:val="00545F56"/>
    <w:rsid w:val="0054633F"/>
    <w:rsid w:val="00546AAF"/>
    <w:rsid w:val="00546EAD"/>
    <w:rsid w:val="00547082"/>
    <w:rsid w:val="00547FD5"/>
    <w:rsid w:val="00550446"/>
    <w:rsid w:val="00550DDD"/>
    <w:rsid w:val="00550F80"/>
    <w:rsid w:val="005511B2"/>
    <w:rsid w:val="0055130F"/>
    <w:rsid w:val="0055171C"/>
    <w:rsid w:val="00551780"/>
    <w:rsid w:val="00552148"/>
    <w:rsid w:val="0055263A"/>
    <w:rsid w:val="00552BC9"/>
    <w:rsid w:val="00552C83"/>
    <w:rsid w:val="00552C86"/>
    <w:rsid w:val="00552E6C"/>
    <w:rsid w:val="005531EA"/>
    <w:rsid w:val="00553469"/>
    <w:rsid w:val="0055382C"/>
    <w:rsid w:val="00553915"/>
    <w:rsid w:val="005542B9"/>
    <w:rsid w:val="005542FB"/>
    <w:rsid w:val="00554849"/>
    <w:rsid w:val="00554DF9"/>
    <w:rsid w:val="00554F62"/>
    <w:rsid w:val="0055503A"/>
    <w:rsid w:val="005555BC"/>
    <w:rsid w:val="00556D65"/>
    <w:rsid w:val="0055709C"/>
    <w:rsid w:val="005572DF"/>
    <w:rsid w:val="00557327"/>
    <w:rsid w:val="00557F6B"/>
    <w:rsid w:val="00557FDC"/>
    <w:rsid w:val="0056003F"/>
    <w:rsid w:val="0056030F"/>
    <w:rsid w:val="0056094A"/>
    <w:rsid w:val="005609C5"/>
    <w:rsid w:val="00560CD9"/>
    <w:rsid w:val="00560DC4"/>
    <w:rsid w:val="00561096"/>
    <w:rsid w:val="00561B21"/>
    <w:rsid w:val="00561E33"/>
    <w:rsid w:val="00561FA0"/>
    <w:rsid w:val="0056205F"/>
    <w:rsid w:val="005620DE"/>
    <w:rsid w:val="00562413"/>
    <w:rsid w:val="005624BD"/>
    <w:rsid w:val="0056261F"/>
    <w:rsid w:val="00562E74"/>
    <w:rsid w:val="00562F8E"/>
    <w:rsid w:val="00563143"/>
    <w:rsid w:val="005637C5"/>
    <w:rsid w:val="00563AB5"/>
    <w:rsid w:val="0056435B"/>
    <w:rsid w:val="0056441F"/>
    <w:rsid w:val="00564516"/>
    <w:rsid w:val="00565371"/>
    <w:rsid w:val="005656C3"/>
    <w:rsid w:val="00565A87"/>
    <w:rsid w:val="00565F82"/>
    <w:rsid w:val="0056745D"/>
    <w:rsid w:val="00570060"/>
    <w:rsid w:val="005702A3"/>
    <w:rsid w:val="005707A0"/>
    <w:rsid w:val="00571D8F"/>
    <w:rsid w:val="00571DB8"/>
    <w:rsid w:val="0057200A"/>
    <w:rsid w:val="00572223"/>
    <w:rsid w:val="00572B4D"/>
    <w:rsid w:val="00573AB0"/>
    <w:rsid w:val="00573E11"/>
    <w:rsid w:val="00573F63"/>
    <w:rsid w:val="0057438D"/>
    <w:rsid w:val="00574B01"/>
    <w:rsid w:val="00574B2B"/>
    <w:rsid w:val="005759C5"/>
    <w:rsid w:val="00575AB1"/>
    <w:rsid w:val="00575C4B"/>
    <w:rsid w:val="0057654B"/>
    <w:rsid w:val="00576D19"/>
    <w:rsid w:val="00577616"/>
    <w:rsid w:val="005777D5"/>
    <w:rsid w:val="00580443"/>
    <w:rsid w:val="00580887"/>
    <w:rsid w:val="00580D0B"/>
    <w:rsid w:val="00580DBC"/>
    <w:rsid w:val="00580E0C"/>
    <w:rsid w:val="005814CC"/>
    <w:rsid w:val="005817AB"/>
    <w:rsid w:val="005818FF"/>
    <w:rsid w:val="00581B3A"/>
    <w:rsid w:val="00581B66"/>
    <w:rsid w:val="00582185"/>
    <w:rsid w:val="00582BB9"/>
    <w:rsid w:val="00582DDC"/>
    <w:rsid w:val="00583701"/>
    <w:rsid w:val="00584173"/>
    <w:rsid w:val="005845B6"/>
    <w:rsid w:val="00584A2C"/>
    <w:rsid w:val="00584C0E"/>
    <w:rsid w:val="00584E72"/>
    <w:rsid w:val="00585BBD"/>
    <w:rsid w:val="005863D6"/>
    <w:rsid w:val="005867F0"/>
    <w:rsid w:val="00586A98"/>
    <w:rsid w:val="00587474"/>
    <w:rsid w:val="0058755E"/>
    <w:rsid w:val="005875D7"/>
    <w:rsid w:val="00590364"/>
    <w:rsid w:val="005905DE"/>
    <w:rsid w:val="00590618"/>
    <w:rsid w:val="00590970"/>
    <w:rsid w:val="0059099A"/>
    <w:rsid w:val="00590FBA"/>
    <w:rsid w:val="00592A55"/>
    <w:rsid w:val="00592CE8"/>
    <w:rsid w:val="00592D96"/>
    <w:rsid w:val="005936D4"/>
    <w:rsid w:val="00593B47"/>
    <w:rsid w:val="00593D38"/>
    <w:rsid w:val="00593F80"/>
    <w:rsid w:val="00594784"/>
    <w:rsid w:val="0059480C"/>
    <w:rsid w:val="005953B8"/>
    <w:rsid w:val="00595CA6"/>
    <w:rsid w:val="00595FF3"/>
    <w:rsid w:val="005960F6"/>
    <w:rsid w:val="005963BC"/>
    <w:rsid w:val="005965FB"/>
    <w:rsid w:val="005969C5"/>
    <w:rsid w:val="00596B39"/>
    <w:rsid w:val="00596ECB"/>
    <w:rsid w:val="0059700F"/>
    <w:rsid w:val="005972CB"/>
    <w:rsid w:val="00597599"/>
    <w:rsid w:val="005975A0"/>
    <w:rsid w:val="005A0051"/>
    <w:rsid w:val="005A0220"/>
    <w:rsid w:val="005A0251"/>
    <w:rsid w:val="005A0396"/>
    <w:rsid w:val="005A0633"/>
    <w:rsid w:val="005A0E2A"/>
    <w:rsid w:val="005A1B92"/>
    <w:rsid w:val="005A1C2D"/>
    <w:rsid w:val="005A22AF"/>
    <w:rsid w:val="005A2765"/>
    <w:rsid w:val="005A2C08"/>
    <w:rsid w:val="005A2F84"/>
    <w:rsid w:val="005A2FCE"/>
    <w:rsid w:val="005A3939"/>
    <w:rsid w:val="005A3DFD"/>
    <w:rsid w:val="005A415B"/>
    <w:rsid w:val="005A4297"/>
    <w:rsid w:val="005A46DE"/>
    <w:rsid w:val="005A47DB"/>
    <w:rsid w:val="005A4A72"/>
    <w:rsid w:val="005A4C1F"/>
    <w:rsid w:val="005A5111"/>
    <w:rsid w:val="005A5178"/>
    <w:rsid w:val="005A528A"/>
    <w:rsid w:val="005A555F"/>
    <w:rsid w:val="005A5BD1"/>
    <w:rsid w:val="005A5D61"/>
    <w:rsid w:val="005A5E49"/>
    <w:rsid w:val="005A69E5"/>
    <w:rsid w:val="005B01DA"/>
    <w:rsid w:val="005B01ED"/>
    <w:rsid w:val="005B0737"/>
    <w:rsid w:val="005B13DC"/>
    <w:rsid w:val="005B16DF"/>
    <w:rsid w:val="005B17C6"/>
    <w:rsid w:val="005B1C01"/>
    <w:rsid w:val="005B24DD"/>
    <w:rsid w:val="005B2BF5"/>
    <w:rsid w:val="005B2C32"/>
    <w:rsid w:val="005B3A4E"/>
    <w:rsid w:val="005B4321"/>
    <w:rsid w:val="005B43BF"/>
    <w:rsid w:val="005B491F"/>
    <w:rsid w:val="005B4A78"/>
    <w:rsid w:val="005B4D15"/>
    <w:rsid w:val="005B516E"/>
    <w:rsid w:val="005B5BB5"/>
    <w:rsid w:val="005B5E64"/>
    <w:rsid w:val="005B5FD4"/>
    <w:rsid w:val="005B6B41"/>
    <w:rsid w:val="005B6EA2"/>
    <w:rsid w:val="005B6EB3"/>
    <w:rsid w:val="005B750A"/>
    <w:rsid w:val="005C067B"/>
    <w:rsid w:val="005C0AEB"/>
    <w:rsid w:val="005C0C87"/>
    <w:rsid w:val="005C1143"/>
    <w:rsid w:val="005C164B"/>
    <w:rsid w:val="005C2116"/>
    <w:rsid w:val="005C24A9"/>
    <w:rsid w:val="005C24DA"/>
    <w:rsid w:val="005C2850"/>
    <w:rsid w:val="005C2BBB"/>
    <w:rsid w:val="005C2F3F"/>
    <w:rsid w:val="005C38C3"/>
    <w:rsid w:val="005C4811"/>
    <w:rsid w:val="005C4E06"/>
    <w:rsid w:val="005C58E6"/>
    <w:rsid w:val="005C59C8"/>
    <w:rsid w:val="005C67A8"/>
    <w:rsid w:val="005C696D"/>
    <w:rsid w:val="005C707C"/>
    <w:rsid w:val="005C772F"/>
    <w:rsid w:val="005C79AA"/>
    <w:rsid w:val="005C7C2B"/>
    <w:rsid w:val="005D0009"/>
    <w:rsid w:val="005D1106"/>
    <w:rsid w:val="005D1319"/>
    <w:rsid w:val="005D1679"/>
    <w:rsid w:val="005D1B0C"/>
    <w:rsid w:val="005D1C2B"/>
    <w:rsid w:val="005D1C46"/>
    <w:rsid w:val="005D1DAF"/>
    <w:rsid w:val="005D20EB"/>
    <w:rsid w:val="005D25DA"/>
    <w:rsid w:val="005D25E5"/>
    <w:rsid w:val="005D26C9"/>
    <w:rsid w:val="005D2A35"/>
    <w:rsid w:val="005D2A9B"/>
    <w:rsid w:val="005D2F72"/>
    <w:rsid w:val="005D38B1"/>
    <w:rsid w:val="005D3949"/>
    <w:rsid w:val="005D3A6D"/>
    <w:rsid w:val="005D3D17"/>
    <w:rsid w:val="005D42F9"/>
    <w:rsid w:val="005D4F0D"/>
    <w:rsid w:val="005D5223"/>
    <w:rsid w:val="005D5404"/>
    <w:rsid w:val="005D603F"/>
    <w:rsid w:val="005D67B2"/>
    <w:rsid w:val="005D68B2"/>
    <w:rsid w:val="005D693E"/>
    <w:rsid w:val="005D6A8D"/>
    <w:rsid w:val="005D6AC2"/>
    <w:rsid w:val="005D6B65"/>
    <w:rsid w:val="005D6C2C"/>
    <w:rsid w:val="005D7541"/>
    <w:rsid w:val="005D7883"/>
    <w:rsid w:val="005E04C3"/>
    <w:rsid w:val="005E04D9"/>
    <w:rsid w:val="005E08F1"/>
    <w:rsid w:val="005E0BA2"/>
    <w:rsid w:val="005E136A"/>
    <w:rsid w:val="005E1395"/>
    <w:rsid w:val="005E1537"/>
    <w:rsid w:val="005E1C84"/>
    <w:rsid w:val="005E1E80"/>
    <w:rsid w:val="005E2160"/>
    <w:rsid w:val="005E21EF"/>
    <w:rsid w:val="005E24B5"/>
    <w:rsid w:val="005E283A"/>
    <w:rsid w:val="005E2BAB"/>
    <w:rsid w:val="005E2F06"/>
    <w:rsid w:val="005E374D"/>
    <w:rsid w:val="005E38B2"/>
    <w:rsid w:val="005E396D"/>
    <w:rsid w:val="005E3CE0"/>
    <w:rsid w:val="005E3E2E"/>
    <w:rsid w:val="005E401C"/>
    <w:rsid w:val="005E45CC"/>
    <w:rsid w:val="005E4F8F"/>
    <w:rsid w:val="005E5A1C"/>
    <w:rsid w:val="005E6CDA"/>
    <w:rsid w:val="005E6DCD"/>
    <w:rsid w:val="005E7B77"/>
    <w:rsid w:val="005E7E44"/>
    <w:rsid w:val="005E7EF2"/>
    <w:rsid w:val="005F01E6"/>
    <w:rsid w:val="005F049E"/>
    <w:rsid w:val="005F0CEA"/>
    <w:rsid w:val="005F0F0B"/>
    <w:rsid w:val="005F1581"/>
    <w:rsid w:val="005F1CB5"/>
    <w:rsid w:val="005F1D1F"/>
    <w:rsid w:val="005F1EE4"/>
    <w:rsid w:val="005F2221"/>
    <w:rsid w:val="005F2D3C"/>
    <w:rsid w:val="005F2EA2"/>
    <w:rsid w:val="005F2F32"/>
    <w:rsid w:val="005F34D5"/>
    <w:rsid w:val="005F382C"/>
    <w:rsid w:val="005F3876"/>
    <w:rsid w:val="005F3916"/>
    <w:rsid w:val="005F3B21"/>
    <w:rsid w:val="005F3C14"/>
    <w:rsid w:val="005F3CA7"/>
    <w:rsid w:val="005F42AE"/>
    <w:rsid w:val="005F4A8A"/>
    <w:rsid w:val="005F4B3E"/>
    <w:rsid w:val="005F4BC6"/>
    <w:rsid w:val="005F4C1D"/>
    <w:rsid w:val="005F4E45"/>
    <w:rsid w:val="005F5A22"/>
    <w:rsid w:val="005F6109"/>
    <w:rsid w:val="005F718A"/>
    <w:rsid w:val="006009AE"/>
    <w:rsid w:val="00600AEB"/>
    <w:rsid w:val="00601219"/>
    <w:rsid w:val="006013E6"/>
    <w:rsid w:val="00601808"/>
    <w:rsid w:val="00603395"/>
    <w:rsid w:val="00603529"/>
    <w:rsid w:val="00603948"/>
    <w:rsid w:val="00603D3A"/>
    <w:rsid w:val="0060446F"/>
    <w:rsid w:val="006044E7"/>
    <w:rsid w:val="00604A2E"/>
    <w:rsid w:val="00605492"/>
    <w:rsid w:val="00606040"/>
    <w:rsid w:val="006072F4"/>
    <w:rsid w:val="00607955"/>
    <w:rsid w:val="00607B98"/>
    <w:rsid w:val="00607E6B"/>
    <w:rsid w:val="00610160"/>
    <w:rsid w:val="00610510"/>
    <w:rsid w:val="00610573"/>
    <w:rsid w:val="006108FC"/>
    <w:rsid w:val="00610D2C"/>
    <w:rsid w:val="00610D98"/>
    <w:rsid w:val="00611370"/>
    <w:rsid w:val="00611B1D"/>
    <w:rsid w:val="00612092"/>
    <w:rsid w:val="00612C3D"/>
    <w:rsid w:val="006132A0"/>
    <w:rsid w:val="00613A6C"/>
    <w:rsid w:val="0061472B"/>
    <w:rsid w:val="006149BB"/>
    <w:rsid w:val="00614E5F"/>
    <w:rsid w:val="00614FE1"/>
    <w:rsid w:val="00615C13"/>
    <w:rsid w:val="00615E19"/>
    <w:rsid w:val="00616AC9"/>
    <w:rsid w:val="0061780B"/>
    <w:rsid w:val="0061791A"/>
    <w:rsid w:val="006179B0"/>
    <w:rsid w:val="00617DB9"/>
    <w:rsid w:val="0062090C"/>
    <w:rsid w:val="00620ACB"/>
    <w:rsid w:val="00620BFB"/>
    <w:rsid w:val="0062163A"/>
    <w:rsid w:val="00622237"/>
    <w:rsid w:val="00622B7D"/>
    <w:rsid w:val="00622EB6"/>
    <w:rsid w:val="00623009"/>
    <w:rsid w:val="006234DC"/>
    <w:rsid w:val="00623629"/>
    <w:rsid w:val="00623C55"/>
    <w:rsid w:val="00623CE4"/>
    <w:rsid w:val="006242A7"/>
    <w:rsid w:val="006243C3"/>
    <w:rsid w:val="006249B5"/>
    <w:rsid w:val="006256A5"/>
    <w:rsid w:val="006257B9"/>
    <w:rsid w:val="00625EBF"/>
    <w:rsid w:val="006264B4"/>
    <w:rsid w:val="0062658B"/>
    <w:rsid w:val="00626E0D"/>
    <w:rsid w:val="0062745E"/>
    <w:rsid w:val="006276A1"/>
    <w:rsid w:val="006279E5"/>
    <w:rsid w:val="00627C66"/>
    <w:rsid w:val="00627C90"/>
    <w:rsid w:val="00627DF2"/>
    <w:rsid w:val="00630105"/>
    <w:rsid w:val="0063060F"/>
    <w:rsid w:val="0063065F"/>
    <w:rsid w:val="00630AC5"/>
    <w:rsid w:val="00630D52"/>
    <w:rsid w:val="006311B6"/>
    <w:rsid w:val="006314F3"/>
    <w:rsid w:val="006317AB"/>
    <w:rsid w:val="00631D62"/>
    <w:rsid w:val="0063226C"/>
    <w:rsid w:val="0063260B"/>
    <w:rsid w:val="006333BD"/>
    <w:rsid w:val="00633E28"/>
    <w:rsid w:val="00633FEB"/>
    <w:rsid w:val="00634197"/>
    <w:rsid w:val="0063479B"/>
    <w:rsid w:val="00634897"/>
    <w:rsid w:val="00634D78"/>
    <w:rsid w:val="00635EEE"/>
    <w:rsid w:val="00636152"/>
    <w:rsid w:val="00636B8B"/>
    <w:rsid w:val="00636EB1"/>
    <w:rsid w:val="00637B6B"/>
    <w:rsid w:val="00637E7B"/>
    <w:rsid w:val="00640441"/>
    <w:rsid w:val="0064073D"/>
    <w:rsid w:val="00640960"/>
    <w:rsid w:val="0064106D"/>
    <w:rsid w:val="006411A0"/>
    <w:rsid w:val="00642BE1"/>
    <w:rsid w:val="00642FC6"/>
    <w:rsid w:val="00643410"/>
    <w:rsid w:val="0064341C"/>
    <w:rsid w:val="0064349F"/>
    <w:rsid w:val="0064355F"/>
    <w:rsid w:val="00643665"/>
    <w:rsid w:val="0064369C"/>
    <w:rsid w:val="006439D3"/>
    <w:rsid w:val="00643AB9"/>
    <w:rsid w:val="00643D23"/>
    <w:rsid w:val="00644EB7"/>
    <w:rsid w:val="00645218"/>
    <w:rsid w:val="00645510"/>
    <w:rsid w:val="00645C08"/>
    <w:rsid w:val="00647728"/>
    <w:rsid w:val="00647C31"/>
    <w:rsid w:val="006500B9"/>
    <w:rsid w:val="006502F5"/>
    <w:rsid w:val="0065046D"/>
    <w:rsid w:val="00651651"/>
    <w:rsid w:val="006516D6"/>
    <w:rsid w:val="0065181E"/>
    <w:rsid w:val="0065190C"/>
    <w:rsid w:val="006519EE"/>
    <w:rsid w:val="006524B5"/>
    <w:rsid w:val="00652E47"/>
    <w:rsid w:val="00652F9C"/>
    <w:rsid w:val="00654BAC"/>
    <w:rsid w:val="00654EA7"/>
    <w:rsid w:val="0065566F"/>
    <w:rsid w:val="006557E5"/>
    <w:rsid w:val="00655A24"/>
    <w:rsid w:val="006571FA"/>
    <w:rsid w:val="00657227"/>
    <w:rsid w:val="006578E5"/>
    <w:rsid w:val="0066017C"/>
    <w:rsid w:val="0066032D"/>
    <w:rsid w:val="00661095"/>
    <w:rsid w:val="006610E5"/>
    <w:rsid w:val="00661AE0"/>
    <w:rsid w:val="006626D1"/>
    <w:rsid w:val="006635A3"/>
    <w:rsid w:val="00663B87"/>
    <w:rsid w:val="00663E79"/>
    <w:rsid w:val="00664B0A"/>
    <w:rsid w:val="00664C88"/>
    <w:rsid w:val="00665CD3"/>
    <w:rsid w:val="006662B7"/>
    <w:rsid w:val="006666FD"/>
    <w:rsid w:val="0066671B"/>
    <w:rsid w:val="00666E23"/>
    <w:rsid w:val="00666F8E"/>
    <w:rsid w:val="00667277"/>
    <w:rsid w:val="00670AC4"/>
    <w:rsid w:val="0067138D"/>
    <w:rsid w:val="0067195A"/>
    <w:rsid w:val="00671A59"/>
    <w:rsid w:val="00672268"/>
    <w:rsid w:val="00672677"/>
    <w:rsid w:val="00672C3F"/>
    <w:rsid w:val="00672DD9"/>
    <w:rsid w:val="00674079"/>
    <w:rsid w:val="006742F1"/>
    <w:rsid w:val="006749FF"/>
    <w:rsid w:val="00674ADE"/>
    <w:rsid w:val="00674DE9"/>
    <w:rsid w:val="00675B3D"/>
    <w:rsid w:val="006761BB"/>
    <w:rsid w:val="00676639"/>
    <w:rsid w:val="00676A9F"/>
    <w:rsid w:val="00676FC2"/>
    <w:rsid w:val="0067701B"/>
    <w:rsid w:val="006772DA"/>
    <w:rsid w:val="00680122"/>
    <w:rsid w:val="00680203"/>
    <w:rsid w:val="00680260"/>
    <w:rsid w:val="00681214"/>
    <w:rsid w:val="0068128D"/>
    <w:rsid w:val="00681885"/>
    <w:rsid w:val="00681BBC"/>
    <w:rsid w:val="00681BDE"/>
    <w:rsid w:val="00682371"/>
    <w:rsid w:val="006830B0"/>
    <w:rsid w:val="006838C3"/>
    <w:rsid w:val="00683E89"/>
    <w:rsid w:val="00684AA6"/>
    <w:rsid w:val="00684C52"/>
    <w:rsid w:val="006851D8"/>
    <w:rsid w:val="006853C2"/>
    <w:rsid w:val="006853F6"/>
    <w:rsid w:val="00685647"/>
    <w:rsid w:val="00686124"/>
    <w:rsid w:val="00686BE1"/>
    <w:rsid w:val="00687214"/>
    <w:rsid w:val="00687471"/>
    <w:rsid w:val="0068799A"/>
    <w:rsid w:val="006879FD"/>
    <w:rsid w:val="00687F56"/>
    <w:rsid w:val="006901B1"/>
    <w:rsid w:val="00690803"/>
    <w:rsid w:val="0069108F"/>
    <w:rsid w:val="006911C9"/>
    <w:rsid w:val="0069131B"/>
    <w:rsid w:val="00691766"/>
    <w:rsid w:val="00691945"/>
    <w:rsid w:val="00691A0D"/>
    <w:rsid w:val="00691D03"/>
    <w:rsid w:val="00691D6B"/>
    <w:rsid w:val="0069235C"/>
    <w:rsid w:val="00692D16"/>
    <w:rsid w:val="006932B2"/>
    <w:rsid w:val="0069367C"/>
    <w:rsid w:val="00693F7F"/>
    <w:rsid w:val="006945FA"/>
    <w:rsid w:val="0069485F"/>
    <w:rsid w:val="006948BB"/>
    <w:rsid w:val="00694AEE"/>
    <w:rsid w:val="00694CF1"/>
    <w:rsid w:val="00694F9A"/>
    <w:rsid w:val="00695329"/>
    <w:rsid w:val="006963F3"/>
    <w:rsid w:val="00696C83"/>
    <w:rsid w:val="00696DB1"/>
    <w:rsid w:val="006971AD"/>
    <w:rsid w:val="00697357"/>
    <w:rsid w:val="006977D2"/>
    <w:rsid w:val="00697841"/>
    <w:rsid w:val="00697AA9"/>
    <w:rsid w:val="00697BCF"/>
    <w:rsid w:val="006A0844"/>
    <w:rsid w:val="006A11D5"/>
    <w:rsid w:val="006A1731"/>
    <w:rsid w:val="006A199D"/>
    <w:rsid w:val="006A1C44"/>
    <w:rsid w:val="006A29A0"/>
    <w:rsid w:val="006A3179"/>
    <w:rsid w:val="006A3845"/>
    <w:rsid w:val="006A3999"/>
    <w:rsid w:val="006A47BF"/>
    <w:rsid w:val="006A48A4"/>
    <w:rsid w:val="006A4F5B"/>
    <w:rsid w:val="006A5235"/>
    <w:rsid w:val="006A535B"/>
    <w:rsid w:val="006A562B"/>
    <w:rsid w:val="006A57E0"/>
    <w:rsid w:val="006A5DA6"/>
    <w:rsid w:val="006A6687"/>
    <w:rsid w:val="006A66DD"/>
    <w:rsid w:val="006A6FA3"/>
    <w:rsid w:val="006A76E8"/>
    <w:rsid w:val="006A775B"/>
    <w:rsid w:val="006B0713"/>
    <w:rsid w:val="006B0800"/>
    <w:rsid w:val="006B0AE3"/>
    <w:rsid w:val="006B0C56"/>
    <w:rsid w:val="006B1726"/>
    <w:rsid w:val="006B1AB3"/>
    <w:rsid w:val="006B20FA"/>
    <w:rsid w:val="006B2328"/>
    <w:rsid w:val="006B2B4B"/>
    <w:rsid w:val="006B2C1B"/>
    <w:rsid w:val="006B2DD2"/>
    <w:rsid w:val="006B339A"/>
    <w:rsid w:val="006B3837"/>
    <w:rsid w:val="006B3882"/>
    <w:rsid w:val="006B39DE"/>
    <w:rsid w:val="006B430B"/>
    <w:rsid w:val="006B4621"/>
    <w:rsid w:val="006B47D2"/>
    <w:rsid w:val="006B499E"/>
    <w:rsid w:val="006B4BCB"/>
    <w:rsid w:val="006B5682"/>
    <w:rsid w:val="006B571E"/>
    <w:rsid w:val="006B5856"/>
    <w:rsid w:val="006B5A85"/>
    <w:rsid w:val="006B65C2"/>
    <w:rsid w:val="006B6F11"/>
    <w:rsid w:val="006B7730"/>
    <w:rsid w:val="006B7ABF"/>
    <w:rsid w:val="006C010E"/>
    <w:rsid w:val="006C0246"/>
    <w:rsid w:val="006C0671"/>
    <w:rsid w:val="006C0767"/>
    <w:rsid w:val="006C0A08"/>
    <w:rsid w:val="006C0CD4"/>
    <w:rsid w:val="006C121B"/>
    <w:rsid w:val="006C1450"/>
    <w:rsid w:val="006C1530"/>
    <w:rsid w:val="006C1762"/>
    <w:rsid w:val="006C1B68"/>
    <w:rsid w:val="006C31D9"/>
    <w:rsid w:val="006C35E8"/>
    <w:rsid w:val="006C3F87"/>
    <w:rsid w:val="006C58FC"/>
    <w:rsid w:val="006C640A"/>
    <w:rsid w:val="006C68E1"/>
    <w:rsid w:val="006C6A0D"/>
    <w:rsid w:val="006C6BB5"/>
    <w:rsid w:val="006C6CF4"/>
    <w:rsid w:val="006C6EBA"/>
    <w:rsid w:val="006C7354"/>
    <w:rsid w:val="006C7FF9"/>
    <w:rsid w:val="006D00FC"/>
    <w:rsid w:val="006D0AD0"/>
    <w:rsid w:val="006D259E"/>
    <w:rsid w:val="006D297B"/>
    <w:rsid w:val="006D2C4C"/>
    <w:rsid w:val="006D3015"/>
    <w:rsid w:val="006D3546"/>
    <w:rsid w:val="006D3AFE"/>
    <w:rsid w:val="006D3B59"/>
    <w:rsid w:val="006D4077"/>
    <w:rsid w:val="006D458B"/>
    <w:rsid w:val="006D48BC"/>
    <w:rsid w:val="006D4DE7"/>
    <w:rsid w:val="006D4FA5"/>
    <w:rsid w:val="006D5E10"/>
    <w:rsid w:val="006D603C"/>
    <w:rsid w:val="006D616A"/>
    <w:rsid w:val="006D6A99"/>
    <w:rsid w:val="006D6BA3"/>
    <w:rsid w:val="006D7445"/>
    <w:rsid w:val="006D7FB5"/>
    <w:rsid w:val="006E00B0"/>
    <w:rsid w:val="006E0290"/>
    <w:rsid w:val="006E0583"/>
    <w:rsid w:val="006E0976"/>
    <w:rsid w:val="006E0AAB"/>
    <w:rsid w:val="006E0ECA"/>
    <w:rsid w:val="006E11BD"/>
    <w:rsid w:val="006E1F9A"/>
    <w:rsid w:val="006E22EB"/>
    <w:rsid w:val="006E23C7"/>
    <w:rsid w:val="006E3E58"/>
    <w:rsid w:val="006E3F53"/>
    <w:rsid w:val="006E4FF0"/>
    <w:rsid w:val="006E510C"/>
    <w:rsid w:val="006E59C5"/>
    <w:rsid w:val="006E634B"/>
    <w:rsid w:val="006E6C47"/>
    <w:rsid w:val="006E6EBC"/>
    <w:rsid w:val="006E7E4B"/>
    <w:rsid w:val="006F074E"/>
    <w:rsid w:val="006F07EC"/>
    <w:rsid w:val="006F08A5"/>
    <w:rsid w:val="006F0E8D"/>
    <w:rsid w:val="006F0F51"/>
    <w:rsid w:val="006F11B8"/>
    <w:rsid w:val="006F143E"/>
    <w:rsid w:val="006F22C7"/>
    <w:rsid w:val="006F244D"/>
    <w:rsid w:val="006F2819"/>
    <w:rsid w:val="006F2EB7"/>
    <w:rsid w:val="006F32A1"/>
    <w:rsid w:val="006F362F"/>
    <w:rsid w:val="006F4365"/>
    <w:rsid w:val="006F4ACD"/>
    <w:rsid w:val="006F4E6A"/>
    <w:rsid w:val="006F5448"/>
    <w:rsid w:val="006F5481"/>
    <w:rsid w:val="006F5C57"/>
    <w:rsid w:val="006F603F"/>
    <w:rsid w:val="006F6330"/>
    <w:rsid w:val="006F6985"/>
    <w:rsid w:val="007004A1"/>
    <w:rsid w:val="007004D6"/>
    <w:rsid w:val="007005D1"/>
    <w:rsid w:val="0070090D"/>
    <w:rsid w:val="00701A42"/>
    <w:rsid w:val="007023CB"/>
    <w:rsid w:val="007027D7"/>
    <w:rsid w:val="00702B15"/>
    <w:rsid w:val="00703CB8"/>
    <w:rsid w:val="00703FD4"/>
    <w:rsid w:val="00704039"/>
    <w:rsid w:val="00704564"/>
    <w:rsid w:val="007045F9"/>
    <w:rsid w:val="00704B33"/>
    <w:rsid w:val="00704DCF"/>
    <w:rsid w:val="007057A5"/>
    <w:rsid w:val="007058AA"/>
    <w:rsid w:val="00705976"/>
    <w:rsid w:val="00705C55"/>
    <w:rsid w:val="00705C81"/>
    <w:rsid w:val="007069DA"/>
    <w:rsid w:val="00706A0D"/>
    <w:rsid w:val="00706F1B"/>
    <w:rsid w:val="00707454"/>
    <w:rsid w:val="0070788A"/>
    <w:rsid w:val="007079B9"/>
    <w:rsid w:val="00710327"/>
    <w:rsid w:val="0071034B"/>
    <w:rsid w:val="007103DF"/>
    <w:rsid w:val="007125B5"/>
    <w:rsid w:val="007130C7"/>
    <w:rsid w:val="0071341C"/>
    <w:rsid w:val="007134FB"/>
    <w:rsid w:val="0071353D"/>
    <w:rsid w:val="00713A0D"/>
    <w:rsid w:val="00714B11"/>
    <w:rsid w:val="0071519D"/>
    <w:rsid w:val="007157D3"/>
    <w:rsid w:val="0071588E"/>
    <w:rsid w:val="00716205"/>
    <w:rsid w:val="00716C76"/>
    <w:rsid w:val="007172D8"/>
    <w:rsid w:val="007173B1"/>
    <w:rsid w:val="0072053B"/>
    <w:rsid w:val="00720B48"/>
    <w:rsid w:val="00720B74"/>
    <w:rsid w:val="0072105C"/>
    <w:rsid w:val="00721525"/>
    <w:rsid w:val="007218BF"/>
    <w:rsid w:val="00721E54"/>
    <w:rsid w:val="00722578"/>
    <w:rsid w:val="0072259F"/>
    <w:rsid w:val="007225D5"/>
    <w:rsid w:val="0072294B"/>
    <w:rsid w:val="0072310C"/>
    <w:rsid w:val="00723134"/>
    <w:rsid w:val="0072365E"/>
    <w:rsid w:val="00723811"/>
    <w:rsid w:val="00723E52"/>
    <w:rsid w:val="00724564"/>
    <w:rsid w:val="007248D6"/>
    <w:rsid w:val="00724E4E"/>
    <w:rsid w:val="00725492"/>
    <w:rsid w:val="007268C1"/>
    <w:rsid w:val="00726CAE"/>
    <w:rsid w:val="007270A5"/>
    <w:rsid w:val="00727649"/>
    <w:rsid w:val="00730469"/>
    <w:rsid w:val="00730D4F"/>
    <w:rsid w:val="0073115D"/>
    <w:rsid w:val="00731C63"/>
    <w:rsid w:val="00731E20"/>
    <w:rsid w:val="00732026"/>
    <w:rsid w:val="007322ED"/>
    <w:rsid w:val="00732300"/>
    <w:rsid w:val="00732CA3"/>
    <w:rsid w:val="007332BD"/>
    <w:rsid w:val="00733A23"/>
    <w:rsid w:val="00734E1A"/>
    <w:rsid w:val="00734E21"/>
    <w:rsid w:val="007353DE"/>
    <w:rsid w:val="00735780"/>
    <w:rsid w:val="00736A10"/>
    <w:rsid w:val="00737269"/>
    <w:rsid w:val="007377A8"/>
    <w:rsid w:val="00737D85"/>
    <w:rsid w:val="00740559"/>
    <w:rsid w:val="00740666"/>
    <w:rsid w:val="00740731"/>
    <w:rsid w:val="00741060"/>
    <w:rsid w:val="007411F6"/>
    <w:rsid w:val="007415AF"/>
    <w:rsid w:val="0074172E"/>
    <w:rsid w:val="007420CA"/>
    <w:rsid w:val="007432B1"/>
    <w:rsid w:val="007436BD"/>
    <w:rsid w:val="007439EB"/>
    <w:rsid w:val="00743DA3"/>
    <w:rsid w:val="007440D7"/>
    <w:rsid w:val="0074417C"/>
    <w:rsid w:val="00744320"/>
    <w:rsid w:val="00744A0C"/>
    <w:rsid w:val="00744DEB"/>
    <w:rsid w:val="007457CF"/>
    <w:rsid w:val="00745BC4"/>
    <w:rsid w:val="007463AC"/>
    <w:rsid w:val="007466FD"/>
    <w:rsid w:val="00746DFF"/>
    <w:rsid w:val="0074732F"/>
    <w:rsid w:val="00747378"/>
    <w:rsid w:val="0074759D"/>
    <w:rsid w:val="00747816"/>
    <w:rsid w:val="00747C48"/>
    <w:rsid w:val="007500E3"/>
    <w:rsid w:val="00750228"/>
    <w:rsid w:val="007505C2"/>
    <w:rsid w:val="007505FF"/>
    <w:rsid w:val="00751690"/>
    <w:rsid w:val="00751D6A"/>
    <w:rsid w:val="00751F66"/>
    <w:rsid w:val="007529CA"/>
    <w:rsid w:val="007531A8"/>
    <w:rsid w:val="0075345C"/>
    <w:rsid w:val="00753903"/>
    <w:rsid w:val="00753989"/>
    <w:rsid w:val="00753E7A"/>
    <w:rsid w:val="0075464B"/>
    <w:rsid w:val="00754A73"/>
    <w:rsid w:val="00754DE0"/>
    <w:rsid w:val="0075523C"/>
    <w:rsid w:val="007557DE"/>
    <w:rsid w:val="00755DC5"/>
    <w:rsid w:val="00756751"/>
    <w:rsid w:val="00756AE3"/>
    <w:rsid w:val="00757421"/>
    <w:rsid w:val="00757742"/>
    <w:rsid w:val="007600A5"/>
    <w:rsid w:val="00760D21"/>
    <w:rsid w:val="00761517"/>
    <w:rsid w:val="007616E1"/>
    <w:rsid w:val="007617CF"/>
    <w:rsid w:val="0076232D"/>
    <w:rsid w:val="00762446"/>
    <w:rsid w:val="00762E70"/>
    <w:rsid w:val="0076371A"/>
    <w:rsid w:val="007639B8"/>
    <w:rsid w:val="00763C2B"/>
    <w:rsid w:val="00764AF6"/>
    <w:rsid w:val="00764C31"/>
    <w:rsid w:val="00764E8B"/>
    <w:rsid w:val="00765904"/>
    <w:rsid w:val="00765AD2"/>
    <w:rsid w:val="00765BD0"/>
    <w:rsid w:val="00765F0F"/>
    <w:rsid w:val="00765F53"/>
    <w:rsid w:val="0076698F"/>
    <w:rsid w:val="00766DA8"/>
    <w:rsid w:val="0076714F"/>
    <w:rsid w:val="0076720B"/>
    <w:rsid w:val="00767CA7"/>
    <w:rsid w:val="00767CFA"/>
    <w:rsid w:val="00767F5D"/>
    <w:rsid w:val="00771059"/>
    <w:rsid w:val="0077160E"/>
    <w:rsid w:val="007718FE"/>
    <w:rsid w:val="00772064"/>
    <w:rsid w:val="007720CC"/>
    <w:rsid w:val="0077293B"/>
    <w:rsid w:val="00772D7D"/>
    <w:rsid w:val="007739D3"/>
    <w:rsid w:val="00773B82"/>
    <w:rsid w:val="00773C8C"/>
    <w:rsid w:val="00774419"/>
    <w:rsid w:val="0077441F"/>
    <w:rsid w:val="007745D6"/>
    <w:rsid w:val="007749FB"/>
    <w:rsid w:val="00774F97"/>
    <w:rsid w:val="00775FC2"/>
    <w:rsid w:val="0077706A"/>
    <w:rsid w:val="007774C2"/>
    <w:rsid w:val="00777E6A"/>
    <w:rsid w:val="00777F81"/>
    <w:rsid w:val="007800FA"/>
    <w:rsid w:val="007802C4"/>
    <w:rsid w:val="007809B9"/>
    <w:rsid w:val="00781302"/>
    <w:rsid w:val="00781BCE"/>
    <w:rsid w:val="00781D4F"/>
    <w:rsid w:val="00781F2A"/>
    <w:rsid w:val="00782C88"/>
    <w:rsid w:val="007836AB"/>
    <w:rsid w:val="007839CE"/>
    <w:rsid w:val="00783B69"/>
    <w:rsid w:val="007840B4"/>
    <w:rsid w:val="00784143"/>
    <w:rsid w:val="0078464F"/>
    <w:rsid w:val="007846D8"/>
    <w:rsid w:val="00784C86"/>
    <w:rsid w:val="007852D3"/>
    <w:rsid w:val="0078542E"/>
    <w:rsid w:val="00785654"/>
    <w:rsid w:val="00785B3D"/>
    <w:rsid w:val="00785FD3"/>
    <w:rsid w:val="0078698C"/>
    <w:rsid w:val="00786AC5"/>
    <w:rsid w:val="0078706A"/>
    <w:rsid w:val="00787CAF"/>
    <w:rsid w:val="00787E7D"/>
    <w:rsid w:val="007902AE"/>
    <w:rsid w:val="00790389"/>
    <w:rsid w:val="00790423"/>
    <w:rsid w:val="007908F4"/>
    <w:rsid w:val="00790C78"/>
    <w:rsid w:val="007925D3"/>
    <w:rsid w:val="00794495"/>
    <w:rsid w:val="007948C3"/>
    <w:rsid w:val="00795525"/>
    <w:rsid w:val="007958EA"/>
    <w:rsid w:val="0079609F"/>
    <w:rsid w:val="007960CF"/>
    <w:rsid w:val="007963F6"/>
    <w:rsid w:val="00796D5D"/>
    <w:rsid w:val="0079745E"/>
    <w:rsid w:val="007978D8"/>
    <w:rsid w:val="007A0025"/>
    <w:rsid w:val="007A0D82"/>
    <w:rsid w:val="007A0EAC"/>
    <w:rsid w:val="007A1A05"/>
    <w:rsid w:val="007A27E6"/>
    <w:rsid w:val="007A3ADA"/>
    <w:rsid w:val="007A4394"/>
    <w:rsid w:val="007A49AA"/>
    <w:rsid w:val="007A5452"/>
    <w:rsid w:val="007A5A41"/>
    <w:rsid w:val="007A5A98"/>
    <w:rsid w:val="007A637C"/>
    <w:rsid w:val="007A675A"/>
    <w:rsid w:val="007A6C4D"/>
    <w:rsid w:val="007A7874"/>
    <w:rsid w:val="007A787A"/>
    <w:rsid w:val="007A7B0A"/>
    <w:rsid w:val="007B0353"/>
    <w:rsid w:val="007B03C4"/>
    <w:rsid w:val="007B0479"/>
    <w:rsid w:val="007B082F"/>
    <w:rsid w:val="007B08AF"/>
    <w:rsid w:val="007B0F54"/>
    <w:rsid w:val="007B134A"/>
    <w:rsid w:val="007B1885"/>
    <w:rsid w:val="007B1AE3"/>
    <w:rsid w:val="007B2688"/>
    <w:rsid w:val="007B27C0"/>
    <w:rsid w:val="007B2826"/>
    <w:rsid w:val="007B2875"/>
    <w:rsid w:val="007B2E0B"/>
    <w:rsid w:val="007B33A2"/>
    <w:rsid w:val="007B378E"/>
    <w:rsid w:val="007B37C0"/>
    <w:rsid w:val="007B3EE9"/>
    <w:rsid w:val="007B406E"/>
    <w:rsid w:val="007B4179"/>
    <w:rsid w:val="007B419A"/>
    <w:rsid w:val="007B45EF"/>
    <w:rsid w:val="007B4874"/>
    <w:rsid w:val="007B4C4A"/>
    <w:rsid w:val="007B4E18"/>
    <w:rsid w:val="007B56CE"/>
    <w:rsid w:val="007B5A07"/>
    <w:rsid w:val="007B5BE0"/>
    <w:rsid w:val="007B5E24"/>
    <w:rsid w:val="007B5F85"/>
    <w:rsid w:val="007B746D"/>
    <w:rsid w:val="007B760F"/>
    <w:rsid w:val="007B7D75"/>
    <w:rsid w:val="007B7DF8"/>
    <w:rsid w:val="007C0115"/>
    <w:rsid w:val="007C0336"/>
    <w:rsid w:val="007C0C9B"/>
    <w:rsid w:val="007C1022"/>
    <w:rsid w:val="007C127E"/>
    <w:rsid w:val="007C15C5"/>
    <w:rsid w:val="007C1CE7"/>
    <w:rsid w:val="007C1F6D"/>
    <w:rsid w:val="007C2610"/>
    <w:rsid w:val="007C267A"/>
    <w:rsid w:val="007C2A92"/>
    <w:rsid w:val="007C2CCD"/>
    <w:rsid w:val="007C306E"/>
    <w:rsid w:val="007C3790"/>
    <w:rsid w:val="007C379A"/>
    <w:rsid w:val="007C3B9D"/>
    <w:rsid w:val="007C3D03"/>
    <w:rsid w:val="007C44E3"/>
    <w:rsid w:val="007C4951"/>
    <w:rsid w:val="007C4FB3"/>
    <w:rsid w:val="007C5401"/>
    <w:rsid w:val="007C5A91"/>
    <w:rsid w:val="007C5C42"/>
    <w:rsid w:val="007C5C49"/>
    <w:rsid w:val="007C5FDC"/>
    <w:rsid w:val="007C6144"/>
    <w:rsid w:val="007C64D4"/>
    <w:rsid w:val="007C6718"/>
    <w:rsid w:val="007C673C"/>
    <w:rsid w:val="007C7135"/>
    <w:rsid w:val="007C798F"/>
    <w:rsid w:val="007C7E98"/>
    <w:rsid w:val="007C7FF6"/>
    <w:rsid w:val="007D0039"/>
    <w:rsid w:val="007D035D"/>
    <w:rsid w:val="007D0533"/>
    <w:rsid w:val="007D07E4"/>
    <w:rsid w:val="007D0868"/>
    <w:rsid w:val="007D1402"/>
    <w:rsid w:val="007D1503"/>
    <w:rsid w:val="007D1841"/>
    <w:rsid w:val="007D19AF"/>
    <w:rsid w:val="007D2D30"/>
    <w:rsid w:val="007D32F6"/>
    <w:rsid w:val="007D3306"/>
    <w:rsid w:val="007D344A"/>
    <w:rsid w:val="007D3F5B"/>
    <w:rsid w:val="007D4268"/>
    <w:rsid w:val="007D4651"/>
    <w:rsid w:val="007D4AAE"/>
    <w:rsid w:val="007D4BBD"/>
    <w:rsid w:val="007D4DF2"/>
    <w:rsid w:val="007D4DF5"/>
    <w:rsid w:val="007D4F5D"/>
    <w:rsid w:val="007D5774"/>
    <w:rsid w:val="007D57B3"/>
    <w:rsid w:val="007D668A"/>
    <w:rsid w:val="007D6896"/>
    <w:rsid w:val="007D776C"/>
    <w:rsid w:val="007D7F7D"/>
    <w:rsid w:val="007E0A48"/>
    <w:rsid w:val="007E0C50"/>
    <w:rsid w:val="007E0FBC"/>
    <w:rsid w:val="007E1093"/>
    <w:rsid w:val="007E15D6"/>
    <w:rsid w:val="007E1604"/>
    <w:rsid w:val="007E2086"/>
    <w:rsid w:val="007E2262"/>
    <w:rsid w:val="007E22BA"/>
    <w:rsid w:val="007E239D"/>
    <w:rsid w:val="007E281A"/>
    <w:rsid w:val="007E2D10"/>
    <w:rsid w:val="007E36E3"/>
    <w:rsid w:val="007E3837"/>
    <w:rsid w:val="007E4304"/>
    <w:rsid w:val="007E45C3"/>
    <w:rsid w:val="007E5377"/>
    <w:rsid w:val="007E55D8"/>
    <w:rsid w:val="007E5889"/>
    <w:rsid w:val="007E5DD1"/>
    <w:rsid w:val="007E60BB"/>
    <w:rsid w:val="007E6A87"/>
    <w:rsid w:val="007E6BD2"/>
    <w:rsid w:val="007E6C6E"/>
    <w:rsid w:val="007E6CB6"/>
    <w:rsid w:val="007E72DF"/>
    <w:rsid w:val="007E7A6C"/>
    <w:rsid w:val="007E7D15"/>
    <w:rsid w:val="007E7DC7"/>
    <w:rsid w:val="007F02CE"/>
    <w:rsid w:val="007F038E"/>
    <w:rsid w:val="007F1651"/>
    <w:rsid w:val="007F1A05"/>
    <w:rsid w:val="007F1A0A"/>
    <w:rsid w:val="007F1D25"/>
    <w:rsid w:val="007F2150"/>
    <w:rsid w:val="007F2D19"/>
    <w:rsid w:val="007F2DEE"/>
    <w:rsid w:val="007F2F67"/>
    <w:rsid w:val="007F2F84"/>
    <w:rsid w:val="007F3159"/>
    <w:rsid w:val="007F3475"/>
    <w:rsid w:val="007F3557"/>
    <w:rsid w:val="007F3CB0"/>
    <w:rsid w:val="007F47FC"/>
    <w:rsid w:val="007F4931"/>
    <w:rsid w:val="007F4B90"/>
    <w:rsid w:val="007F5685"/>
    <w:rsid w:val="007F599D"/>
    <w:rsid w:val="007F5D0F"/>
    <w:rsid w:val="007F6290"/>
    <w:rsid w:val="007F642E"/>
    <w:rsid w:val="007F667F"/>
    <w:rsid w:val="007F6D8E"/>
    <w:rsid w:val="007F7292"/>
    <w:rsid w:val="007F7D5E"/>
    <w:rsid w:val="007F7F7E"/>
    <w:rsid w:val="008005A8"/>
    <w:rsid w:val="0080099B"/>
    <w:rsid w:val="0080114F"/>
    <w:rsid w:val="00802377"/>
    <w:rsid w:val="0080273D"/>
    <w:rsid w:val="00803108"/>
    <w:rsid w:val="008032E4"/>
    <w:rsid w:val="00803486"/>
    <w:rsid w:val="0080358B"/>
    <w:rsid w:val="0080407B"/>
    <w:rsid w:val="0080417C"/>
    <w:rsid w:val="00804321"/>
    <w:rsid w:val="0080446D"/>
    <w:rsid w:val="00804770"/>
    <w:rsid w:val="00804A84"/>
    <w:rsid w:val="00805586"/>
    <w:rsid w:val="0080593E"/>
    <w:rsid w:val="00805BCD"/>
    <w:rsid w:val="008066F1"/>
    <w:rsid w:val="008070ED"/>
    <w:rsid w:val="008071ED"/>
    <w:rsid w:val="008072EA"/>
    <w:rsid w:val="008075A2"/>
    <w:rsid w:val="008078CA"/>
    <w:rsid w:val="00807D91"/>
    <w:rsid w:val="00810278"/>
    <w:rsid w:val="008107F4"/>
    <w:rsid w:val="0081088A"/>
    <w:rsid w:val="00810D65"/>
    <w:rsid w:val="0081147F"/>
    <w:rsid w:val="008118EB"/>
    <w:rsid w:val="00811A27"/>
    <w:rsid w:val="00811B54"/>
    <w:rsid w:val="008125E0"/>
    <w:rsid w:val="00812962"/>
    <w:rsid w:val="00812F67"/>
    <w:rsid w:val="00812FAD"/>
    <w:rsid w:val="00812FDB"/>
    <w:rsid w:val="008133AA"/>
    <w:rsid w:val="00813776"/>
    <w:rsid w:val="00814753"/>
    <w:rsid w:val="00814953"/>
    <w:rsid w:val="00815113"/>
    <w:rsid w:val="008154C2"/>
    <w:rsid w:val="008155BA"/>
    <w:rsid w:val="008158A0"/>
    <w:rsid w:val="0081605C"/>
    <w:rsid w:val="0081611B"/>
    <w:rsid w:val="00816299"/>
    <w:rsid w:val="00817902"/>
    <w:rsid w:val="00817AD7"/>
    <w:rsid w:val="00820331"/>
    <w:rsid w:val="008203E7"/>
    <w:rsid w:val="008205C9"/>
    <w:rsid w:val="008205DC"/>
    <w:rsid w:val="00822638"/>
    <w:rsid w:val="008227D9"/>
    <w:rsid w:val="00822BBF"/>
    <w:rsid w:val="00823CC6"/>
    <w:rsid w:val="00823EF2"/>
    <w:rsid w:val="00824212"/>
    <w:rsid w:val="0082440C"/>
    <w:rsid w:val="00824A42"/>
    <w:rsid w:val="008254B0"/>
    <w:rsid w:val="00825ECF"/>
    <w:rsid w:val="00825F8F"/>
    <w:rsid w:val="0082625C"/>
    <w:rsid w:val="0082630D"/>
    <w:rsid w:val="0082632F"/>
    <w:rsid w:val="00826FB9"/>
    <w:rsid w:val="00827049"/>
    <w:rsid w:val="00827584"/>
    <w:rsid w:val="00830321"/>
    <w:rsid w:val="008307CA"/>
    <w:rsid w:val="00830DA6"/>
    <w:rsid w:val="00831216"/>
    <w:rsid w:val="00831552"/>
    <w:rsid w:val="008319E0"/>
    <w:rsid w:val="008324B0"/>
    <w:rsid w:val="008326E3"/>
    <w:rsid w:val="008329C9"/>
    <w:rsid w:val="008329E1"/>
    <w:rsid w:val="00832A74"/>
    <w:rsid w:val="00832D7F"/>
    <w:rsid w:val="00832E3C"/>
    <w:rsid w:val="00832E40"/>
    <w:rsid w:val="008337DA"/>
    <w:rsid w:val="00833AE4"/>
    <w:rsid w:val="008346B8"/>
    <w:rsid w:val="00834BC6"/>
    <w:rsid w:val="00834E3C"/>
    <w:rsid w:val="0083520D"/>
    <w:rsid w:val="00835872"/>
    <w:rsid w:val="00835F63"/>
    <w:rsid w:val="008363F1"/>
    <w:rsid w:val="00836714"/>
    <w:rsid w:val="00836BD1"/>
    <w:rsid w:val="00836ECB"/>
    <w:rsid w:val="0083712C"/>
    <w:rsid w:val="0083733B"/>
    <w:rsid w:val="00837539"/>
    <w:rsid w:val="00837545"/>
    <w:rsid w:val="00837564"/>
    <w:rsid w:val="00837C4B"/>
    <w:rsid w:val="00837F48"/>
    <w:rsid w:val="0084007D"/>
    <w:rsid w:val="0084064C"/>
    <w:rsid w:val="008414E9"/>
    <w:rsid w:val="00841B21"/>
    <w:rsid w:val="00842238"/>
    <w:rsid w:val="00842781"/>
    <w:rsid w:val="00842B63"/>
    <w:rsid w:val="0084332F"/>
    <w:rsid w:val="0084373B"/>
    <w:rsid w:val="008438FA"/>
    <w:rsid w:val="00843B4B"/>
    <w:rsid w:val="00844524"/>
    <w:rsid w:val="008447D7"/>
    <w:rsid w:val="00844A4E"/>
    <w:rsid w:val="00844BF2"/>
    <w:rsid w:val="00845285"/>
    <w:rsid w:val="008455D8"/>
    <w:rsid w:val="00845D2F"/>
    <w:rsid w:val="00846A3E"/>
    <w:rsid w:val="00846D4D"/>
    <w:rsid w:val="00846D8A"/>
    <w:rsid w:val="00846E27"/>
    <w:rsid w:val="00847020"/>
    <w:rsid w:val="008474A9"/>
    <w:rsid w:val="0084757D"/>
    <w:rsid w:val="00847B1D"/>
    <w:rsid w:val="00847B66"/>
    <w:rsid w:val="0085044D"/>
    <w:rsid w:val="0085157A"/>
    <w:rsid w:val="0085282D"/>
    <w:rsid w:val="00852C61"/>
    <w:rsid w:val="00854069"/>
    <w:rsid w:val="008541D0"/>
    <w:rsid w:val="0085427C"/>
    <w:rsid w:val="00854428"/>
    <w:rsid w:val="00854A0F"/>
    <w:rsid w:val="00854DBC"/>
    <w:rsid w:val="008557B2"/>
    <w:rsid w:val="00855948"/>
    <w:rsid w:val="008569C9"/>
    <w:rsid w:val="00856BFA"/>
    <w:rsid w:val="008574D1"/>
    <w:rsid w:val="00857C78"/>
    <w:rsid w:val="00857DB2"/>
    <w:rsid w:val="0086031D"/>
    <w:rsid w:val="00860C9E"/>
    <w:rsid w:val="00860F80"/>
    <w:rsid w:val="008618E6"/>
    <w:rsid w:val="00861B52"/>
    <w:rsid w:val="008621BA"/>
    <w:rsid w:val="00862893"/>
    <w:rsid w:val="00863E79"/>
    <w:rsid w:val="00864108"/>
    <w:rsid w:val="00864209"/>
    <w:rsid w:val="008647B1"/>
    <w:rsid w:val="008647BA"/>
    <w:rsid w:val="00864822"/>
    <w:rsid w:val="00864824"/>
    <w:rsid w:val="008655E3"/>
    <w:rsid w:val="00866BE3"/>
    <w:rsid w:val="00867249"/>
    <w:rsid w:val="008674D3"/>
    <w:rsid w:val="00867C44"/>
    <w:rsid w:val="00870918"/>
    <w:rsid w:val="00870B91"/>
    <w:rsid w:val="0087126D"/>
    <w:rsid w:val="0087162D"/>
    <w:rsid w:val="00871A14"/>
    <w:rsid w:val="00871A65"/>
    <w:rsid w:val="00871A81"/>
    <w:rsid w:val="00871CDF"/>
    <w:rsid w:val="00872C93"/>
    <w:rsid w:val="008736C8"/>
    <w:rsid w:val="00873E7A"/>
    <w:rsid w:val="00873FED"/>
    <w:rsid w:val="0087474F"/>
    <w:rsid w:val="00874D72"/>
    <w:rsid w:val="00874FBD"/>
    <w:rsid w:val="00876C0B"/>
    <w:rsid w:val="00877080"/>
    <w:rsid w:val="00877106"/>
    <w:rsid w:val="00877D65"/>
    <w:rsid w:val="00880364"/>
    <w:rsid w:val="0088036B"/>
    <w:rsid w:val="008805CB"/>
    <w:rsid w:val="0088068D"/>
    <w:rsid w:val="00880A49"/>
    <w:rsid w:val="00880CE4"/>
    <w:rsid w:val="00880DCF"/>
    <w:rsid w:val="00881025"/>
    <w:rsid w:val="008820AD"/>
    <w:rsid w:val="00882883"/>
    <w:rsid w:val="00882C34"/>
    <w:rsid w:val="00882D07"/>
    <w:rsid w:val="00882D80"/>
    <w:rsid w:val="00883738"/>
    <w:rsid w:val="00883E46"/>
    <w:rsid w:val="00884108"/>
    <w:rsid w:val="00884740"/>
    <w:rsid w:val="008847EA"/>
    <w:rsid w:val="00884B5D"/>
    <w:rsid w:val="0088506A"/>
    <w:rsid w:val="008854C7"/>
    <w:rsid w:val="00885978"/>
    <w:rsid w:val="00885F74"/>
    <w:rsid w:val="00886029"/>
    <w:rsid w:val="0088609F"/>
    <w:rsid w:val="008862EB"/>
    <w:rsid w:val="00886990"/>
    <w:rsid w:val="008869B6"/>
    <w:rsid w:val="00887118"/>
    <w:rsid w:val="008878AF"/>
    <w:rsid w:val="008910C3"/>
    <w:rsid w:val="0089118A"/>
    <w:rsid w:val="00892645"/>
    <w:rsid w:val="00893042"/>
    <w:rsid w:val="00893060"/>
    <w:rsid w:val="00893321"/>
    <w:rsid w:val="00893BD9"/>
    <w:rsid w:val="00893DE1"/>
    <w:rsid w:val="0089426F"/>
    <w:rsid w:val="00895543"/>
    <w:rsid w:val="00895C80"/>
    <w:rsid w:val="00896724"/>
    <w:rsid w:val="0089681E"/>
    <w:rsid w:val="00896CE7"/>
    <w:rsid w:val="00896E90"/>
    <w:rsid w:val="00897045"/>
    <w:rsid w:val="00897242"/>
    <w:rsid w:val="00897D6E"/>
    <w:rsid w:val="008A0366"/>
    <w:rsid w:val="008A0D0B"/>
    <w:rsid w:val="008A1088"/>
    <w:rsid w:val="008A11D9"/>
    <w:rsid w:val="008A1204"/>
    <w:rsid w:val="008A14C0"/>
    <w:rsid w:val="008A153C"/>
    <w:rsid w:val="008A169C"/>
    <w:rsid w:val="008A16CF"/>
    <w:rsid w:val="008A1C2B"/>
    <w:rsid w:val="008A264B"/>
    <w:rsid w:val="008A31A9"/>
    <w:rsid w:val="008A3469"/>
    <w:rsid w:val="008A3A69"/>
    <w:rsid w:val="008A3B09"/>
    <w:rsid w:val="008A3BB9"/>
    <w:rsid w:val="008A424F"/>
    <w:rsid w:val="008A46F6"/>
    <w:rsid w:val="008A4A64"/>
    <w:rsid w:val="008A4C78"/>
    <w:rsid w:val="008A4CFD"/>
    <w:rsid w:val="008A4FEC"/>
    <w:rsid w:val="008A5679"/>
    <w:rsid w:val="008A5D87"/>
    <w:rsid w:val="008A5EC9"/>
    <w:rsid w:val="008A5EE6"/>
    <w:rsid w:val="008A6ABA"/>
    <w:rsid w:val="008A6C41"/>
    <w:rsid w:val="008A76A3"/>
    <w:rsid w:val="008A78F0"/>
    <w:rsid w:val="008A79DF"/>
    <w:rsid w:val="008B0439"/>
    <w:rsid w:val="008B0ADF"/>
    <w:rsid w:val="008B0B99"/>
    <w:rsid w:val="008B164A"/>
    <w:rsid w:val="008B1DD4"/>
    <w:rsid w:val="008B2727"/>
    <w:rsid w:val="008B3A50"/>
    <w:rsid w:val="008B4669"/>
    <w:rsid w:val="008B490F"/>
    <w:rsid w:val="008B4C37"/>
    <w:rsid w:val="008B4FAF"/>
    <w:rsid w:val="008B5664"/>
    <w:rsid w:val="008B56A0"/>
    <w:rsid w:val="008B6223"/>
    <w:rsid w:val="008B64FD"/>
    <w:rsid w:val="008B6852"/>
    <w:rsid w:val="008B6D5F"/>
    <w:rsid w:val="008B6E80"/>
    <w:rsid w:val="008B714E"/>
    <w:rsid w:val="008B7672"/>
    <w:rsid w:val="008C01C1"/>
    <w:rsid w:val="008C0236"/>
    <w:rsid w:val="008C067E"/>
    <w:rsid w:val="008C0E6F"/>
    <w:rsid w:val="008C1673"/>
    <w:rsid w:val="008C1710"/>
    <w:rsid w:val="008C1E95"/>
    <w:rsid w:val="008C20FE"/>
    <w:rsid w:val="008C224A"/>
    <w:rsid w:val="008C236C"/>
    <w:rsid w:val="008C2B86"/>
    <w:rsid w:val="008C2CCB"/>
    <w:rsid w:val="008C322A"/>
    <w:rsid w:val="008C35E7"/>
    <w:rsid w:val="008C37D1"/>
    <w:rsid w:val="008C440C"/>
    <w:rsid w:val="008C48C7"/>
    <w:rsid w:val="008C4F61"/>
    <w:rsid w:val="008C51DC"/>
    <w:rsid w:val="008C569E"/>
    <w:rsid w:val="008C5B13"/>
    <w:rsid w:val="008C5F5F"/>
    <w:rsid w:val="008C652F"/>
    <w:rsid w:val="008C6557"/>
    <w:rsid w:val="008C6A84"/>
    <w:rsid w:val="008C72B3"/>
    <w:rsid w:val="008C7665"/>
    <w:rsid w:val="008D0CD3"/>
    <w:rsid w:val="008D0D34"/>
    <w:rsid w:val="008D103A"/>
    <w:rsid w:val="008D162D"/>
    <w:rsid w:val="008D2342"/>
    <w:rsid w:val="008D241B"/>
    <w:rsid w:val="008D2A51"/>
    <w:rsid w:val="008D316A"/>
    <w:rsid w:val="008D31D0"/>
    <w:rsid w:val="008D329C"/>
    <w:rsid w:val="008D339A"/>
    <w:rsid w:val="008D41E4"/>
    <w:rsid w:val="008D4506"/>
    <w:rsid w:val="008D4681"/>
    <w:rsid w:val="008D500B"/>
    <w:rsid w:val="008D5198"/>
    <w:rsid w:val="008D562E"/>
    <w:rsid w:val="008D6BB0"/>
    <w:rsid w:val="008D6C4A"/>
    <w:rsid w:val="008D6EF4"/>
    <w:rsid w:val="008D71EC"/>
    <w:rsid w:val="008D76C8"/>
    <w:rsid w:val="008E0281"/>
    <w:rsid w:val="008E03C7"/>
    <w:rsid w:val="008E0B1C"/>
    <w:rsid w:val="008E106A"/>
    <w:rsid w:val="008E1209"/>
    <w:rsid w:val="008E1424"/>
    <w:rsid w:val="008E1508"/>
    <w:rsid w:val="008E1894"/>
    <w:rsid w:val="008E1D99"/>
    <w:rsid w:val="008E22B5"/>
    <w:rsid w:val="008E2B0B"/>
    <w:rsid w:val="008E2EC7"/>
    <w:rsid w:val="008E3113"/>
    <w:rsid w:val="008E336D"/>
    <w:rsid w:val="008E33AA"/>
    <w:rsid w:val="008E348C"/>
    <w:rsid w:val="008E37DE"/>
    <w:rsid w:val="008E3D60"/>
    <w:rsid w:val="008E3E1D"/>
    <w:rsid w:val="008E4EE7"/>
    <w:rsid w:val="008E59DB"/>
    <w:rsid w:val="008E6D83"/>
    <w:rsid w:val="008E6F9E"/>
    <w:rsid w:val="008E6FD4"/>
    <w:rsid w:val="008E76A2"/>
    <w:rsid w:val="008F055D"/>
    <w:rsid w:val="008F0F1A"/>
    <w:rsid w:val="008F160F"/>
    <w:rsid w:val="008F17D6"/>
    <w:rsid w:val="008F1C50"/>
    <w:rsid w:val="008F1CAD"/>
    <w:rsid w:val="008F30A5"/>
    <w:rsid w:val="008F3176"/>
    <w:rsid w:val="008F3C25"/>
    <w:rsid w:val="008F46F8"/>
    <w:rsid w:val="008F4FC6"/>
    <w:rsid w:val="008F6284"/>
    <w:rsid w:val="008F6391"/>
    <w:rsid w:val="008F66D7"/>
    <w:rsid w:val="008F7306"/>
    <w:rsid w:val="008F7460"/>
    <w:rsid w:val="008F7992"/>
    <w:rsid w:val="008F7ABA"/>
    <w:rsid w:val="008F7B38"/>
    <w:rsid w:val="008F7E4D"/>
    <w:rsid w:val="00900A01"/>
    <w:rsid w:val="00900A3D"/>
    <w:rsid w:val="009015A2"/>
    <w:rsid w:val="009016D8"/>
    <w:rsid w:val="00901DB1"/>
    <w:rsid w:val="00902493"/>
    <w:rsid w:val="0090286D"/>
    <w:rsid w:val="00903AC1"/>
    <w:rsid w:val="00903BBA"/>
    <w:rsid w:val="00903D80"/>
    <w:rsid w:val="00903DD9"/>
    <w:rsid w:val="00903E8E"/>
    <w:rsid w:val="00904046"/>
    <w:rsid w:val="0090520A"/>
    <w:rsid w:val="00905223"/>
    <w:rsid w:val="009053EC"/>
    <w:rsid w:val="00905522"/>
    <w:rsid w:val="00905B32"/>
    <w:rsid w:val="00905EC9"/>
    <w:rsid w:val="009061B8"/>
    <w:rsid w:val="009063B2"/>
    <w:rsid w:val="009064B6"/>
    <w:rsid w:val="0090690C"/>
    <w:rsid w:val="00906993"/>
    <w:rsid w:val="00906AD6"/>
    <w:rsid w:val="00906B67"/>
    <w:rsid w:val="00907839"/>
    <w:rsid w:val="009101D8"/>
    <w:rsid w:val="00910536"/>
    <w:rsid w:val="009117FB"/>
    <w:rsid w:val="00911B86"/>
    <w:rsid w:val="009128D9"/>
    <w:rsid w:val="0091378F"/>
    <w:rsid w:val="009137AB"/>
    <w:rsid w:val="00913922"/>
    <w:rsid w:val="00913A52"/>
    <w:rsid w:val="00913BF1"/>
    <w:rsid w:val="009140BC"/>
    <w:rsid w:val="0091420F"/>
    <w:rsid w:val="009143BA"/>
    <w:rsid w:val="00914495"/>
    <w:rsid w:val="009147D7"/>
    <w:rsid w:val="00914971"/>
    <w:rsid w:val="00914AF3"/>
    <w:rsid w:val="00914C03"/>
    <w:rsid w:val="00915158"/>
    <w:rsid w:val="00915ABF"/>
    <w:rsid w:val="00915B66"/>
    <w:rsid w:val="009160FB"/>
    <w:rsid w:val="00916568"/>
    <w:rsid w:val="00916B49"/>
    <w:rsid w:val="00916F0E"/>
    <w:rsid w:val="009207DA"/>
    <w:rsid w:val="0092085C"/>
    <w:rsid w:val="00920ACF"/>
    <w:rsid w:val="00920B15"/>
    <w:rsid w:val="00920CB2"/>
    <w:rsid w:val="00920D8D"/>
    <w:rsid w:val="009212EF"/>
    <w:rsid w:val="0092134C"/>
    <w:rsid w:val="00921ABC"/>
    <w:rsid w:val="00922130"/>
    <w:rsid w:val="00922896"/>
    <w:rsid w:val="00922B5E"/>
    <w:rsid w:val="00922D5F"/>
    <w:rsid w:val="00923298"/>
    <w:rsid w:val="009232B6"/>
    <w:rsid w:val="00923810"/>
    <w:rsid w:val="009242AF"/>
    <w:rsid w:val="0092455A"/>
    <w:rsid w:val="0092534F"/>
    <w:rsid w:val="009255FD"/>
    <w:rsid w:val="00925B82"/>
    <w:rsid w:val="00925E26"/>
    <w:rsid w:val="009265E9"/>
    <w:rsid w:val="00926C08"/>
    <w:rsid w:val="00926C35"/>
    <w:rsid w:val="00926E07"/>
    <w:rsid w:val="00926ED9"/>
    <w:rsid w:val="0093068B"/>
    <w:rsid w:val="009310A0"/>
    <w:rsid w:val="0093153B"/>
    <w:rsid w:val="009315C0"/>
    <w:rsid w:val="009316E1"/>
    <w:rsid w:val="00933E9C"/>
    <w:rsid w:val="00934165"/>
    <w:rsid w:val="00934379"/>
    <w:rsid w:val="00934845"/>
    <w:rsid w:val="00934F6A"/>
    <w:rsid w:val="00935033"/>
    <w:rsid w:val="009350C0"/>
    <w:rsid w:val="0093542D"/>
    <w:rsid w:val="00935565"/>
    <w:rsid w:val="0093658A"/>
    <w:rsid w:val="00936E68"/>
    <w:rsid w:val="00936F41"/>
    <w:rsid w:val="00936FDD"/>
    <w:rsid w:val="00937031"/>
    <w:rsid w:val="009374C8"/>
    <w:rsid w:val="00940220"/>
    <w:rsid w:val="00940292"/>
    <w:rsid w:val="009406E8"/>
    <w:rsid w:val="00940BE7"/>
    <w:rsid w:val="00941A33"/>
    <w:rsid w:val="00941D6B"/>
    <w:rsid w:val="00942551"/>
    <w:rsid w:val="00942AE8"/>
    <w:rsid w:val="009430F6"/>
    <w:rsid w:val="00943257"/>
    <w:rsid w:val="00943294"/>
    <w:rsid w:val="009435D0"/>
    <w:rsid w:val="00944A89"/>
    <w:rsid w:val="00946B8B"/>
    <w:rsid w:val="00946C5F"/>
    <w:rsid w:val="009471F7"/>
    <w:rsid w:val="009474A9"/>
    <w:rsid w:val="009500B1"/>
    <w:rsid w:val="009507D3"/>
    <w:rsid w:val="00950AD1"/>
    <w:rsid w:val="009513DB"/>
    <w:rsid w:val="00951780"/>
    <w:rsid w:val="00951A87"/>
    <w:rsid w:val="00951C1C"/>
    <w:rsid w:val="00951FEE"/>
    <w:rsid w:val="00952281"/>
    <w:rsid w:val="00952371"/>
    <w:rsid w:val="0095252A"/>
    <w:rsid w:val="0095278C"/>
    <w:rsid w:val="00952918"/>
    <w:rsid w:val="00952C06"/>
    <w:rsid w:val="00952EFD"/>
    <w:rsid w:val="009530C4"/>
    <w:rsid w:val="0095363E"/>
    <w:rsid w:val="00953BF3"/>
    <w:rsid w:val="00954001"/>
    <w:rsid w:val="00954257"/>
    <w:rsid w:val="00954C4B"/>
    <w:rsid w:val="009551A9"/>
    <w:rsid w:val="00955923"/>
    <w:rsid w:val="00955AC3"/>
    <w:rsid w:val="00956479"/>
    <w:rsid w:val="00956484"/>
    <w:rsid w:val="009564BB"/>
    <w:rsid w:val="0095687A"/>
    <w:rsid w:val="0095708D"/>
    <w:rsid w:val="00957690"/>
    <w:rsid w:val="00957EE8"/>
    <w:rsid w:val="00957F0E"/>
    <w:rsid w:val="00957F87"/>
    <w:rsid w:val="00960172"/>
    <w:rsid w:val="0096082F"/>
    <w:rsid w:val="00960B98"/>
    <w:rsid w:val="00960BC2"/>
    <w:rsid w:val="0096112A"/>
    <w:rsid w:val="009618C1"/>
    <w:rsid w:val="00961CF6"/>
    <w:rsid w:val="009621A9"/>
    <w:rsid w:val="00965396"/>
    <w:rsid w:val="00966217"/>
    <w:rsid w:val="00967477"/>
    <w:rsid w:val="00967A96"/>
    <w:rsid w:val="00967B66"/>
    <w:rsid w:val="00967F6E"/>
    <w:rsid w:val="00970449"/>
    <w:rsid w:val="0097082C"/>
    <w:rsid w:val="0097096D"/>
    <w:rsid w:val="00970B14"/>
    <w:rsid w:val="00971C7C"/>
    <w:rsid w:val="00971DD8"/>
    <w:rsid w:val="00971EA8"/>
    <w:rsid w:val="00972054"/>
    <w:rsid w:val="00972159"/>
    <w:rsid w:val="00973077"/>
    <w:rsid w:val="0097362F"/>
    <w:rsid w:val="009736A9"/>
    <w:rsid w:val="009737E8"/>
    <w:rsid w:val="00973B50"/>
    <w:rsid w:val="009741A5"/>
    <w:rsid w:val="0097439F"/>
    <w:rsid w:val="00974414"/>
    <w:rsid w:val="009749F3"/>
    <w:rsid w:val="00974CE2"/>
    <w:rsid w:val="009753FC"/>
    <w:rsid w:val="00975834"/>
    <w:rsid w:val="009765AF"/>
    <w:rsid w:val="009766D8"/>
    <w:rsid w:val="009768A4"/>
    <w:rsid w:val="009769F6"/>
    <w:rsid w:val="00976A7B"/>
    <w:rsid w:val="00976C4D"/>
    <w:rsid w:val="00976DF9"/>
    <w:rsid w:val="0097759D"/>
    <w:rsid w:val="00977738"/>
    <w:rsid w:val="00977B12"/>
    <w:rsid w:val="00980CAC"/>
    <w:rsid w:val="0098102C"/>
    <w:rsid w:val="009813CD"/>
    <w:rsid w:val="0098185B"/>
    <w:rsid w:val="00981BE5"/>
    <w:rsid w:val="00982978"/>
    <w:rsid w:val="009834A4"/>
    <w:rsid w:val="00983658"/>
    <w:rsid w:val="00983D63"/>
    <w:rsid w:val="00983E7A"/>
    <w:rsid w:val="00983EAB"/>
    <w:rsid w:val="00983F07"/>
    <w:rsid w:val="00983F64"/>
    <w:rsid w:val="009847C1"/>
    <w:rsid w:val="009850E5"/>
    <w:rsid w:val="0098522A"/>
    <w:rsid w:val="00985844"/>
    <w:rsid w:val="00985F76"/>
    <w:rsid w:val="00986155"/>
    <w:rsid w:val="00986206"/>
    <w:rsid w:val="00986225"/>
    <w:rsid w:val="00986685"/>
    <w:rsid w:val="00986A37"/>
    <w:rsid w:val="00986CA3"/>
    <w:rsid w:val="00986D36"/>
    <w:rsid w:val="00987402"/>
    <w:rsid w:val="0098740E"/>
    <w:rsid w:val="00990719"/>
    <w:rsid w:val="00990CA4"/>
    <w:rsid w:val="009915DD"/>
    <w:rsid w:val="00991A7B"/>
    <w:rsid w:val="00991BCF"/>
    <w:rsid w:val="00992259"/>
    <w:rsid w:val="009928AE"/>
    <w:rsid w:val="00992D9A"/>
    <w:rsid w:val="009930B0"/>
    <w:rsid w:val="00993B91"/>
    <w:rsid w:val="00994CBF"/>
    <w:rsid w:val="009951C7"/>
    <w:rsid w:val="0099533E"/>
    <w:rsid w:val="009953F4"/>
    <w:rsid w:val="009961A0"/>
    <w:rsid w:val="00996A7C"/>
    <w:rsid w:val="00996E6F"/>
    <w:rsid w:val="009A0100"/>
    <w:rsid w:val="009A0417"/>
    <w:rsid w:val="009A170A"/>
    <w:rsid w:val="009A24A9"/>
    <w:rsid w:val="009A3502"/>
    <w:rsid w:val="009A3770"/>
    <w:rsid w:val="009A42C1"/>
    <w:rsid w:val="009A55A2"/>
    <w:rsid w:val="009A55CA"/>
    <w:rsid w:val="009A58D6"/>
    <w:rsid w:val="009A5A29"/>
    <w:rsid w:val="009A5E48"/>
    <w:rsid w:val="009A624F"/>
    <w:rsid w:val="009A6458"/>
    <w:rsid w:val="009A6889"/>
    <w:rsid w:val="009A6EAF"/>
    <w:rsid w:val="009A7025"/>
    <w:rsid w:val="009A73E8"/>
    <w:rsid w:val="009B0927"/>
    <w:rsid w:val="009B0B5F"/>
    <w:rsid w:val="009B14EA"/>
    <w:rsid w:val="009B192C"/>
    <w:rsid w:val="009B1B1B"/>
    <w:rsid w:val="009B215F"/>
    <w:rsid w:val="009B29DE"/>
    <w:rsid w:val="009B2A97"/>
    <w:rsid w:val="009B2DDE"/>
    <w:rsid w:val="009B304F"/>
    <w:rsid w:val="009B3154"/>
    <w:rsid w:val="009B315D"/>
    <w:rsid w:val="009B3AB2"/>
    <w:rsid w:val="009B3F85"/>
    <w:rsid w:val="009B4394"/>
    <w:rsid w:val="009B45C1"/>
    <w:rsid w:val="009B498D"/>
    <w:rsid w:val="009B50F7"/>
    <w:rsid w:val="009B5129"/>
    <w:rsid w:val="009B5EB3"/>
    <w:rsid w:val="009B60F7"/>
    <w:rsid w:val="009B61D8"/>
    <w:rsid w:val="009B62A0"/>
    <w:rsid w:val="009B6349"/>
    <w:rsid w:val="009B6F68"/>
    <w:rsid w:val="009B78BE"/>
    <w:rsid w:val="009B7AEB"/>
    <w:rsid w:val="009C014A"/>
    <w:rsid w:val="009C05B5"/>
    <w:rsid w:val="009C0DC2"/>
    <w:rsid w:val="009C1153"/>
    <w:rsid w:val="009C131D"/>
    <w:rsid w:val="009C17A1"/>
    <w:rsid w:val="009C18FF"/>
    <w:rsid w:val="009C1D01"/>
    <w:rsid w:val="009C1F99"/>
    <w:rsid w:val="009C20EB"/>
    <w:rsid w:val="009C23AC"/>
    <w:rsid w:val="009C2F8A"/>
    <w:rsid w:val="009C364A"/>
    <w:rsid w:val="009C383B"/>
    <w:rsid w:val="009C3C86"/>
    <w:rsid w:val="009C40DC"/>
    <w:rsid w:val="009C4199"/>
    <w:rsid w:val="009C4D4F"/>
    <w:rsid w:val="009C4D8C"/>
    <w:rsid w:val="009C5910"/>
    <w:rsid w:val="009C64A6"/>
    <w:rsid w:val="009C66C0"/>
    <w:rsid w:val="009C670F"/>
    <w:rsid w:val="009C6894"/>
    <w:rsid w:val="009C7293"/>
    <w:rsid w:val="009C7404"/>
    <w:rsid w:val="009D0250"/>
    <w:rsid w:val="009D09CA"/>
    <w:rsid w:val="009D0CC3"/>
    <w:rsid w:val="009D1525"/>
    <w:rsid w:val="009D1DD1"/>
    <w:rsid w:val="009D1EEA"/>
    <w:rsid w:val="009D2265"/>
    <w:rsid w:val="009D2528"/>
    <w:rsid w:val="009D2633"/>
    <w:rsid w:val="009D2F02"/>
    <w:rsid w:val="009D2FB6"/>
    <w:rsid w:val="009D34C6"/>
    <w:rsid w:val="009D4479"/>
    <w:rsid w:val="009D44D7"/>
    <w:rsid w:val="009D47FC"/>
    <w:rsid w:val="009D49E3"/>
    <w:rsid w:val="009D4B11"/>
    <w:rsid w:val="009D4CE7"/>
    <w:rsid w:val="009D4F78"/>
    <w:rsid w:val="009D507D"/>
    <w:rsid w:val="009D573A"/>
    <w:rsid w:val="009D5E4F"/>
    <w:rsid w:val="009D6556"/>
    <w:rsid w:val="009D773F"/>
    <w:rsid w:val="009D7D59"/>
    <w:rsid w:val="009E1B78"/>
    <w:rsid w:val="009E1DD7"/>
    <w:rsid w:val="009E2147"/>
    <w:rsid w:val="009E32CB"/>
    <w:rsid w:val="009E357E"/>
    <w:rsid w:val="009E4157"/>
    <w:rsid w:val="009E4372"/>
    <w:rsid w:val="009E4A97"/>
    <w:rsid w:val="009E56D2"/>
    <w:rsid w:val="009E5C09"/>
    <w:rsid w:val="009E6125"/>
    <w:rsid w:val="009E6194"/>
    <w:rsid w:val="009E66DA"/>
    <w:rsid w:val="009E6D1A"/>
    <w:rsid w:val="009E70F5"/>
    <w:rsid w:val="009E7C0F"/>
    <w:rsid w:val="009F04E8"/>
    <w:rsid w:val="009F08DA"/>
    <w:rsid w:val="009F0BE7"/>
    <w:rsid w:val="009F1AE9"/>
    <w:rsid w:val="009F1B08"/>
    <w:rsid w:val="009F1B6B"/>
    <w:rsid w:val="009F2053"/>
    <w:rsid w:val="009F242C"/>
    <w:rsid w:val="009F2918"/>
    <w:rsid w:val="009F3D7F"/>
    <w:rsid w:val="009F47C1"/>
    <w:rsid w:val="009F4F03"/>
    <w:rsid w:val="009F4FED"/>
    <w:rsid w:val="009F60F4"/>
    <w:rsid w:val="009F61CE"/>
    <w:rsid w:val="009F66DB"/>
    <w:rsid w:val="009F6F67"/>
    <w:rsid w:val="009F721C"/>
    <w:rsid w:val="009F76D9"/>
    <w:rsid w:val="009F795F"/>
    <w:rsid w:val="009F7C5C"/>
    <w:rsid w:val="00A00468"/>
    <w:rsid w:val="00A0082B"/>
    <w:rsid w:val="00A00FF6"/>
    <w:rsid w:val="00A0109F"/>
    <w:rsid w:val="00A0135B"/>
    <w:rsid w:val="00A01613"/>
    <w:rsid w:val="00A018E8"/>
    <w:rsid w:val="00A01A9A"/>
    <w:rsid w:val="00A01FBD"/>
    <w:rsid w:val="00A027B6"/>
    <w:rsid w:val="00A02A32"/>
    <w:rsid w:val="00A02A41"/>
    <w:rsid w:val="00A02E69"/>
    <w:rsid w:val="00A03D83"/>
    <w:rsid w:val="00A03E58"/>
    <w:rsid w:val="00A04354"/>
    <w:rsid w:val="00A04C75"/>
    <w:rsid w:val="00A04CAF"/>
    <w:rsid w:val="00A04F4D"/>
    <w:rsid w:val="00A05587"/>
    <w:rsid w:val="00A060FD"/>
    <w:rsid w:val="00A068FE"/>
    <w:rsid w:val="00A074AF"/>
    <w:rsid w:val="00A07770"/>
    <w:rsid w:val="00A0789A"/>
    <w:rsid w:val="00A079ED"/>
    <w:rsid w:val="00A07E90"/>
    <w:rsid w:val="00A07EEE"/>
    <w:rsid w:val="00A07F5A"/>
    <w:rsid w:val="00A11FB9"/>
    <w:rsid w:val="00A12507"/>
    <w:rsid w:val="00A12C27"/>
    <w:rsid w:val="00A132D3"/>
    <w:rsid w:val="00A1344E"/>
    <w:rsid w:val="00A13468"/>
    <w:rsid w:val="00A13835"/>
    <w:rsid w:val="00A138D0"/>
    <w:rsid w:val="00A13C13"/>
    <w:rsid w:val="00A13FA6"/>
    <w:rsid w:val="00A1415D"/>
    <w:rsid w:val="00A1497E"/>
    <w:rsid w:val="00A14D6A"/>
    <w:rsid w:val="00A15676"/>
    <w:rsid w:val="00A15FE5"/>
    <w:rsid w:val="00A1693E"/>
    <w:rsid w:val="00A169BE"/>
    <w:rsid w:val="00A17AFC"/>
    <w:rsid w:val="00A17D43"/>
    <w:rsid w:val="00A17D48"/>
    <w:rsid w:val="00A20639"/>
    <w:rsid w:val="00A20705"/>
    <w:rsid w:val="00A2080E"/>
    <w:rsid w:val="00A20861"/>
    <w:rsid w:val="00A20A20"/>
    <w:rsid w:val="00A21F87"/>
    <w:rsid w:val="00A22AD9"/>
    <w:rsid w:val="00A22DFE"/>
    <w:rsid w:val="00A22FDE"/>
    <w:rsid w:val="00A24135"/>
    <w:rsid w:val="00A24DC2"/>
    <w:rsid w:val="00A24DCB"/>
    <w:rsid w:val="00A25616"/>
    <w:rsid w:val="00A25AAD"/>
    <w:rsid w:val="00A25FE3"/>
    <w:rsid w:val="00A2671D"/>
    <w:rsid w:val="00A26947"/>
    <w:rsid w:val="00A27D1A"/>
    <w:rsid w:val="00A27EBB"/>
    <w:rsid w:val="00A27EF4"/>
    <w:rsid w:val="00A27F71"/>
    <w:rsid w:val="00A3001F"/>
    <w:rsid w:val="00A30349"/>
    <w:rsid w:val="00A30F95"/>
    <w:rsid w:val="00A310F3"/>
    <w:rsid w:val="00A31C88"/>
    <w:rsid w:val="00A31E86"/>
    <w:rsid w:val="00A320BB"/>
    <w:rsid w:val="00A3228B"/>
    <w:rsid w:val="00A323C3"/>
    <w:rsid w:val="00A34383"/>
    <w:rsid w:val="00A349CA"/>
    <w:rsid w:val="00A34FCA"/>
    <w:rsid w:val="00A351BD"/>
    <w:rsid w:val="00A358CB"/>
    <w:rsid w:val="00A35E8A"/>
    <w:rsid w:val="00A35EA0"/>
    <w:rsid w:val="00A3608D"/>
    <w:rsid w:val="00A36F04"/>
    <w:rsid w:val="00A373A6"/>
    <w:rsid w:val="00A37BD8"/>
    <w:rsid w:val="00A37DB8"/>
    <w:rsid w:val="00A37E9E"/>
    <w:rsid w:val="00A37EC9"/>
    <w:rsid w:val="00A40151"/>
    <w:rsid w:val="00A40C4C"/>
    <w:rsid w:val="00A41C36"/>
    <w:rsid w:val="00A42199"/>
    <w:rsid w:val="00A42BE0"/>
    <w:rsid w:val="00A42D93"/>
    <w:rsid w:val="00A43361"/>
    <w:rsid w:val="00A43845"/>
    <w:rsid w:val="00A43849"/>
    <w:rsid w:val="00A440F3"/>
    <w:rsid w:val="00A44151"/>
    <w:rsid w:val="00A4457C"/>
    <w:rsid w:val="00A4485C"/>
    <w:rsid w:val="00A45613"/>
    <w:rsid w:val="00A456ED"/>
    <w:rsid w:val="00A45E7E"/>
    <w:rsid w:val="00A45FE7"/>
    <w:rsid w:val="00A46334"/>
    <w:rsid w:val="00A46548"/>
    <w:rsid w:val="00A4674B"/>
    <w:rsid w:val="00A46A79"/>
    <w:rsid w:val="00A476BE"/>
    <w:rsid w:val="00A50A55"/>
    <w:rsid w:val="00A50CDE"/>
    <w:rsid w:val="00A50F19"/>
    <w:rsid w:val="00A5110C"/>
    <w:rsid w:val="00A5125E"/>
    <w:rsid w:val="00A516E9"/>
    <w:rsid w:val="00A51864"/>
    <w:rsid w:val="00A5193C"/>
    <w:rsid w:val="00A51F54"/>
    <w:rsid w:val="00A52B27"/>
    <w:rsid w:val="00A53742"/>
    <w:rsid w:val="00A54BCF"/>
    <w:rsid w:val="00A54CE8"/>
    <w:rsid w:val="00A552B0"/>
    <w:rsid w:val="00A552E4"/>
    <w:rsid w:val="00A554A0"/>
    <w:rsid w:val="00A5554C"/>
    <w:rsid w:val="00A55978"/>
    <w:rsid w:val="00A55A85"/>
    <w:rsid w:val="00A56486"/>
    <w:rsid w:val="00A5680E"/>
    <w:rsid w:val="00A56976"/>
    <w:rsid w:val="00A569EE"/>
    <w:rsid w:val="00A57CA9"/>
    <w:rsid w:val="00A6057E"/>
    <w:rsid w:val="00A60DBE"/>
    <w:rsid w:val="00A61F1A"/>
    <w:rsid w:val="00A62093"/>
    <w:rsid w:val="00A6450F"/>
    <w:rsid w:val="00A649F4"/>
    <w:rsid w:val="00A6515A"/>
    <w:rsid w:val="00A65315"/>
    <w:rsid w:val="00A65341"/>
    <w:rsid w:val="00A65712"/>
    <w:rsid w:val="00A657F1"/>
    <w:rsid w:val="00A65B0F"/>
    <w:rsid w:val="00A65C12"/>
    <w:rsid w:val="00A65D51"/>
    <w:rsid w:val="00A66162"/>
    <w:rsid w:val="00A66895"/>
    <w:rsid w:val="00A66FE0"/>
    <w:rsid w:val="00A6767E"/>
    <w:rsid w:val="00A6773F"/>
    <w:rsid w:val="00A67EA0"/>
    <w:rsid w:val="00A70A70"/>
    <w:rsid w:val="00A70C8D"/>
    <w:rsid w:val="00A70FBC"/>
    <w:rsid w:val="00A710DE"/>
    <w:rsid w:val="00A7114C"/>
    <w:rsid w:val="00A71241"/>
    <w:rsid w:val="00A71EB6"/>
    <w:rsid w:val="00A71F8C"/>
    <w:rsid w:val="00A720C3"/>
    <w:rsid w:val="00A721E2"/>
    <w:rsid w:val="00A72B6F"/>
    <w:rsid w:val="00A731DD"/>
    <w:rsid w:val="00A736EB"/>
    <w:rsid w:val="00A73BEA"/>
    <w:rsid w:val="00A73CA0"/>
    <w:rsid w:val="00A73DA4"/>
    <w:rsid w:val="00A749F4"/>
    <w:rsid w:val="00A74CDD"/>
    <w:rsid w:val="00A7587D"/>
    <w:rsid w:val="00A77230"/>
    <w:rsid w:val="00A776AF"/>
    <w:rsid w:val="00A77BEC"/>
    <w:rsid w:val="00A77EA8"/>
    <w:rsid w:val="00A806BC"/>
    <w:rsid w:val="00A808FB"/>
    <w:rsid w:val="00A8091A"/>
    <w:rsid w:val="00A80EB8"/>
    <w:rsid w:val="00A81135"/>
    <w:rsid w:val="00A81186"/>
    <w:rsid w:val="00A813C8"/>
    <w:rsid w:val="00A81A93"/>
    <w:rsid w:val="00A821F1"/>
    <w:rsid w:val="00A822BB"/>
    <w:rsid w:val="00A826CB"/>
    <w:rsid w:val="00A82A22"/>
    <w:rsid w:val="00A83741"/>
    <w:rsid w:val="00A841E6"/>
    <w:rsid w:val="00A843AB"/>
    <w:rsid w:val="00A853E8"/>
    <w:rsid w:val="00A8589E"/>
    <w:rsid w:val="00A85F93"/>
    <w:rsid w:val="00A8637B"/>
    <w:rsid w:val="00A86520"/>
    <w:rsid w:val="00A86598"/>
    <w:rsid w:val="00A86705"/>
    <w:rsid w:val="00A86818"/>
    <w:rsid w:val="00A86960"/>
    <w:rsid w:val="00A86BEB"/>
    <w:rsid w:val="00A86E5F"/>
    <w:rsid w:val="00A87175"/>
    <w:rsid w:val="00A87516"/>
    <w:rsid w:val="00A87921"/>
    <w:rsid w:val="00A87B04"/>
    <w:rsid w:val="00A90D35"/>
    <w:rsid w:val="00A90D88"/>
    <w:rsid w:val="00A9104A"/>
    <w:rsid w:val="00A917E2"/>
    <w:rsid w:val="00A91988"/>
    <w:rsid w:val="00A91BD0"/>
    <w:rsid w:val="00A9228E"/>
    <w:rsid w:val="00A924BB"/>
    <w:rsid w:val="00A92B79"/>
    <w:rsid w:val="00A92DB8"/>
    <w:rsid w:val="00A92FB6"/>
    <w:rsid w:val="00A9303B"/>
    <w:rsid w:val="00A93071"/>
    <w:rsid w:val="00A93095"/>
    <w:rsid w:val="00A937B8"/>
    <w:rsid w:val="00A93A72"/>
    <w:rsid w:val="00A93C93"/>
    <w:rsid w:val="00A93E11"/>
    <w:rsid w:val="00A9424D"/>
    <w:rsid w:val="00A9425D"/>
    <w:rsid w:val="00A94893"/>
    <w:rsid w:val="00A94BB1"/>
    <w:rsid w:val="00A94F0E"/>
    <w:rsid w:val="00A953FC"/>
    <w:rsid w:val="00A967D3"/>
    <w:rsid w:val="00A96A54"/>
    <w:rsid w:val="00A9704B"/>
    <w:rsid w:val="00A97196"/>
    <w:rsid w:val="00A9789C"/>
    <w:rsid w:val="00A978AD"/>
    <w:rsid w:val="00AA0BA6"/>
    <w:rsid w:val="00AA1015"/>
    <w:rsid w:val="00AA1627"/>
    <w:rsid w:val="00AA20C7"/>
    <w:rsid w:val="00AA20CA"/>
    <w:rsid w:val="00AA230D"/>
    <w:rsid w:val="00AA4B44"/>
    <w:rsid w:val="00AA518A"/>
    <w:rsid w:val="00AA5492"/>
    <w:rsid w:val="00AA64A8"/>
    <w:rsid w:val="00AA6B1B"/>
    <w:rsid w:val="00AA6F62"/>
    <w:rsid w:val="00AA7326"/>
    <w:rsid w:val="00AA7450"/>
    <w:rsid w:val="00AA7D97"/>
    <w:rsid w:val="00AA7E95"/>
    <w:rsid w:val="00AB034C"/>
    <w:rsid w:val="00AB08A6"/>
    <w:rsid w:val="00AB0999"/>
    <w:rsid w:val="00AB0DC8"/>
    <w:rsid w:val="00AB1E8A"/>
    <w:rsid w:val="00AB205E"/>
    <w:rsid w:val="00AB286B"/>
    <w:rsid w:val="00AB2C3D"/>
    <w:rsid w:val="00AB3303"/>
    <w:rsid w:val="00AB355D"/>
    <w:rsid w:val="00AB5A69"/>
    <w:rsid w:val="00AB601B"/>
    <w:rsid w:val="00AB6292"/>
    <w:rsid w:val="00AB641A"/>
    <w:rsid w:val="00AB6509"/>
    <w:rsid w:val="00AB771B"/>
    <w:rsid w:val="00AB794A"/>
    <w:rsid w:val="00AC024E"/>
    <w:rsid w:val="00AC0916"/>
    <w:rsid w:val="00AC095D"/>
    <w:rsid w:val="00AC24EC"/>
    <w:rsid w:val="00AC4044"/>
    <w:rsid w:val="00AC4695"/>
    <w:rsid w:val="00AC4C83"/>
    <w:rsid w:val="00AC4DD6"/>
    <w:rsid w:val="00AC4DE1"/>
    <w:rsid w:val="00AC5451"/>
    <w:rsid w:val="00AC54C1"/>
    <w:rsid w:val="00AC5611"/>
    <w:rsid w:val="00AC56B6"/>
    <w:rsid w:val="00AC5C95"/>
    <w:rsid w:val="00AC5ED6"/>
    <w:rsid w:val="00AC6438"/>
    <w:rsid w:val="00AC646C"/>
    <w:rsid w:val="00AC69DB"/>
    <w:rsid w:val="00AC6E63"/>
    <w:rsid w:val="00AD080F"/>
    <w:rsid w:val="00AD0B0F"/>
    <w:rsid w:val="00AD0B3A"/>
    <w:rsid w:val="00AD0B58"/>
    <w:rsid w:val="00AD147D"/>
    <w:rsid w:val="00AD1AEE"/>
    <w:rsid w:val="00AD1DCA"/>
    <w:rsid w:val="00AD228B"/>
    <w:rsid w:val="00AD2FB6"/>
    <w:rsid w:val="00AD333A"/>
    <w:rsid w:val="00AD3F01"/>
    <w:rsid w:val="00AD3F0F"/>
    <w:rsid w:val="00AD4338"/>
    <w:rsid w:val="00AD446B"/>
    <w:rsid w:val="00AD4910"/>
    <w:rsid w:val="00AD4CD4"/>
    <w:rsid w:val="00AD5013"/>
    <w:rsid w:val="00AD5E06"/>
    <w:rsid w:val="00AD613A"/>
    <w:rsid w:val="00AD6656"/>
    <w:rsid w:val="00AD6ABD"/>
    <w:rsid w:val="00AD6D43"/>
    <w:rsid w:val="00AD6DEB"/>
    <w:rsid w:val="00AD6E87"/>
    <w:rsid w:val="00AD71D8"/>
    <w:rsid w:val="00AE00AC"/>
    <w:rsid w:val="00AE0C67"/>
    <w:rsid w:val="00AE0FB8"/>
    <w:rsid w:val="00AE11F0"/>
    <w:rsid w:val="00AE131E"/>
    <w:rsid w:val="00AE1449"/>
    <w:rsid w:val="00AE1640"/>
    <w:rsid w:val="00AE1938"/>
    <w:rsid w:val="00AE2412"/>
    <w:rsid w:val="00AE354F"/>
    <w:rsid w:val="00AE3DEB"/>
    <w:rsid w:val="00AE3E41"/>
    <w:rsid w:val="00AE44A2"/>
    <w:rsid w:val="00AE4AB0"/>
    <w:rsid w:val="00AE4AB2"/>
    <w:rsid w:val="00AE5011"/>
    <w:rsid w:val="00AE5160"/>
    <w:rsid w:val="00AE583B"/>
    <w:rsid w:val="00AE5A45"/>
    <w:rsid w:val="00AE600B"/>
    <w:rsid w:val="00AE6136"/>
    <w:rsid w:val="00AE627F"/>
    <w:rsid w:val="00AE6329"/>
    <w:rsid w:val="00AE6344"/>
    <w:rsid w:val="00AE65FD"/>
    <w:rsid w:val="00AE66C7"/>
    <w:rsid w:val="00AE6928"/>
    <w:rsid w:val="00AE6972"/>
    <w:rsid w:val="00AE6AE0"/>
    <w:rsid w:val="00AE6FBB"/>
    <w:rsid w:val="00AF00CC"/>
    <w:rsid w:val="00AF03BE"/>
    <w:rsid w:val="00AF0D2D"/>
    <w:rsid w:val="00AF1160"/>
    <w:rsid w:val="00AF1BF8"/>
    <w:rsid w:val="00AF2F84"/>
    <w:rsid w:val="00AF3025"/>
    <w:rsid w:val="00AF3205"/>
    <w:rsid w:val="00AF3475"/>
    <w:rsid w:val="00AF391C"/>
    <w:rsid w:val="00AF3A5E"/>
    <w:rsid w:val="00AF4158"/>
    <w:rsid w:val="00AF47E6"/>
    <w:rsid w:val="00AF515D"/>
    <w:rsid w:val="00AF53F8"/>
    <w:rsid w:val="00AF54E5"/>
    <w:rsid w:val="00AF5915"/>
    <w:rsid w:val="00AF59A3"/>
    <w:rsid w:val="00AF5A2C"/>
    <w:rsid w:val="00AF5BD3"/>
    <w:rsid w:val="00AF6065"/>
    <w:rsid w:val="00AF63CE"/>
    <w:rsid w:val="00AF6C06"/>
    <w:rsid w:val="00AF70F4"/>
    <w:rsid w:val="00AF7154"/>
    <w:rsid w:val="00AF7633"/>
    <w:rsid w:val="00AF7A05"/>
    <w:rsid w:val="00B00749"/>
    <w:rsid w:val="00B00772"/>
    <w:rsid w:val="00B011C0"/>
    <w:rsid w:val="00B016E3"/>
    <w:rsid w:val="00B02F7D"/>
    <w:rsid w:val="00B031CA"/>
    <w:rsid w:val="00B03371"/>
    <w:rsid w:val="00B03B0C"/>
    <w:rsid w:val="00B03C90"/>
    <w:rsid w:val="00B0440E"/>
    <w:rsid w:val="00B04505"/>
    <w:rsid w:val="00B04726"/>
    <w:rsid w:val="00B049DC"/>
    <w:rsid w:val="00B04CE8"/>
    <w:rsid w:val="00B04FA9"/>
    <w:rsid w:val="00B054C8"/>
    <w:rsid w:val="00B05677"/>
    <w:rsid w:val="00B05ACB"/>
    <w:rsid w:val="00B05CBB"/>
    <w:rsid w:val="00B06189"/>
    <w:rsid w:val="00B06A02"/>
    <w:rsid w:val="00B06C45"/>
    <w:rsid w:val="00B07279"/>
    <w:rsid w:val="00B07E83"/>
    <w:rsid w:val="00B07F86"/>
    <w:rsid w:val="00B10C07"/>
    <w:rsid w:val="00B116ED"/>
    <w:rsid w:val="00B11BEA"/>
    <w:rsid w:val="00B11E07"/>
    <w:rsid w:val="00B11FFB"/>
    <w:rsid w:val="00B129F3"/>
    <w:rsid w:val="00B13524"/>
    <w:rsid w:val="00B13B2D"/>
    <w:rsid w:val="00B13BE6"/>
    <w:rsid w:val="00B13F94"/>
    <w:rsid w:val="00B1490F"/>
    <w:rsid w:val="00B14EED"/>
    <w:rsid w:val="00B15DE1"/>
    <w:rsid w:val="00B15FBB"/>
    <w:rsid w:val="00B16055"/>
    <w:rsid w:val="00B16194"/>
    <w:rsid w:val="00B16513"/>
    <w:rsid w:val="00B16C13"/>
    <w:rsid w:val="00B16E93"/>
    <w:rsid w:val="00B16F31"/>
    <w:rsid w:val="00B1728E"/>
    <w:rsid w:val="00B1768D"/>
    <w:rsid w:val="00B17880"/>
    <w:rsid w:val="00B178B9"/>
    <w:rsid w:val="00B20849"/>
    <w:rsid w:val="00B216C1"/>
    <w:rsid w:val="00B21BF0"/>
    <w:rsid w:val="00B21DB1"/>
    <w:rsid w:val="00B21EDA"/>
    <w:rsid w:val="00B21EDB"/>
    <w:rsid w:val="00B2201E"/>
    <w:rsid w:val="00B22A3C"/>
    <w:rsid w:val="00B22C3C"/>
    <w:rsid w:val="00B23134"/>
    <w:rsid w:val="00B233A3"/>
    <w:rsid w:val="00B233E8"/>
    <w:rsid w:val="00B2382A"/>
    <w:rsid w:val="00B241E1"/>
    <w:rsid w:val="00B24646"/>
    <w:rsid w:val="00B24761"/>
    <w:rsid w:val="00B24FB0"/>
    <w:rsid w:val="00B25737"/>
    <w:rsid w:val="00B257E8"/>
    <w:rsid w:val="00B259E3"/>
    <w:rsid w:val="00B25C0D"/>
    <w:rsid w:val="00B2673A"/>
    <w:rsid w:val="00B269A9"/>
    <w:rsid w:val="00B26D58"/>
    <w:rsid w:val="00B271EE"/>
    <w:rsid w:val="00B27693"/>
    <w:rsid w:val="00B27739"/>
    <w:rsid w:val="00B27AAD"/>
    <w:rsid w:val="00B27E62"/>
    <w:rsid w:val="00B303C6"/>
    <w:rsid w:val="00B31B79"/>
    <w:rsid w:val="00B31C30"/>
    <w:rsid w:val="00B32409"/>
    <w:rsid w:val="00B327BD"/>
    <w:rsid w:val="00B32B95"/>
    <w:rsid w:val="00B32FD2"/>
    <w:rsid w:val="00B33FC4"/>
    <w:rsid w:val="00B344F8"/>
    <w:rsid w:val="00B34835"/>
    <w:rsid w:val="00B350D0"/>
    <w:rsid w:val="00B355DC"/>
    <w:rsid w:val="00B35785"/>
    <w:rsid w:val="00B3588A"/>
    <w:rsid w:val="00B358C7"/>
    <w:rsid w:val="00B35A0B"/>
    <w:rsid w:val="00B35C3F"/>
    <w:rsid w:val="00B360E8"/>
    <w:rsid w:val="00B3635F"/>
    <w:rsid w:val="00B36808"/>
    <w:rsid w:val="00B36F27"/>
    <w:rsid w:val="00B37527"/>
    <w:rsid w:val="00B37733"/>
    <w:rsid w:val="00B40692"/>
    <w:rsid w:val="00B40794"/>
    <w:rsid w:val="00B41443"/>
    <w:rsid w:val="00B4147C"/>
    <w:rsid w:val="00B4194D"/>
    <w:rsid w:val="00B41AC4"/>
    <w:rsid w:val="00B4220B"/>
    <w:rsid w:val="00B42284"/>
    <w:rsid w:val="00B42419"/>
    <w:rsid w:val="00B42590"/>
    <w:rsid w:val="00B42DEB"/>
    <w:rsid w:val="00B42F32"/>
    <w:rsid w:val="00B43442"/>
    <w:rsid w:val="00B442C8"/>
    <w:rsid w:val="00B44441"/>
    <w:rsid w:val="00B44789"/>
    <w:rsid w:val="00B448F3"/>
    <w:rsid w:val="00B44D7D"/>
    <w:rsid w:val="00B459E4"/>
    <w:rsid w:val="00B46514"/>
    <w:rsid w:val="00B46670"/>
    <w:rsid w:val="00B46931"/>
    <w:rsid w:val="00B46B99"/>
    <w:rsid w:val="00B46BB9"/>
    <w:rsid w:val="00B46FBD"/>
    <w:rsid w:val="00B473FA"/>
    <w:rsid w:val="00B47409"/>
    <w:rsid w:val="00B4782C"/>
    <w:rsid w:val="00B50971"/>
    <w:rsid w:val="00B50B5A"/>
    <w:rsid w:val="00B50FCC"/>
    <w:rsid w:val="00B51D01"/>
    <w:rsid w:val="00B51E7F"/>
    <w:rsid w:val="00B51F05"/>
    <w:rsid w:val="00B52B8A"/>
    <w:rsid w:val="00B53038"/>
    <w:rsid w:val="00B53251"/>
    <w:rsid w:val="00B5336A"/>
    <w:rsid w:val="00B53556"/>
    <w:rsid w:val="00B53975"/>
    <w:rsid w:val="00B54623"/>
    <w:rsid w:val="00B55279"/>
    <w:rsid w:val="00B553E6"/>
    <w:rsid w:val="00B55BF1"/>
    <w:rsid w:val="00B55F17"/>
    <w:rsid w:val="00B562DD"/>
    <w:rsid w:val="00B565C5"/>
    <w:rsid w:val="00B57AFB"/>
    <w:rsid w:val="00B601D3"/>
    <w:rsid w:val="00B60AF2"/>
    <w:rsid w:val="00B60FB9"/>
    <w:rsid w:val="00B61DEB"/>
    <w:rsid w:val="00B61E01"/>
    <w:rsid w:val="00B622B7"/>
    <w:rsid w:val="00B623D0"/>
    <w:rsid w:val="00B6240C"/>
    <w:rsid w:val="00B6285A"/>
    <w:rsid w:val="00B62925"/>
    <w:rsid w:val="00B62E37"/>
    <w:rsid w:val="00B633E3"/>
    <w:rsid w:val="00B63B4D"/>
    <w:rsid w:val="00B63B89"/>
    <w:rsid w:val="00B63DE7"/>
    <w:rsid w:val="00B63FFF"/>
    <w:rsid w:val="00B64233"/>
    <w:rsid w:val="00B64739"/>
    <w:rsid w:val="00B64B0A"/>
    <w:rsid w:val="00B64F14"/>
    <w:rsid w:val="00B64F97"/>
    <w:rsid w:val="00B65E48"/>
    <w:rsid w:val="00B66F85"/>
    <w:rsid w:val="00B66FCD"/>
    <w:rsid w:val="00B67DE4"/>
    <w:rsid w:val="00B70076"/>
    <w:rsid w:val="00B70A6C"/>
    <w:rsid w:val="00B7154E"/>
    <w:rsid w:val="00B71873"/>
    <w:rsid w:val="00B71AC8"/>
    <w:rsid w:val="00B7232B"/>
    <w:rsid w:val="00B726DD"/>
    <w:rsid w:val="00B7366E"/>
    <w:rsid w:val="00B73A05"/>
    <w:rsid w:val="00B73F35"/>
    <w:rsid w:val="00B74C2A"/>
    <w:rsid w:val="00B7506D"/>
    <w:rsid w:val="00B75C59"/>
    <w:rsid w:val="00B76A4A"/>
    <w:rsid w:val="00B76BA1"/>
    <w:rsid w:val="00B76CEE"/>
    <w:rsid w:val="00B7715F"/>
    <w:rsid w:val="00B772B8"/>
    <w:rsid w:val="00B7736E"/>
    <w:rsid w:val="00B77A10"/>
    <w:rsid w:val="00B77C88"/>
    <w:rsid w:val="00B77D66"/>
    <w:rsid w:val="00B801C7"/>
    <w:rsid w:val="00B804BB"/>
    <w:rsid w:val="00B80913"/>
    <w:rsid w:val="00B80E39"/>
    <w:rsid w:val="00B810A0"/>
    <w:rsid w:val="00B811DF"/>
    <w:rsid w:val="00B81A22"/>
    <w:rsid w:val="00B8213F"/>
    <w:rsid w:val="00B82167"/>
    <w:rsid w:val="00B8299E"/>
    <w:rsid w:val="00B82F8F"/>
    <w:rsid w:val="00B83011"/>
    <w:rsid w:val="00B83194"/>
    <w:rsid w:val="00B83DF3"/>
    <w:rsid w:val="00B83E99"/>
    <w:rsid w:val="00B842F0"/>
    <w:rsid w:val="00B8435E"/>
    <w:rsid w:val="00B844BF"/>
    <w:rsid w:val="00B84808"/>
    <w:rsid w:val="00B84DAB"/>
    <w:rsid w:val="00B85446"/>
    <w:rsid w:val="00B85747"/>
    <w:rsid w:val="00B85FFF"/>
    <w:rsid w:val="00B86193"/>
    <w:rsid w:val="00B8628A"/>
    <w:rsid w:val="00B86D7F"/>
    <w:rsid w:val="00B86FDB"/>
    <w:rsid w:val="00B873A4"/>
    <w:rsid w:val="00B876A0"/>
    <w:rsid w:val="00B878F3"/>
    <w:rsid w:val="00B87B5F"/>
    <w:rsid w:val="00B901C5"/>
    <w:rsid w:val="00B903A8"/>
    <w:rsid w:val="00B905E2"/>
    <w:rsid w:val="00B91723"/>
    <w:rsid w:val="00B924A0"/>
    <w:rsid w:val="00B929F2"/>
    <w:rsid w:val="00B92CB6"/>
    <w:rsid w:val="00B92E8B"/>
    <w:rsid w:val="00B9304F"/>
    <w:rsid w:val="00B93158"/>
    <w:rsid w:val="00B93B9B"/>
    <w:rsid w:val="00B93E29"/>
    <w:rsid w:val="00B93EDB"/>
    <w:rsid w:val="00B93EF8"/>
    <w:rsid w:val="00B9402A"/>
    <w:rsid w:val="00B94687"/>
    <w:rsid w:val="00B9496F"/>
    <w:rsid w:val="00B94A5E"/>
    <w:rsid w:val="00B94D33"/>
    <w:rsid w:val="00B9576A"/>
    <w:rsid w:val="00B95C0C"/>
    <w:rsid w:val="00B96066"/>
    <w:rsid w:val="00B96645"/>
    <w:rsid w:val="00B971BD"/>
    <w:rsid w:val="00B9773D"/>
    <w:rsid w:val="00B97EA5"/>
    <w:rsid w:val="00BA01BA"/>
    <w:rsid w:val="00BA1707"/>
    <w:rsid w:val="00BA19CC"/>
    <w:rsid w:val="00BA202A"/>
    <w:rsid w:val="00BA20C1"/>
    <w:rsid w:val="00BA2140"/>
    <w:rsid w:val="00BA2A1C"/>
    <w:rsid w:val="00BA386A"/>
    <w:rsid w:val="00BA3C1C"/>
    <w:rsid w:val="00BA4A23"/>
    <w:rsid w:val="00BA4AAC"/>
    <w:rsid w:val="00BA4BDD"/>
    <w:rsid w:val="00BA4BEB"/>
    <w:rsid w:val="00BA4F74"/>
    <w:rsid w:val="00BA505A"/>
    <w:rsid w:val="00BA5430"/>
    <w:rsid w:val="00BA547E"/>
    <w:rsid w:val="00BA5699"/>
    <w:rsid w:val="00BA5B40"/>
    <w:rsid w:val="00BA658F"/>
    <w:rsid w:val="00BA6A40"/>
    <w:rsid w:val="00BA6B6D"/>
    <w:rsid w:val="00BB06A1"/>
    <w:rsid w:val="00BB0796"/>
    <w:rsid w:val="00BB0CDF"/>
    <w:rsid w:val="00BB0E2B"/>
    <w:rsid w:val="00BB1AA3"/>
    <w:rsid w:val="00BB1AD1"/>
    <w:rsid w:val="00BB1F1C"/>
    <w:rsid w:val="00BB21AF"/>
    <w:rsid w:val="00BB22D5"/>
    <w:rsid w:val="00BB2AA0"/>
    <w:rsid w:val="00BB2AC6"/>
    <w:rsid w:val="00BB3341"/>
    <w:rsid w:val="00BB37A7"/>
    <w:rsid w:val="00BB38BA"/>
    <w:rsid w:val="00BB3A07"/>
    <w:rsid w:val="00BB4071"/>
    <w:rsid w:val="00BB5048"/>
    <w:rsid w:val="00BB5165"/>
    <w:rsid w:val="00BB556C"/>
    <w:rsid w:val="00BB5705"/>
    <w:rsid w:val="00BB5CD6"/>
    <w:rsid w:val="00BB60B6"/>
    <w:rsid w:val="00BB6740"/>
    <w:rsid w:val="00BB6811"/>
    <w:rsid w:val="00BB6818"/>
    <w:rsid w:val="00BB6B7A"/>
    <w:rsid w:val="00BB6ED9"/>
    <w:rsid w:val="00BB6FDC"/>
    <w:rsid w:val="00BB7C1E"/>
    <w:rsid w:val="00BB7C56"/>
    <w:rsid w:val="00BB7D31"/>
    <w:rsid w:val="00BC0080"/>
    <w:rsid w:val="00BC014E"/>
    <w:rsid w:val="00BC0449"/>
    <w:rsid w:val="00BC18A1"/>
    <w:rsid w:val="00BC1AB3"/>
    <w:rsid w:val="00BC1B79"/>
    <w:rsid w:val="00BC1C6A"/>
    <w:rsid w:val="00BC1E72"/>
    <w:rsid w:val="00BC2A46"/>
    <w:rsid w:val="00BC2C69"/>
    <w:rsid w:val="00BC390C"/>
    <w:rsid w:val="00BC3B8A"/>
    <w:rsid w:val="00BC3D1B"/>
    <w:rsid w:val="00BC461B"/>
    <w:rsid w:val="00BC4B40"/>
    <w:rsid w:val="00BC554E"/>
    <w:rsid w:val="00BC5781"/>
    <w:rsid w:val="00BC587B"/>
    <w:rsid w:val="00BC5EDB"/>
    <w:rsid w:val="00BC608F"/>
    <w:rsid w:val="00BC60D6"/>
    <w:rsid w:val="00BC750D"/>
    <w:rsid w:val="00BC7524"/>
    <w:rsid w:val="00BC7993"/>
    <w:rsid w:val="00BC7ACF"/>
    <w:rsid w:val="00BD005F"/>
    <w:rsid w:val="00BD0800"/>
    <w:rsid w:val="00BD0AF1"/>
    <w:rsid w:val="00BD0B39"/>
    <w:rsid w:val="00BD0E0D"/>
    <w:rsid w:val="00BD1592"/>
    <w:rsid w:val="00BD196B"/>
    <w:rsid w:val="00BD1AEE"/>
    <w:rsid w:val="00BD1D43"/>
    <w:rsid w:val="00BD1DF3"/>
    <w:rsid w:val="00BD305B"/>
    <w:rsid w:val="00BD31C8"/>
    <w:rsid w:val="00BD363C"/>
    <w:rsid w:val="00BD41F1"/>
    <w:rsid w:val="00BD5029"/>
    <w:rsid w:val="00BD57B0"/>
    <w:rsid w:val="00BD59A6"/>
    <w:rsid w:val="00BD59BC"/>
    <w:rsid w:val="00BD5A51"/>
    <w:rsid w:val="00BD5B51"/>
    <w:rsid w:val="00BD5D6A"/>
    <w:rsid w:val="00BD5F26"/>
    <w:rsid w:val="00BD6577"/>
    <w:rsid w:val="00BD687B"/>
    <w:rsid w:val="00BD6890"/>
    <w:rsid w:val="00BD7130"/>
    <w:rsid w:val="00BD7401"/>
    <w:rsid w:val="00BD74F1"/>
    <w:rsid w:val="00BD780C"/>
    <w:rsid w:val="00BD7891"/>
    <w:rsid w:val="00BD7A2C"/>
    <w:rsid w:val="00BD7C8A"/>
    <w:rsid w:val="00BE00E2"/>
    <w:rsid w:val="00BE0444"/>
    <w:rsid w:val="00BE05D2"/>
    <w:rsid w:val="00BE09AC"/>
    <w:rsid w:val="00BE0A8D"/>
    <w:rsid w:val="00BE0ABF"/>
    <w:rsid w:val="00BE0B9C"/>
    <w:rsid w:val="00BE10EF"/>
    <w:rsid w:val="00BE11E7"/>
    <w:rsid w:val="00BE190F"/>
    <w:rsid w:val="00BE1F02"/>
    <w:rsid w:val="00BE2231"/>
    <w:rsid w:val="00BE22F6"/>
    <w:rsid w:val="00BE273B"/>
    <w:rsid w:val="00BE3130"/>
    <w:rsid w:val="00BE346D"/>
    <w:rsid w:val="00BE3D95"/>
    <w:rsid w:val="00BE4417"/>
    <w:rsid w:val="00BE4988"/>
    <w:rsid w:val="00BE5EAB"/>
    <w:rsid w:val="00BE6334"/>
    <w:rsid w:val="00BE6635"/>
    <w:rsid w:val="00BE6C89"/>
    <w:rsid w:val="00BE6EDB"/>
    <w:rsid w:val="00BE70F8"/>
    <w:rsid w:val="00BE74E8"/>
    <w:rsid w:val="00BE7ACB"/>
    <w:rsid w:val="00BE7D1D"/>
    <w:rsid w:val="00BE7D5B"/>
    <w:rsid w:val="00BE7E89"/>
    <w:rsid w:val="00BE7ED4"/>
    <w:rsid w:val="00BF03BC"/>
    <w:rsid w:val="00BF065A"/>
    <w:rsid w:val="00BF0B58"/>
    <w:rsid w:val="00BF0CF2"/>
    <w:rsid w:val="00BF1641"/>
    <w:rsid w:val="00BF1901"/>
    <w:rsid w:val="00BF1C2C"/>
    <w:rsid w:val="00BF1E23"/>
    <w:rsid w:val="00BF29A6"/>
    <w:rsid w:val="00BF3A93"/>
    <w:rsid w:val="00BF3CCC"/>
    <w:rsid w:val="00BF490F"/>
    <w:rsid w:val="00BF630B"/>
    <w:rsid w:val="00BF7663"/>
    <w:rsid w:val="00BF769A"/>
    <w:rsid w:val="00BF7ACF"/>
    <w:rsid w:val="00BF7F92"/>
    <w:rsid w:val="00C00FB2"/>
    <w:rsid w:val="00C02585"/>
    <w:rsid w:val="00C026CF"/>
    <w:rsid w:val="00C027A9"/>
    <w:rsid w:val="00C0298F"/>
    <w:rsid w:val="00C02BB2"/>
    <w:rsid w:val="00C02F48"/>
    <w:rsid w:val="00C03A00"/>
    <w:rsid w:val="00C04A3B"/>
    <w:rsid w:val="00C05552"/>
    <w:rsid w:val="00C05E29"/>
    <w:rsid w:val="00C068FF"/>
    <w:rsid w:val="00C06988"/>
    <w:rsid w:val="00C06DC7"/>
    <w:rsid w:val="00C10179"/>
    <w:rsid w:val="00C10BA2"/>
    <w:rsid w:val="00C1172A"/>
    <w:rsid w:val="00C1299B"/>
    <w:rsid w:val="00C1321F"/>
    <w:rsid w:val="00C13534"/>
    <w:rsid w:val="00C135B3"/>
    <w:rsid w:val="00C13BD8"/>
    <w:rsid w:val="00C171AA"/>
    <w:rsid w:val="00C203E0"/>
    <w:rsid w:val="00C2077B"/>
    <w:rsid w:val="00C21EE6"/>
    <w:rsid w:val="00C21F15"/>
    <w:rsid w:val="00C22C9D"/>
    <w:rsid w:val="00C22ED3"/>
    <w:rsid w:val="00C22ED7"/>
    <w:rsid w:val="00C22F41"/>
    <w:rsid w:val="00C2453A"/>
    <w:rsid w:val="00C248BF"/>
    <w:rsid w:val="00C24985"/>
    <w:rsid w:val="00C25829"/>
    <w:rsid w:val="00C258AF"/>
    <w:rsid w:val="00C2657C"/>
    <w:rsid w:val="00C26944"/>
    <w:rsid w:val="00C272DB"/>
    <w:rsid w:val="00C2765C"/>
    <w:rsid w:val="00C27A75"/>
    <w:rsid w:val="00C304FD"/>
    <w:rsid w:val="00C30B68"/>
    <w:rsid w:val="00C30F03"/>
    <w:rsid w:val="00C316C2"/>
    <w:rsid w:val="00C32373"/>
    <w:rsid w:val="00C3256D"/>
    <w:rsid w:val="00C32633"/>
    <w:rsid w:val="00C32997"/>
    <w:rsid w:val="00C32F07"/>
    <w:rsid w:val="00C331CE"/>
    <w:rsid w:val="00C33206"/>
    <w:rsid w:val="00C333B0"/>
    <w:rsid w:val="00C3368D"/>
    <w:rsid w:val="00C33865"/>
    <w:rsid w:val="00C33E2A"/>
    <w:rsid w:val="00C34226"/>
    <w:rsid w:val="00C348B9"/>
    <w:rsid w:val="00C34C43"/>
    <w:rsid w:val="00C350EE"/>
    <w:rsid w:val="00C353EF"/>
    <w:rsid w:val="00C354BC"/>
    <w:rsid w:val="00C35663"/>
    <w:rsid w:val="00C3629D"/>
    <w:rsid w:val="00C3640D"/>
    <w:rsid w:val="00C36966"/>
    <w:rsid w:val="00C36C4C"/>
    <w:rsid w:val="00C36E88"/>
    <w:rsid w:val="00C3716D"/>
    <w:rsid w:val="00C377FC"/>
    <w:rsid w:val="00C37AF6"/>
    <w:rsid w:val="00C37C72"/>
    <w:rsid w:val="00C412B5"/>
    <w:rsid w:val="00C41586"/>
    <w:rsid w:val="00C41E8D"/>
    <w:rsid w:val="00C41F96"/>
    <w:rsid w:val="00C427C5"/>
    <w:rsid w:val="00C43195"/>
    <w:rsid w:val="00C4330C"/>
    <w:rsid w:val="00C436E1"/>
    <w:rsid w:val="00C44376"/>
    <w:rsid w:val="00C44482"/>
    <w:rsid w:val="00C45934"/>
    <w:rsid w:val="00C4653E"/>
    <w:rsid w:val="00C46CEC"/>
    <w:rsid w:val="00C46DD3"/>
    <w:rsid w:val="00C46E0D"/>
    <w:rsid w:val="00C5015D"/>
    <w:rsid w:val="00C5035F"/>
    <w:rsid w:val="00C504B6"/>
    <w:rsid w:val="00C505BD"/>
    <w:rsid w:val="00C5087A"/>
    <w:rsid w:val="00C50939"/>
    <w:rsid w:val="00C50E6A"/>
    <w:rsid w:val="00C51139"/>
    <w:rsid w:val="00C5135B"/>
    <w:rsid w:val="00C53573"/>
    <w:rsid w:val="00C536AB"/>
    <w:rsid w:val="00C536B2"/>
    <w:rsid w:val="00C537A0"/>
    <w:rsid w:val="00C53B93"/>
    <w:rsid w:val="00C5462C"/>
    <w:rsid w:val="00C54B05"/>
    <w:rsid w:val="00C5517B"/>
    <w:rsid w:val="00C55605"/>
    <w:rsid w:val="00C5568F"/>
    <w:rsid w:val="00C57848"/>
    <w:rsid w:val="00C57919"/>
    <w:rsid w:val="00C57972"/>
    <w:rsid w:val="00C57DF9"/>
    <w:rsid w:val="00C609E1"/>
    <w:rsid w:val="00C61260"/>
    <w:rsid w:val="00C617A5"/>
    <w:rsid w:val="00C61E34"/>
    <w:rsid w:val="00C624C5"/>
    <w:rsid w:val="00C6291E"/>
    <w:rsid w:val="00C62A52"/>
    <w:rsid w:val="00C62A72"/>
    <w:rsid w:val="00C62FD1"/>
    <w:rsid w:val="00C6304C"/>
    <w:rsid w:val="00C63098"/>
    <w:rsid w:val="00C636C7"/>
    <w:rsid w:val="00C63B35"/>
    <w:rsid w:val="00C63ECE"/>
    <w:rsid w:val="00C6495F"/>
    <w:rsid w:val="00C65D80"/>
    <w:rsid w:val="00C6641F"/>
    <w:rsid w:val="00C66506"/>
    <w:rsid w:val="00C66545"/>
    <w:rsid w:val="00C667A2"/>
    <w:rsid w:val="00C675B7"/>
    <w:rsid w:val="00C6777C"/>
    <w:rsid w:val="00C707A8"/>
    <w:rsid w:val="00C70AD2"/>
    <w:rsid w:val="00C70C8F"/>
    <w:rsid w:val="00C70CD8"/>
    <w:rsid w:val="00C70E57"/>
    <w:rsid w:val="00C70E5B"/>
    <w:rsid w:val="00C70EFB"/>
    <w:rsid w:val="00C711B3"/>
    <w:rsid w:val="00C712EB"/>
    <w:rsid w:val="00C7153E"/>
    <w:rsid w:val="00C7172E"/>
    <w:rsid w:val="00C71B32"/>
    <w:rsid w:val="00C72173"/>
    <w:rsid w:val="00C721E4"/>
    <w:rsid w:val="00C7252A"/>
    <w:rsid w:val="00C727E9"/>
    <w:rsid w:val="00C72A22"/>
    <w:rsid w:val="00C73498"/>
    <w:rsid w:val="00C73BAF"/>
    <w:rsid w:val="00C73D66"/>
    <w:rsid w:val="00C74941"/>
    <w:rsid w:val="00C74A6E"/>
    <w:rsid w:val="00C7550D"/>
    <w:rsid w:val="00C7629F"/>
    <w:rsid w:val="00C77997"/>
    <w:rsid w:val="00C77BCD"/>
    <w:rsid w:val="00C77CEB"/>
    <w:rsid w:val="00C80080"/>
    <w:rsid w:val="00C800EA"/>
    <w:rsid w:val="00C80372"/>
    <w:rsid w:val="00C80F27"/>
    <w:rsid w:val="00C81570"/>
    <w:rsid w:val="00C81648"/>
    <w:rsid w:val="00C81EC5"/>
    <w:rsid w:val="00C81F02"/>
    <w:rsid w:val="00C81F9B"/>
    <w:rsid w:val="00C8203A"/>
    <w:rsid w:val="00C820C5"/>
    <w:rsid w:val="00C82156"/>
    <w:rsid w:val="00C8246C"/>
    <w:rsid w:val="00C824CF"/>
    <w:rsid w:val="00C827DA"/>
    <w:rsid w:val="00C82C99"/>
    <w:rsid w:val="00C82D7F"/>
    <w:rsid w:val="00C82ECC"/>
    <w:rsid w:val="00C835C7"/>
    <w:rsid w:val="00C83744"/>
    <w:rsid w:val="00C8381C"/>
    <w:rsid w:val="00C83854"/>
    <w:rsid w:val="00C83926"/>
    <w:rsid w:val="00C8457E"/>
    <w:rsid w:val="00C845DF"/>
    <w:rsid w:val="00C84D05"/>
    <w:rsid w:val="00C84D92"/>
    <w:rsid w:val="00C85C1B"/>
    <w:rsid w:val="00C85E0D"/>
    <w:rsid w:val="00C8659E"/>
    <w:rsid w:val="00C865D3"/>
    <w:rsid w:val="00C91300"/>
    <w:rsid w:val="00C917FF"/>
    <w:rsid w:val="00C91C2C"/>
    <w:rsid w:val="00C92750"/>
    <w:rsid w:val="00C92EEE"/>
    <w:rsid w:val="00C94173"/>
    <w:rsid w:val="00C945CA"/>
    <w:rsid w:val="00C9484D"/>
    <w:rsid w:val="00C94CCA"/>
    <w:rsid w:val="00C94D18"/>
    <w:rsid w:val="00C95804"/>
    <w:rsid w:val="00C95839"/>
    <w:rsid w:val="00C95FA6"/>
    <w:rsid w:val="00C974DB"/>
    <w:rsid w:val="00C978F6"/>
    <w:rsid w:val="00C97BC9"/>
    <w:rsid w:val="00CA02B6"/>
    <w:rsid w:val="00CA02D0"/>
    <w:rsid w:val="00CA0600"/>
    <w:rsid w:val="00CA06C2"/>
    <w:rsid w:val="00CA0959"/>
    <w:rsid w:val="00CA0C8B"/>
    <w:rsid w:val="00CA0F39"/>
    <w:rsid w:val="00CA15FC"/>
    <w:rsid w:val="00CA1877"/>
    <w:rsid w:val="00CA1C45"/>
    <w:rsid w:val="00CA1CBC"/>
    <w:rsid w:val="00CA1F8D"/>
    <w:rsid w:val="00CA2140"/>
    <w:rsid w:val="00CA2D92"/>
    <w:rsid w:val="00CA3470"/>
    <w:rsid w:val="00CA3600"/>
    <w:rsid w:val="00CA39DA"/>
    <w:rsid w:val="00CA3E47"/>
    <w:rsid w:val="00CA4423"/>
    <w:rsid w:val="00CA4A92"/>
    <w:rsid w:val="00CA5D04"/>
    <w:rsid w:val="00CA6329"/>
    <w:rsid w:val="00CA7166"/>
    <w:rsid w:val="00CA7212"/>
    <w:rsid w:val="00CA7B4D"/>
    <w:rsid w:val="00CB028B"/>
    <w:rsid w:val="00CB03AE"/>
    <w:rsid w:val="00CB1594"/>
    <w:rsid w:val="00CB25FA"/>
    <w:rsid w:val="00CB26E3"/>
    <w:rsid w:val="00CB2FAF"/>
    <w:rsid w:val="00CB3072"/>
    <w:rsid w:val="00CB3379"/>
    <w:rsid w:val="00CB3604"/>
    <w:rsid w:val="00CB38EF"/>
    <w:rsid w:val="00CB3B11"/>
    <w:rsid w:val="00CB3C1D"/>
    <w:rsid w:val="00CB5254"/>
    <w:rsid w:val="00CB5572"/>
    <w:rsid w:val="00CB5B04"/>
    <w:rsid w:val="00CB6702"/>
    <w:rsid w:val="00CB6A36"/>
    <w:rsid w:val="00CB6AB4"/>
    <w:rsid w:val="00CB6BC5"/>
    <w:rsid w:val="00CB6CBC"/>
    <w:rsid w:val="00CB72BA"/>
    <w:rsid w:val="00CB73E6"/>
    <w:rsid w:val="00CB79EA"/>
    <w:rsid w:val="00CB7AE1"/>
    <w:rsid w:val="00CB7BA7"/>
    <w:rsid w:val="00CB7F78"/>
    <w:rsid w:val="00CC0B25"/>
    <w:rsid w:val="00CC0F1A"/>
    <w:rsid w:val="00CC1545"/>
    <w:rsid w:val="00CC1B3D"/>
    <w:rsid w:val="00CC255C"/>
    <w:rsid w:val="00CC2A51"/>
    <w:rsid w:val="00CC2AB1"/>
    <w:rsid w:val="00CC2D05"/>
    <w:rsid w:val="00CC3458"/>
    <w:rsid w:val="00CC37DB"/>
    <w:rsid w:val="00CC3B2F"/>
    <w:rsid w:val="00CC3C9F"/>
    <w:rsid w:val="00CC4E8B"/>
    <w:rsid w:val="00CC56EC"/>
    <w:rsid w:val="00CC6148"/>
    <w:rsid w:val="00CC6EF5"/>
    <w:rsid w:val="00CD056E"/>
    <w:rsid w:val="00CD0B76"/>
    <w:rsid w:val="00CD1AD9"/>
    <w:rsid w:val="00CD2BEB"/>
    <w:rsid w:val="00CD2BF5"/>
    <w:rsid w:val="00CD3119"/>
    <w:rsid w:val="00CD3644"/>
    <w:rsid w:val="00CD3A72"/>
    <w:rsid w:val="00CD3BED"/>
    <w:rsid w:val="00CD3BF3"/>
    <w:rsid w:val="00CD3F16"/>
    <w:rsid w:val="00CD4086"/>
    <w:rsid w:val="00CD41B4"/>
    <w:rsid w:val="00CD45AB"/>
    <w:rsid w:val="00CD478B"/>
    <w:rsid w:val="00CD4AD1"/>
    <w:rsid w:val="00CD50F8"/>
    <w:rsid w:val="00CD5DEB"/>
    <w:rsid w:val="00CD5E72"/>
    <w:rsid w:val="00CD6BDD"/>
    <w:rsid w:val="00CD719B"/>
    <w:rsid w:val="00CD719D"/>
    <w:rsid w:val="00CD7219"/>
    <w:rsid w:val="00CE0119"/>
    <w:rsid w:val="00CE0121"/>
    <w:rsid w:val="00CE01E5"/>
    <w:rsid w:val="00CE09FD"/>
    <w:rsid w:val="00CE0ABE"/>
    <w:rsid w:val="00CE0DDA"/>
    <w:rsid w:val="00CE1A73"/>
    <w:rsid w:val="00CE1DD1"/>
    <w:rsid w:val="00CE317D"/>
    <w:rsid w:val="00CE395B"/>
    <w:rsid w:val="00CE42B3"/>
    <w:rsid w:val="00CE45D8"/>
    <w:rsid w:val="00CE49A8"/>
    <w:rsid w:val="00CE49FF"/>
    <w:rsid w:val="00CE4A36"/>
    <w:rsid w:val="00CE50E1"/>
    <w:rsid w:val="00CE52BA"/>
    <w:rsid w:val="00CE566D"/>
    <w:rsid w:val="00CE5A0B"/>
    <w:rsid w:val="00CE6A68"/>
    <w:rsid w:val="00CE6FC9"/>
    <w:rsid w:val="00CE7CE3"/>
    <w:rsid w:val="00CF0F80"/>
    <w:rsid w:val="00CF10A7"/>
    <w:rsid w:val="00CF166F"/>
    <w:rsid w:val="00CF18BB"/>
    <w:rsid w:val="00CF18C7"/>
    <w:rsid w:val="00CF1B0E"/>
    <w:rsid w:val="00CF2929"/>
    <w:rsid w:val="00CF2E45"/>
    <w:rsid w:val="00CF2F75"/>
    <w:rsid w:val="00CF336B"/>
    <w:rsid w:val="00CF3A1D"/>
    <w:rsid w:val="00CF3B56"/>
    <w:rsid w:val="00CF4090"/>
    <w:rsid w:val="00CF4219"/>
    <w:rsid w:val="00CF43B7"/>
    <w:rsid w:val="00CF457F"/>
    <w:rsid w:val="00CF484A"/>
    <w:rsid w:val="00CF4F3F"/>
    <w:rsid w:val="00CF5296"/>
    <w:rsid w:val="00CF5650"/>
    <w:rsid w:val="00CF5CEE"/>
    <w:rsid w:val="00CF6893"/>
    <w:rsid w:val="00CF71E2"/>
    <w:rsid w:val="00CF7528"/>
    <w:rsid w:val="00CF7536"/>
    <w:rsid w:val="00CF793A"/>
    <w:rsid w:val="00CF7F73"/>
    <w:rsid w:val="00D0097F"/>
    <w:rsid w:val="00D00BC0"/>
    <w:rsid w:val="00D00D45"/>
    <w:rsid w:val="00D01E62"/>
    <w:rsid w:val="00D0245D"/>
    <w:rsid w:val="00D03286"/>
    <w:rsid w:val="00D03314"/>
    <w:rsid w:val="00D0346F"/>
    <w:rsid w:val="00D035CA"/>
    <w:rsid w:val="00D038AA"/>
    <w:rsid w:val="00D03F0C"/>
    <w:rsid w:val="00D0420F"/>
    <w:rsid w:val="00D046C1"/>
    <w:rsid w:val="00D0471D"/>
    <w:rsid w:val="00D047C5"/>
    <w:rsid w:val="00D04D8B"/>
    <w:rsid w:val="00D04DB1"/>
    <w:rsid w:val="00D05783"/>
    <w:rsid w:val="00D05F96"/>
    <w:rsid w:val="00D0640E"/>
    <w:rsid w:val="00D0664D"/>
    <w:rsid w:val="00D06E95"/>
    <w:rsid w:val="00D07659"/>
    <w:rsid w:val="00D100E7"/>
    <w:rsid w:val="00D10270"/>
    <w:rsid w:val="00D10381"/>
    <w:rsid w:val="00D104F3"/>
    <w:rsid w:val="00D105B5"/>
    <w:rsid w:val="00D109AB"/>
    <w:rsid w:val="00D10E13"/>
    <w:rsid w:val="00D11C80"/>
    <w:rsid w:val="00D1261C"/>
    <w:rsid w:val="00D13070"/>
    <w:rsid w:val="00D132C2"/>
    <w:rsid w:val="00D13D2A"/>
    <w:rsid w:val="00D14011"/>
    <w:rsid w:val="00D143F2"/>
    <w:rsid w:val="00D149DB"/>
    <w:rsid w:val="00D14AE4"/>
    <w:rsid w:val="00D14D0F"/>
    <w:rsid w:val="00D15209"/>
    <w:rsid w:val="00D15935"/>
    <w:rsid w:val="00D15AA4"/>
    <w:rsid w:val="00D16564"/>
    <w:rsid w:val="00D16AA1"/>
    <w:rsid w:val="00D17747"/>
    <w:rsid w:val="00D17C68"/>
    <w:rsid w:val="00D17D96"/>
    <w:rsid w:val="00D20B47"/>
    <w:rsid w:val="00D20C4E"/>
    <w:rsid w:val="00D21839"/>
    <w:rsid w:val="00D21A90"/>
    <w:rsid w:val="00D21DA7"/>
    <w:rsid w:val="00D21F4D"/>
    <w:rsid w:val="00D222BC"/>
    <w:rsid w:val="00D2241D"/>
    <w:rsid w:val="00D224ED"/>
    <w:rsid w:val="00D22746"/>
    <w:rsid w:val="00D22A57"/>
    <w:rsid w:val="00D22C26"/>
    <w:rsid w:val="00D22E02"/>
    <w:rsid w:val="00D23667"/>
    <w:rsid w:val="00D239CA"/>
    <w:rsid w:val="00D23DA0"/>
    <w:rsid w:val="00D23DB9"/>
    <w:rsid w:val="00D246B1"/>
    <w:rsid w:val="00D249D8"/>
    <w:rsid w:val="00D24AA8"/>
    <w:rsid w:val="00D24BF8"/>
    <w:rsid w:val="00D2665D"/>
    <w:rsid w:val="00D26E10"/>
    <w:rsid w:val="00D27741"/>
    <w:rsid w:val="00D2789B"/>
    <w:rsid w:val="00D301B4"/>
    <w:rsid w:val="00D30595"/>
    <w:rsid w:val="00D307A9"/>
    <w:rsid w:val="00D30928"/>
    <w:rsid w:val="00D315E2"/>
    <w:rsid w:val="00D31807"/>
    <w:rsid w:val="00D318BE"/>
    <w:rsid w:val="00D31AD1"/>
    <w:rsid w:val="00D31FFB"/>
    <w:rsid w:val="00D32404"/>
    <w:rsid w:val="00D324E7"/>
    <w:rsid w:val="00D32A4A"/>
    <w:rsid w:val="00D33B6D"/>
    <w:rsid w:val="00D34146"/>
    <w:rsid w:val="00D34E62"/>
    <w:rsid w:val="00D353A0"/>
    <w:rsid w:val="00D35E0C"/>
    <w:rsid w:val="00D36AFA"/>
    <w:rsid w:val="00D36B47"/>
    <w:rsid w:val="00D36CC7"/>
    <w:rsid w:val="00D36CF6"/>
    <w:rsid w:val="00D371E7"/>
    <w:rsid w:val="00D377E0"/>
    <w:rsid w:val="00D37E7F"/>
    <w:rsid w:val="00D4028E"/>
    <w:rsid w:val="00D40F39"/>
    <w:rsid w:val="00D4120B"/>
    <w:rsid w:val="00D413F5"/>
    <w:rsid w:val="00D414BB"/>
    <w:rsid w:val="00D41664"/>
    <w:rsid w:val="00D41A48"/>
    <w:rsid w:val="00D41AB7"/>
    <w:rsid w:val="00D41D18"/>
    <w:rsid w:val="00D42579"/>
    <w:rsid w:val="00D426C8"/>
    <w:rsid w:val="00D43178"/>
    <w:rsid w:val="00D434F8"/>
    <w:rsid w:val="00D4369F"/>
    <w:rsid w:val="00D439B0"/>
    <w:rsid w:val="00D43B69"/>
    <w:rsid w:val="00D43DB4"/>
    <w:rsid w:val="00D43F41"/>
    <w:rsid w:val="00D44927"/>
    <w:rsid w:val="00D44AA1"/>
    <w:rsid w:val="00D44CD7"/>
    <w:rsid w:val="00D44CF2"/>
    <w:rsid w:val="00D459A5"/>
    <w:rsid w:val="00D45B73"/>
    <w:rsid w:val="00D4614C"/>
    <w:rsid w:val="00D4651A"/>
    <w:rsid w:val="00D4652B"/>
    <w:rsid w:val="00D46B6C"/>
    <w:rsid w:val="00D46CD3"/>
    <w:rsid w:val="00D4736F"/>
    <w:rsid w:val="00D4759F"/>
    <w:rsid w:val="00D475E5"/>
    <w:rsid w:val="00D477CD"/>
    <w:rsid w:val="00D508A1"/>
    <w:rsid w:val="00D50D91"/>
    <w:rsid w:val="00D516B1"/>
    <w:rsid w:val="00D51A4D"/>
    <w:rsid w:val="00D51C37"/>
    <w:rsid w:val="00D51CE5"/>
    <w:rsid w:val="00D51D6B"/>
    <w:rsid w:val="00D5207A"/>
    <w:rsid w:val="00D5228A"/>
    <w:rsid w:val="00D52584"/>
    <w:rsid w:val="00D52C8D"/>
    <w:rsid w:val="00D5307C"/>
    <w:rsid w:val="00D53119"/>
    <w:rsid w:val="00D532F5"/>
    <w:rsid w:val="00D534D0"/>
    <w:rsid w:val="00D53EF1"/>
    <w:rsid w:val="00D54090"/>
    <w:rsid w:val="00D540DC"/>
    <w:rsid w:val="00D54106"/>
    <w:rsid w:val="00D54B45"/>
    <w:rsid w:val="00D54C64"/>
    <w:rsid w:val="00D5583C"/>
    <w:rsid w:val="00D55984"/>
    <w:rsid w:val="00D571A5"/>
    <w:rsid w:val="00D5728C"/>
    <w:rsid w:val="00D5772B"/>
    <w:rsid w:val="00D57E69"/>
    <w:rsid w:val="00D57F9A"/>
    <w:rsid w:val="00D60243"/>
    <w:rsid w:val="00D60417"/>
    <w:rsid w:val="00D60AE9"/>
    <w:rsid w:val="00D61098"/>
    <w:rsid w:val="00D6164B"/>
    <w:rsid w:val="00D61EB2"/>
    <w:rsid w:val="00D62248"/>
    <w:rsid w:val="00D624E3"/>
    <w:rsid w:val="00D62670"/>
    <w:rsid w:val="00D62679"/>
    <w:rsid w:val="00D64081"/>
    <w:rsid w:val="00D6431E"/>
    <w:rsid w:val="00D644C8"/>
    <w:rsid w:val="00D64612"/>
    <w:rsid w:val="00D6495D"/>
    <w:rsid w:val="00D6606E"/>
    <w:rsid w:val="00D666C1"/>
    <w:rsid w:val="00D66D62"/>
    <w:rsid w:val="00D67CC4"/>
    <w:rsid w:val="00D67CFA"/>
    <w:rsid w:val="00D67DAB"/>
    <w:rsid w:val="00D67F85"/>
    <w:rsid w:val="00D7058E"/>
    <w:rsid w:val="00D70DEB"/>
    <w:rsid w:val="00D71B82"/>
    <w:rsid w:val="00D722EB"/>
    <w:rsid w:val="00D72EA0"/>
    <w:rsid w:val="00D73470"/>
    <w:rsid w:val="00D73571"/>
    <w:rsid w:val="00D7400A"/>
    <w:rsid w:val="00D74019"/>
    <w:rsid w:val="00D741B6"/>
    <w:rsid w:val="00D74AA2"/>
    <w:rsid w:val="00D7546B"/>
    <w:rsid w:val="00D754BB"/>
    <w:rsid w:val="00D75608"/>
    <w:rsid w:val="00D75AA1"/>
    <w:rsid w:val="00D75B0E"/>
    <w:rsid w:val="00D75CDC"/>
    <w:rsid w:val="00D75DE9"/>
    <w:rsid w:val="00D75F25"/>
    <w:rsid w:val="00D76C76"/>
    <w:rsid w:val="00D7705A"/>
    <w:rsid w:val="00D77AAB"/>
    <w:rsid w:val="00D805D6"/>
    <w:rsid w:val="00D817D2"/>
    <w:rsid w:val="00D818DA"/>
    <w:rsid w:val="00D81DDA"/>
    <w:rsid w:val="00D8230B"/>
    <w:rsid w:val="00D826D6"/>
    <w:rsid w:val="00D82D0A"/>
    <w:rsid w:val="00D834CC"/>
    <w:rsid w:val="00D836BB"/>
    <w:rsid w:val="00D83F88"/>
    <w:rsid w:val="00D83FD5"/>
    <w:rsid w:val="00D8447E"/>
    <w:rsid w:val="00D84675"/>
    <w:rsid w:val="00D846D6"/>
    <w:rsid w:val="00D85477"/>
    <w:rsid w:val="00D85698"/>
    <w:rsid w:val="00D85801"/>
    <w:rsid w:val="00D8592C"/>
    <w:rsid w:val="00D85B44"/>
    <w:rsid w:val="00D862E7"/>
    <w:rsid w:val="00D86539"/>
    <w:rsid w:val="00D8654A"/>
    <w:rsid w:val="00D86AAC"/>
    <w:rsid w:val="00D86B4A"/>
    <w:rsid w:val="00D871A0"/>
    <w:rsid w:val="00D87C7C"/>
    <w:rsid w:val="00D87C85"/>
    <w:rsid w:val="00D90B42"/>
    <w:rsid w:val="00D90E03"/>
    <w:rsid w:val="00D90E96"/>
    <w:rsid w:val="00D918A2"/>
    <w:rsid w:val="00D91AD2"/>
    <w:rsid w:val="00D91EB4"/>
    <w:rsid w:val="00D925C1"/>
    <w:rsid w:val="00D92684"/>
    <w:rsid w:val="00D9272A"/>
    <w:rsid w:val="00D9304C"/>
    <w:rsid w:val="00D93145"/>
    <w:rsid w:val="00D93172"/>
    <w:rsid w:val="00D936AB"/>
    <w:rsid w:val="00D945ED"/>
    <w:rsid w:val="00D9465B"/>
    <w:rsid w:val="00D94C58"/>
    <w:rsid w:val="00D95139"/>
    <w:rsid w:val="00D951F7"/>
    <w:rsid w:val="00D9536D"/>
    <w:rsid w:val="00D9544A"/>
    <w:rsid w:val="00D956E0"/>
    <w:rsid w:val="00D9632C"/>
    <w:rsid w:val="00D967DD"/>
    <w:rsid w:val="00D96A26"/>
    <w:rsid w:val="00D970F8"/>
    <w:rsid w:val="00D9782E"/>
    <w:rsid w:val="00DA061C"/>
    <w:rsid w:val="00DA0D30"/>
    <w:rsid w:val="00DA0DB7"/>
    <w:rsid w:val="00DA1778"/>
    <w:rsid w:val="00DA1C7D"/>
    <w:rsid w:val="00DA226C"/>
    <w:rsid w:val="00DA2C16"/>
    <w:rsid w:val="00DA2DED"/>
    <w:rsid w:val="00DA324C"/>
    <w:rsid w:val="00DA38E1"/>
    <w:rsid w:val="00DA3E2F"/>
    <w:rsid w:val="00DA43C3"/>
    <w:rsid w:val="00DA45D0"/>
    <w:rsid w:val="00DA49F4"/>
    <w:rsid w:val="00DA5812"/>
    <w:rsid w:val="00DA5AE2"/>
    <w:rsid w:val="00DA6291"/>
    <w:rsid w:val="00DA661A"/>
    <w:rsid w:val="00DA6AF1"/>
    <w:rsid w:val="00DA7EE7"/>
    <w:rsid w:val="00DB0A2E"/>
    <w:rsid w:val="00DB1007"/>
    <w:rsid w:val="00DB1104"/>
    <w:rsid w:val="00DB139A"/>
    <w:rsid w:val="00DB2212"/>
    <w:rsid w:val="00DB2DC0"/>
    <w:rsid w:val="00DB312F"/>
    <w:rsid w:val="00DB3B4C"/>
    <w:rsid w:val="00DB3EF5"/>
    <w:rsid w:val="00DB49BF"/>
    <w:rsid w:val="00DB4C29"/>
    <w:rsid w:val="00DB5A27"/>
    <w:rsid w:val="00DB608F"/>
    <w:rsid w:val="00DB62FD"/>
    <w:rsid w:val="00DB6308"/>
    <w:rsid w:val="00DB678D"/>
    <w:rsid w:val="00DB7506"/>
    <w:rsid w:val="00DB7F76"/>
    <w:rsid w:val="00DC0359"/>
    <w:rsid w:val="00DC0C84"/>
    <w:rsid w:val="00DC0EBD"/>
    <w:rsid w:val="00DC1518"/>
    <w:rsid w:val="00DC1681"/>
    <w:rsid w:val="00DC2193"/>
    <w:rsid w:val="00DC2EEE"/>
    <w:rsid w:val="00DC2F8B"/>
    <w:rsid w:val="00DC360F"/>
    <w:rsid w:val="00DC445A"/>
    <w:rsid w:val="00DC460F"/>
    <w:rsid w:val="00DC466C"/>
    <w:rsid w:val="00DC469B"/>
    <w:rsid w:val="00DC4D03"/>
    <w:rsid w:val="00DC4E23"/>
    <w:rsid w:val="00DC54AF"/>
    <w:rsid w:val="00DC56EB"/>
    <w:rsid w:val="00DC59DD"/>
    <w:rsid w:val="00DC5DB5"/>
    <w:rsid w:val="00DC5EE2"/>
    <w:rsid w:val="00DC6BC0"/>
    <w:rsid w:val="00DC72AA"/>
    <w:rsid w:val="00DC782D"/>
    <w:rsid w:val="00DD084B"/>
    <w:rsid w:val="00DD0860"/>
    <w:rsid w:val="00DD0C09"/>
    <w:rsid w:val="00DD0CA5"/>
    <w:rsid w:val="00DD0E7A"/>
    <w:rsid w:val="00DD198B"/>
    <w:rsid w:val="00DD1DDE"/>
    <w:rsid w:val="00DD21EE"/>
    <w:rsid w:val="00DD2F35"/>
    <w:rsid w:val="00DD41C2"/>
    <w:rsid w:val="00DD4D31"/>
    <w:rsid w:val="00DD50F0"/>
    <w:rsid w:val="00DD5551"/>
    <w:rsid w:val="00DD5C88"/>
    <w:rsid w:val="00DD633E"/>
    <w:rsid w:val="00DD6469"/>
    <w:rsid w:val="00DD6555"/>
    <w:rsid w:val="00DD7276"/>
    <w:rsid w:val="00DD7386"/>
    <w:rsid w:val="00DD7430"/>
    <w:rsid w:val="00DD763A"/>
    <w:rsid w:val="00DD7799"/>
    <w:rsid w:val="00DD78D1"/>
    <w:rsid w:val="00DD7939"/>
    <w:rsid w:val="00DD7FD0"/>
    <w:rsid w:val="00DE043C"/>
    <w:rsid w:val="00DE04DE"/>
    <w:rsid w:val="00DE0820"/>
    <w:rsid w:val="00DE0DB8"/>
    <w:rsid w:val="00DE101B"/>
    <w:rsid w:val="00DE13EF"/>
    <w:rsid w:val="00DE164D"/>
    <w:rsid w:val="00DE1829"/>
    <w:rsid w:val="00DE1C52"/>
    <w:rsid w:val="00DE1EA5"/>
    <w:rsid w:val="00DE2840"/>
    <w:rsid w:val="00DE2996"/>
    <w:rsid w:val="00DE320E"/>
    <w:rsid w:val="00DE37D8"/>
    <w:rsid w:val="00DE3940"/>
    <w:rsid w:val="00DE3EC3"/>
    <w:rsid w:val="00DE4493"/>
    <w:rsid w:val="00DE492B"/>
    <w:rsid w:val="00DE565E"/>
    <w:rsid w:val="00DE5EE5"/>
    <w:rsid w:val="00DE63D1"/>
    <w:rsid w:val="00DE7212"/>
    <w:rsid w:val="00DE7846"/>
    <w:rsid w:val="00DF045B"/>
    <w:rsid w:val="00DF04AC"/>
    <w:rsid w:val="00DF074F"/>
    <w:rsid w:val="00DF096D"/>
    <w:rsid w:val="00DF0978"/>
    <w:rsid w:val="00DF0E85"/>
    <w:rsid w:val="00DF1260"/>
    <w:rsid w:val="00DF1FB1"/>
    <w:rsid w:val="00DF22AB"/>
    <w:rsid w:val="00DF2862"/>
    <w:rsid w:val="00DF2A31"/>
    <w:rsid w:val="00DF3230"/>
    <w:rsid w:val="00DF442B"/>
    <w:rsid w:val="00DF4A52"/>
    <w:rsid w:val="00DF4CBA"/>
    <w:rsid w:val="00DF4E94"/>
    <w:rsid w:val="00DF4EE8"/>
    <w:rsid w:val="00DF52A2"/>
    <w:rsid w:val="00DF53E7"/>
    <w:rsid w:val="00DF54E3"/>
    <w:rsid w:val="00DF5DBF"/>
    <w:rsid w:val="00DF66DD"/>
    <w:rsid w:val="00DF66E6"/>
    <w:rsid w:val="00DF6BB3"/>
    <w:rsid w:val="00DF6FDB"/>
    <w:rsid w:val="00DF70BB"/>
    <w:rsid w:val="00DF79E3"/>
    <w:rsid w:val="00E0005C"/>
    <w:rsid w:val="00E00A8B"/>
    <w:rsid w:val="00E00F85"/>
    <w:rsid w:val="00E023F0"/>
    <w:rsid w:val="00E0261E"/>
    <w:rsid w:val="00E027DC"/>
    <w:rsid w:val="00E02DFE"/>
    <w:rsid w:val="00E0318E"/>
    <w:rsid w:val="00E03201"/>
    <w:rsid w:val="00E03442"/>
    <w:rsid w:val="00E03BDC"/>
    <w:rsid w:val="00E04095"/>
    <w:rsid w:val="00E0484A"/>
    <w:rsid w:val="00E048E1"/>
    <w:rsid w:val="00E04CC7"/>
    <w:rsid w:val="00E05020"/>
    <w:rsid w:val="00E06075"/>
    <w:rsid w:val="00E0663A"/>
    <w:rsid w:val="00E068FD"/>
    <w:rsid w:val="00E06B55"/>
    <w:rsid w:val="00E10578"/>
    <w:rsid w:val="00E105D5"/>
    <w:rsid w:val="00E106F3"/>
    <w:rsid w:val="00E107AE"/>
    <w:rsid w:val="00E1086B"/>
    <w:rsid w:val="00E10B8B"/>
    <w:rsid w:val="00E11027"/>
    <w:rsid w:val="00E11A76"/>
    <w:rsid w:val="00E11DA1"/>
    <w:rsid w:val="00E11E77"/>
    <w:rsid w:val="00E1335E"/>
    <w:rsid w:val="00E13483"/>
    <w:rsid w:val="00E137FB"/>
    <w:rsid w:val="00E13A8E"/>
    <w:rsid w:val="00E13A8F"/>
    <w:rsid w:val="00E140D5"/>
    <w:rsid w:val="00E142A8"/>
    <w:rsid w:val="00E1588A"/>
    <w:rsid w:val="00E15D6D"/>
    <w:rsid w:val="00E1669B"/>
    <w:rsid w:val="00E16C64"/>
    <w:rsid w:val="00E178AE"/>
    <w:rsid w:val="00E17917"/>
    <w:rsid w:val="00E17AA9"/>
    <w:rsid w:val="00E17AC9"/>
    <w:rsid w:val="00E17ECA"/>
    <w:rsid w:val="00E20139"/>
    <w:rsid w:val="00E20883"/>
    <w:rsid w:val="00E20E9D"/>
    <w:rsid w:val="00E20F57"/>
    <w:rsid w:val="00E21551"/>
    <w:rsid w:val="00E218CC"/>
    <w:rsid w:val="00E225CF"/>
    <w:rsid w:val="00E22C83"/>
    <w:rsid w:val="00E22E39"/>
    <w:rsid w:val="00E22FE8"/>
    <w:rsid w:val="00E2320C"/>
    <w:rsid w:val="00E232FC"/>
    <w:rsid w:val="00E236E4"/>
    <w:rsid w:val="00E23DF8"/>
    <w:rsid w:val="00E23E42"/>
    <w:rsid w:val="00E24069"/>
    <w:rsid w:val="00E246C3"/>
    <w:rsid w:val="00E24950"/>
    <w:rsid w:val="00E24951"/>
    <w:rsid w:val="00E24AD7"/>
    <w:rsid w:val="00E24F7B"/>
    <w:rsid w:val="00E251C9"/>
    <w:rsid w:val="00E2571B"/>
    <w:rsid w:val="00E25843"/>
    <w:rsid w:val="00E25CA4"/>
    <w:rsid w:val="00E25D18"/>
    <w:rsid w:val="00E26041"/>
    <w:rsid w:val="00E2628D"/>
    <w:rsid w:val="00E26662"/>
    <w:rsid w:val="00E266D2"/>
    <w:rsid w:val="00E26A87"/>
    <w:rsid w:val="00E26EAD"/>
    <w:rsid w:val="00E270E7"/>
    <w:rsid w:val="00E275FE"/>
    <w:rsid w:val="00E30168"/>
    <w:rsid w:val="00E3088F"/>
    <w:rsid w:val="00E308BF"/>
    <w:rsid w:val="00E30A70"/>
    <w:rsid w:val="00E30E77"/>
    <w:rsid w:val="00E32210"/>
    <w:rsid w:val="00E32212"/>
    <w:rsid w:val="00E32C7C"/>
    <w:rsid w:val="00E331CD"/>
    <w:rsid w:val="00E33292"/>
    <w:rsid w:val="00E332AC"/>
    <w:rsid w:val="00E333CA"/>
    <w:rsid w:val="00E338FE"/>
    <w:rsid w:val="00E33982"/>
    <w:rsid w:val="00E339A7"/>
    <w:rsid w:val="00E341C7"/>
    <w:rsid w:val="00E35934"/>
    <w:rsid w:val="00E35F24"/>
    <w:rsid w:val="00E3662D"/>
    <w:rsid w:val="00E369B2"/>
    <w:rsid w:val="00E36F42"/>
    <w:rsid w:val="00E4065A"/>
    <w:rsid w:val="00E406F4"/>
    <w:rsid w:val="00E43114"/>
    <w:rsid w:val="00E43842"/>
    <w:rsid w:val="00E43B78"/>
    <w:rsid w:val="00E43D40"/>
    <w:rsid w:val="00E44064"/>
    <w:rsid w:val="00E442FD"/>
    <w:rsid w:val="00E44441"/>
    <w:rsid w:val="00E44A8C"/>
    <w:rsid w:val="00E45499"/>
    <w:rsid w:val="00E459A4"/>
    <w:rsid w:val="00E45C16"/>
    <w:rsid w:val="00E465B5"/>
    <w:rsid w:val="00E46B5C"/>
    <w:rsid w:val="00E46DF8"/>
    <w:rsid w:val="00E46E8A"/>
    <w:rsid w:val="00E47AA1"/>
    <w:rsid w:val="00E47ABB"/>
    <w:rsid w:val="00E5014B"/>
    <w:rsid w:val="00E501FB"/>
    <w:rsid w:val="00E513F0"/>
    <w:rsid w:val="00E51448"/>
    <w:rsid w:val="00E516F7"/>
    <w:rsid w:val="00E5180D"/>
    <w:rsid w:val="00E51D68"/>
    <w:rsid w:val="00E5294C"/>
    <w:rsid w:val="00E5333E"/>
    <w:rsid w:val="00E53478"/>
    <w:rsid w:val="00E534C8"/>
    <w:rsid w:val="00E53B4A"/>
    <w:rsid w:val="00E53DFC"/>
    <w:rsid w:val="00E54044"/>
    <w:rsid w:val="00E5506A"/>
    <w:rsid w:val="00E55073"/>
    <w:rsid w:val="00E55A10"/>
    <w:rsid w:val="00E55AA6"/>
    <w:rsid w:val="00E56668"/>
    <w:rsid w:val="00E568EE"/>
    <w:rsid w:val="00E57200"/>
    <w:rsid w:val="00E57325"/>
    <w:rsid w:val="00E5793E"/>
    <w:rsid w:val="00E579E4"/>
    <w:rsid w:val="00E57C5E"/>
    <w:rsid w:val="00E6022B"/>
    <w:rsid w:val="00E60279"/>
    <w:rsid w:val="00E60A81"/>
    <w:rsid w:val="00E60D6D"/>
    <w:rsid w:val="00E60EA5"/>
    <w:rsid w:val="00E61EF3"/>
    <w:rsid w:val="00E62295"/>
    <w:rsid w:val="00E625B0"/>
    <w:rsid w:val="00E62D32"/>
    <w:rsid w:val="00E62FF1"/>
    <w:rsid w:val="00E6312C"/>
    <w:rsid w:val="00E63749"/>
    <w:rsid w:val="00E639E7"/>
    <w:rsid w:val="00E63AA5"/>
    <w:rsid w:val="00E64C5A"/>
    <w:rsid w:val="00E64C6B"/>
    <w:rsid w:val="00E65423"/>
    <w:rsid w:val="00E654DA"/>
    <w:rsid w:val="00E65DA2"/>
    <w:rsid w:val="00E65F22"/>
    <w:rsid w:val="00E66288"/>
    <w:rsid w:val="00E66566"/>
    <w:rsid w:val="00E666F7"/>
    <w:rsid w:val="00E676B8"/>
    <w:rsid w:val="00E6797E"/>
    <w:rsid w:val="00E67D2D"/>
    <w:rsid w:val="00E7031F"/>
    <w:rsid w:val="00E70936"/>
    <w:rsid w:val="00E70C28"/>
    <w:rsid w:val="00E70E11"/>
    <w:rsid w:val="00E71882"/>
    <w:rsid w:val="00E71AE4"/>
    <w:rsid w:val="00E7268D"/>
    <w:rsid w:val="00E72F14"/>
    <w:rsid w:val="00E734A5"/>
    <w:rsid w:val="00E73717"/>
    <w:rsid w:val="00E73CD0"/>
    <w:rsid w:val="00E74456"/>
    <w:rsid w:val="00E750CF"/>
    <w:rsid w:val="00E7568B"/>
    <w:rsid w:val="00E76471"/>
    <w:rsid w:val="00E767BB"/>
    <w:rsid w:val="00E76D7B"/>
    <w:rsid w:val="00E779AD"/>
    <w:rsid w:val="00E77BA9"/>
    <w:rsid w:val="00E8046B"/>
    <w:rsid w:val="00E8053E"/>
    <w:rsid w:val="00E80F03"/>
    <w:rsid w:val="00E80FFD"/>
    <w:rsid w:val="00E8117E"/>
    <w:rsid w:val="00E81254"/>
    <w:rsid w:val="00E8147E"/>
    <w:rsid w:val="00E818BB"/>
    <w:rsid w:val="00E82357"/>
    <w:rsid w:val="00E82380"/>
    <w:rsid w:val="00E8243D"/>
    <w:rsid w:val="00E826E8"/>
    <w:rsid w:val="00E826F7"/>
    <w:rsid w:val="00E82B6B"/>
    <w:rsid w:val="00E82BB5"/>
    <w:rsid w:val="00E82DED"/>
    <w:rsid w:val="00E82F4B"/>
    <w:rsid w:val="00E831A6"/>
    <w:rsid w:val="00E83B5B"/>
    <w:rsid w:val="00E83C87"/>
    <w:rsid w:val="00E84269"/>
    <w:rsid w:val="00E84CA9"/>
    <w:rsid w:val="00E85061"/>
    <w:rsid w:val="00E8572D"/>
    <w:rsid w:val="00E85867"/>
    <w:rsid w:val="00E85B96"/>
    <w:rsid w:val="00E8638D"/>
    <w:rsid w:val="00E864AC"/>
    <w:rsid w:val="00E866E3"/>
    <w:rsid w:val="00E868A0"/>
    <w:rsid w:val="00E86BA0"/>
    <w:rsid w:val="00E90310"/>
    <w:rsid w:val="00E90582"/>
    <w:rsid w:val="00E90632"/>
    <w:rsid w:val="00E90CC8"/>
    <w:rsid w:val="00E90F95"/>
    <w:rsid w:val="00E914E4"/>
    <w:rsid w:val="00E91CDE"/>
    <w:rsid w:val="00E9230E"/>
    <w:rsid w:val="00E92E22"/>
    <w:rsid w:val="00E9325D"/>
    <w:rsid w:val="00E93D90"/>
    <w:rsid w:val="00E94259"/>
    <w:rsid w:val="00E94E04"/>
    <w:rsid w:val="00E95088"/>
    <w:rsid w:val="00E95669"/>
    <w:rsid w:val="00E95968"/>
    <w:rsid w:val="00E963A4"/>
    <w:rsid w:val="00E96730"/>
    <w:rsid w:val="00E9699F"/>
    <w:rsid w:val="00E96C0B"/>
    <w:rsid w:val="00E96EAA"/>
    <w:rsid w:val="00E970A9"/>
    <w:rsid w:val="00E974AF"/>
    <w:rsid w:val="00E977BB"/>
    <w:rsid w:val="00E97B54"/>
    <w:rsid w:val="00E97D16"/>
    <w:rsid w:val="00EA0BF6"/>
    <w:rsid w:val="00EA0FF3"/>
    <w:rsid w:val="00EA10F0"/>
    <w:rsid w:val="00EA1969"/>
    <w:rsid w:val="00EA1D6D"/>
    <w:rsid w:val="00EA22D3"/>
    <w:rsid w:val="00EA22EE"/>
    <w:rsid w:val="00EA2D5A"/>
    <w:rsid w:val="00EA2EC5"/>
    <w:rsid w:val="00EA32F6"/>
    <w:rsid w:val="00EA3FD0"/>
    <w:rsid w:val="00EA41BA"/>
    <w:rsid w:val="00EA5B76"/>
    <w:rsid w:val="00EA5C8D"/>
    <w:rsid w:val="00EA6A70"/>
    <w:rsid w:val="00EA6EAC"/>
    <w:rsid w:val="00EA6F9F"/>
    <w:rsid w:val="00EA73D7"/>
    <w:rsid w:val="00EA74C0"/>
    <w:rsid w:val="00EA7993"/>
    <w:rsid w:val="00EA7AFE"/>
    <w:rsid w:val="00EA7D1D"/>
    <w:rsid w:val="00EA7E47"/>
    <w:rsid w:val="00EB037C"/>
    <w:rsid w:val="00EB105B"/>
    <w:rsid w:val="00EB10F9"/>
    <w:rsid w:val="00EB13E2"/>
    <w:rsid w:val="00EB15B9"/>
    <w:rsid w:val="00EB1614"/>
    <w:rsid w:val="00EB1CEE"/>
    <w:rsid w:val="00EB1E80"/>
    <w:rsid w:val="00EB25B1"/>
    <w:rsid w:val="00EB3CE8"/>
    <w:rsid w:val="00EB48BD"/>
    <w:rsid w:val="00EB4EE3"/>
    <w:rsid w:val="00EB5523"/>
    <w:rsid w:val="00EB5EDB"/>
    <w:rsid w:val="00EB679A"/>
    <w:rsid w:val="00EB7162"/>
    <w:rsid w:val="00EB72A2"/>
    <w:rsid w:val="00EB73F8"/>
    <w:rsid w:val="00EB7AB0"/>
    <w:rsid w:val="00EB7D63"/>
    <w:rsid w:val="00EB7F6D"/>
    <w:rsid w:val="00EC03C8"/>
    <w:rsid w:val="00EC0465"/>
    <w:rsid w:val="00EC0B43"/>
    <w:rsid w:val="00EC13FF"/>
    <w:rsid w:val="00EC1614"/>
    <w:rsid w:val="00EC1C23"/>
    <w:rsid w:val="00EC2411"/>
    <w:rsid w:val="00EC28C5"/>
    <w:rsid w:val="00EC2D46"/>
    <w:rsid w:val="00EC2EED"/>
    <w:rsid w:val="00EC3F40"/>
    <w:rsid w:val="00EC3FEC"/>
    <w:rsid w:val="00EC40D5"/>
    <w:rsid w:val="00EC44FD"/>
    <w:rsid w:val="00EC4F3D"/>
    <w:rsid w:val="00EC5072"/>
    <w:rsid w:val="00EC5265"/>
    <w:rsid w:val="00EC5908"/>
    <w:rsid w:val="00EC5E9B"/>
    <w:rsid w:val="00EC6095"/>
    <w:rsid w:val="00EC62D8"/>
    <w:rsid w:val="00EC6E8F"/>
    <w:rsid w:val="00EC7071"/>
    <w:rsid w:val="00EC7C01"/>
    <w:rsid w:val="00ED06BF"/>
    <w:rsid w:val="00ED11EE"/>
    <w:rsid w:val="00ED16A2"/>
    <w:rsid w:val="00ED1AF0"/>
    <w:rsid w:val="00ED21E2"/>
    <w:rsid w:val="00ED2FEE"/>
    <w:rsid w:val="00ED307E"/>
    <w:rsid w:val="00ED321F"/>
    <w:rsid w:val="00ED3369"/>
    <w:rsid w:val="00ED340A"/>
    <w:rsid w:val="00ED34E9"/>
    <w:rsid w:val="00ED3E2C"/>
    <w:rsid w:val="00ED3EFD"/>
    <w:rsid w:val="00ED4474"/>
    <w:rsid w:val="00ED498C"/>
    <w:rsid w:val="00ED4D15"/>
    <w:rsid w:val="00ED4F17"/>
    <w:rsid w:val="00ED535C"/>
    <w:rsid w:val="00ED5961"/>
    <w:rsid w:val="00ED5CD2"/>
    <w:rsid w:val="00ED601A"/>
    <w:rsid w:val="00ED6B0E"/>
    <w:rsid w:val="00ED746C"/>
    <w:rsid w:val="00ED7830"/>
    <w:rsid w:val="00ED792E"/>
    <w:rsid w:val="00EE0D42"/>
    <w:rsid w:val="00EE0E85"/>
    <w:rsid w:val="00EE1AEB"/>
    <w:rsid w:val="00EE1B88"/>
    <w:rsid w:val="00EE24C3"/>
    <w:rsid w:val="00EE3362"/>
    <w:rsid w:val="00EE3508"/>
    <w:rsid w:val="00EE3900"/>
    <w:rsid w:val="00EE417D"/>
    <w:rsid w:val="00EE48C4"/>
    <w:rsid w:val="00EE4982"/>
    <w:rsid w:val="00EE4C6E"/>
    <w:rsid w:val="00EE57BE"/>
    <w:rsid w:val="00EE5ECB"/>
    <w:rsid w:val="00EE736C"/>
    <w:rsid w:val="00EE7E5F"/>
    <w:rsid w:val="00EF0229"/>
    <w:rsid w:val="00EF0336"/>
    <w:rsid w:val="00EF154E"/>
    <w:rsid w:val="00EF1B62"/>
    <w:rsid w:val="00EF1CB2"/>
    <w:rsid w:val="00EF2A5D"/>
    <w:rsid w:val="00EF3467"/>
    <w:rsid w:val="00EF349C"/>
    <w:rsid w:val="00EF3B17"/>
    <w:rsid w:val="00EF3C64"/>
    <w:rsid w:val="00EF3F5C"/>
    <w:rsid w:val="00EF4E22"/>
    <w:rsid w:val="00EF56A7"/>
    <w:rsid w:val="00EF582A"/>
    <w:rsid w:val="00EF5BD2"/>
    <w:rsid w:val="00EF5E22"/>
    <w:rsid w:val="00EF6EEA"/>
    <w:rsid w:val="00EF7664"/>
    <w:rsid w:val="00EF783F"/>
    <w:rsid w:val="00EF7A68"/>
    <w:rsid w:val="00EF7EF1"/>
    <w:rsid w:val="00F00111"/>
    <w:rsid w:val="00F00F5E"/>
    <w:rsid w:val="00F01712"/>
    <w:rsid w:val="00F0216D"/>
    <w:rsid w:val="00F021C2"/>
    <w:rsid w:val="00F024D9"/>
    <w:rsid w:val="00F03181"/>
    <w:rsid w:val="00F035B2"/>
    <w:rsid w:val="00F0443D"/>
    <w:rsid w:val="00F0461A"/>
    <w:rsid w:val="00F05205"/>
    <w:rsid w:val="00F06374"/>
    <w:rsid w:val="00F067F4"/>
    <w:rsid w:val="00F06D25"/>
    <w:rsid w:val="00F06E18"/>
    <w:rsid w:val="00F0755A"/>
    <w:rsid w:val="00F078B9"/>
    <w:rsid w:val="00F102CF"/>
    <w:rsid w:val="00F103C8"/>
    <w:rsid w:val="00F106F5"/>
    <w:rsid w:val="00F10E7A"/>
    <w:rsid w:val="00F11923"/>
    <w:rsid w:val="00F119A0"/>
    <w:rsid w:val="00F119AC"/>
    <w:rsid w:val="00F11ADC"/>
    <w:rsid w:val="00F11AEC"/>
    <w:rsid w:val="00F12DF3"/>
    <w:rsid w:val="00F13168"/>
    <w:rsid w:val="00F131B6"/>
    <w:rsid w:val="00F13488"/>
    <w:rsid w:val="00F135FF"/>
    <w:rsid w:val="00F13B8E"/>
    <w:rsid w:val="00F14BCA"/>
    <w:rsid w:val="00F15136"/>
    <w:rsid w:val="00F1560C"/>
    <w:rsid w:val="00F15964"/>
    <w:rsid w:val="00F16073"/>
    <w:rsid w:val="00F164BA"/>
    <w:rsid w:val="00F16C40"/>
    <w:rsid w:val="00F16EBB"/>
    <w:rsid w:val="00F17CE1"/>
    <w:rsid w:val="00F213A0"/>
    <w:rsid w:val="00F218F4"/>
    <w:rsid w:val="00F21B1E"/>
    <w:rsid w:val="00F21D36"/>
    <w:rsid w:val="00F2217B"/>
    <w:rsid w:val="00F223CB"/>
    <w:rsid w:val="00F227E0"/>
    <w:rsid w:val="00F22CC2"/>
    <w:rsid w:val="00F2333F"/>
    <w:rsid w:val="00F23AB5"/>
    <w:rsid w:val="00F23BF6"/>
    <w:rsid w:val="00F23DB5"/>
    <w:rsid w:val="00F23E49"/>
    <w:rsid w:val="00F24853"/>
    <w:rsid w:val="00F24D7B"/>
    <w:rsid w:val="00F25118"/>
    <w:rsid w:val="00F256BE"/>
    <w:rsid w:val="00F25AFC"/>
    <w:rsid w:val="00F25D60"/>
    <w:rsid w:val="00F25E87"/>
    <w:rsid w:val="00F26243"/>
    <w:rsid w:val="00F2639C"/>
    <w:rsid w:val="00F26A57"/>
    <w:rsid w:val="00F26C08"/>
    <w:rsid w:val="00F2758E"/>
    <w:rsid w:val="00F27A8E"/>
    <w:rsid w:val="00F27B61"/>
    <w:rsid w:val="00F27DB1"/>
    <w:rsid w:val="00F27E14"/>
    <w:rsid w:val="00F27EFF"/>
    <w:rsid w:val="00F3012E"/>
    <w:rsid w:val="00F3058D"/>
    <w:rsid w:val="00F3062C"/>
    <w:rsid w:val="00F30A0A"/>
    <w:rsid w:val="00F317A2"/>
    <w:rsid w:val="00F31BC2"/>
    <w:rsid w:val="00F31FE8"/>
    <w:rsid w:val="00F32789"/>
    <w:rsid w:val="00F333B5"/>
    <w:rsid w:val="00F33494"/>
    <w:rsid w:val="00F348DF"/>
    <w:rsid w:val="00F34A53"/>
    <w:rsid w:val="00F36A09"/>
    <w:rsid w:val="00F36C8C"/>
    <w:rsid w:val="00F371F6"/>
    <w:rsid w:val="00F3765C"/>
    <w:rsid w:val="00F379B9"/>
    <w:rsid w:val="00F37A98"/>
    <w:rsid w:val="00F37C3E"/>
    <w:rsid w:val="00F37E9E"/>
    <w:rsid w:val="00F4049E"/>
    <w:rsid w:val="00F4070E"/>
    <w:rsid w:val="00F4098D"/>
    <w:rsid w:val="00F40A7D"/>
    <w:rsid w:val="00F41CA7"/>
    <w:rsid w:val="00F423C1"/>
    <w:rsid w:val="00F42425"/>
    <w:rsid w:val="00F42696"/>
    <w:rsid w:val="00F42E3C"/>
    <w:rsid w:val="00F42F19"/>
    <w:rsid w:val="00F437D4"/>
    <w:rsid w:val="00F43865"/>
    <w:rsid w:val="00F43C86"/>
    <w:rsid w:val="00F44CFB"/>
    <w:rsid w:val="00F45F1C"/>
    <w:rsid w:val="00F461A4"/>
    <w:rsid w:val="00F465F2"/>
    <w:rsid w:val="00F4687D"/>
    <w:rsid w:val="00F468CF"/>
    <w:rsid w:val="00F46BC1"/>
    <w:rsid w:val="00F47270"/>
    <w:rsid w:val="00F47400"/>
    <w:rsid w:val="00F47982"/>
    <w:rsid w:val="00F5082E"/>
    <w:rsid w:val="00F50EB4"/>
    <w:rsid w:val="00F51ADB"/>
    <w:rsid w:val="00F51BED"/>
    <w:rsid w:val="00F51C95"/>
    <w:rsid w:val="00F51D0F"/>
    <w:rsid w:val="00F51E34"/>
    <w:rsid w:val="00F5221B"/>
    <w:rsid w:val="00F5240C"/>
    <w:rsid w:val="00F52778"/>
    <w:rsid w:val="00F52D2F"/>
    <w:rsid w:val="00F52EA3"/>
    <w:rsid w:val="00F5317A"/>
    <w:rsid w:val="00F53237"/>
    <w:rsid w:val="00F53257"/>
    <w:rsid w:val="00F532DF"/>
    <w:rsid w:val="00F53665"/>
    <w:rsid w:val="00F53A85"/>
    <w:rsid w:val="00F54386"/>
    <w:rsid w:val="00F549F6"/>
    <w:rsid w:val="00F555B8"/>
    <w:rsid w:val="00F5574E"/>
    <w:rsid w:val="00F56018"/>
    <w:rsid w:val="00F56450"/>
    <w:rsid w:val="00F57424"/>
    <w:rsid w:val="00F57E09"/>
    <w:rsid w:val="00F60207"/>
    <w:rsid w:val="00F60A9B"/>
    <w:rsid w:val="00F60F6A"/>
    <w:rsid w:val="00F612A7"/>
    <w:rsid w:val="00F6157B"/>
    <w:rsid w:val="00F619E0"/>
    <w:rsid w:val="00F61BC2"/>
    <w:rsid w:val="00F61C6D"/>
    <w:rsid w:val="00F623D4"/>
    <w:rsid w:val="00F627A4"/>
    <w:rsid w:val="00F62949"/>
    <w:rsid w:val="00F62BF9"/>
    <w:rsid w:val="00F62C9A"/>
    <w:rsid w:val="00F63229"/>
    <w:rsid w:val="00F6345D"/>
    <w:rsid w:val="00F63552"/>
    <w:rsid w:val="00F63587"/>
    <w:rsid w:val="00F635EA"/>
    <w:rsid w:val="00F637A4"/>
    <w:rsid w:val="00F640C2"/>
    <w:rsid w:val="00F641E0"/>
    <w:rsid w:val="00F642B3"/>
    <w:rsid w:val="00F642F8"/>
    <w:rsid w:val="00F645F7"/>
    <w:rsid w:val="00F64635"/>
    <w:rsid w:val="00F647F5"/>
    <w:rsid w:val="00F6506C"/>
    <w:rsid w:val="00F65966"/>
    <w:rsid w:val="00F659EE"/>
    <w:rsid w:val="00F65DCD"/>
    <w:rsid w:val="00F65E07"/>
    <w:rsid w:val="00F65F1E"/>
    <w:rsid w:val="00F66206"/>
    <w:rsid w:val="00F667C9"/>
    <w:rsid w:val="00F66D51"/>
    <w:rsid w:val="00F677AC"/>
    <w:rsid w:val="00F67D20"/>
    <w:rsid w:val="00F70004"/>
    <w:rsid w:val="00F701EF"/>
    <w:rsid w:val="00F70539"/>
    <w:rsid w:val="00F70704"/>
    <w:rsid w:val="00F707BB"/>
    <w:rsid w:val="00F70C80"/>
    <w:rsid w:val="00F70E7F"/>
    <w:rsid w:val="00F70FF3"/>
    <w:rsid w:val="00F7114A"/>
    <w:rsid w:val="00F71594"/>
    <w:rsid w:val="00F72886"/>
    <w:rsid w:val="00F728B4"/>
    <w:rsid w:val="00F73029"/>
    <w:rsid w:val="00F7325C"/>
    <w:rsid w:val="00F7372F"/>
    <w:rsid w:val="00F740AF"/>
    <w:rsid w:val="00F742E4"/>
    <w:rsid w:val="00F7495A"/>
    <w:rsid w:val="00F7496C"/>
    <w:rsid w:val="00F74C4A"/>
    <w:rsid w:val="00F750EC"/>
    <w:rsid w:val="00F75473"/>
    <w:rsid w:val="00F756DE"/>
    <w:rsid w:val="00F76090"/>
    <w:rsid w:val="00F76202"/>
    <w:rsid w:val="00F765F1"/>
    <w:rsid w:val="00F76AE1"/>
    <w:rsid w:val="00F76BC1"/>
    <w:rsid w:val="00F76CBF"/>
    <w:rsid w:val="00F77056"/>
    <w:rsid w:val="00F77278"/>
    <w:rsid w:val="00F77474"/>
    <w:rsid w:val="00F774DA"/>
    <w:rsid w:val="00F7751C"/>
    <w:rsid w:val="00F775A9"/>
    <w:rsid w:val="00F77886"/>
    <w:rsid w:val="00F77C9C"/>
    <w:rsid w:val="00F77CF5"/>
    <w:rsid w:val="00F8040E"/>
    <w:rsid w:val="00F804F3"/>
    <w:rsid w:val="00F8055C"/>
    <w:rsid w:val="00F80767"/>
    <w:rsid w:val="00F809DB"/>
    <w:rsid w:val="00F80C6A"/>
    <w:rsid w:val="00F81BF1"/>
    <w:rsid w:val="00F82264"/>
    <w:rsid w:val="00F82F72"/>
    <w:rsid w:val="00F83475"/>
    <w:rsid w:val="00F83661"/>
    <w:rsid w:val="00F8374E"/>
    <w:rsid w:val="00F83CFD"/>
    <w:rsid w:val="00F84198"/>
    <w:rsid w:val="00F846BD"/>
    <w:rsid w:val="00F84DA6"/>
    <w:rsid w:val="00F84E01"/>
    <w:rsid w:val="00F8544D"/>
    <w:rsid w:val="00F85ABA"/>
    <w:rsid w:val="00F85CB7"/>
    <w:rsid w:val="00F86554"/>
    <w:rsid w:val="00F86757"/>
    <w:rsid w:val="00F86AC4"/>
    <w:rsid w:val="00F86E11"/>
    <w:rsid w:val="00F87340"/>
    <w:rsid w:val="00F87752"/>
    <w:rsid w:val="00F877C3"/>
    <w:rsid w:val="00F87A46"/>
    <w:rsid w:val="00F90A76"/>
    <w:rsid w:val="00F90C01"/>
    <w:rsid w:val="00F916C8"/>
    <w:rsid w:val="00F920ED"/>
    <w:rsid w:val="00F926A5"/>
    <w:rsid w:val="00F92A58"/>
    <w:rsid w:val="00F92F6C"/>
    <w:rsid w:val="00F93710"/>
    <w:rsid w:val="00F93ECB"/>
    <w:rsid w:val="00F9456B"/>
    <w:rsid w:val="00F94885"/>
    <w:rsid w:val="00F94AB6"/>
    <w:rsid w:val="00F94BD2"/>
    <w:rsid w:val="00F96120"/>
    <w:rsid w:val="00F96218"/>
    <w:rsid w:val="00F9643A"/>
    <w:rsid w:val="00F971AE"/>
    <w:rsid w:val="00F97D56"/>
    <w:rsid w:val="00FA1121"/>
    <w:rsid w:val="00FA1195"/>
    <w:rsid w:val="00FA1277"/>
    <w:rsid w:val="00FA16D3"/>
    <w:rsid w:val="00FA1C57"/>
    <w:rsid w:val="00FA1FF4"/>
    <w:rsid w:val="00FA2314"/>
    <w:rsid w:val="00FA2EC2"/>
    <w:rsid w:val="00FA30F0"/>
    <w:rsid w:val="00FA3531"/>
    <w:rsid w:val="00FA364B"/>
    <w:rsid w:val="00FA374A"/>
    <w:rsid w:val="00FA38C2"/>
    <w:rsid w:val="00FA3903"/>
    <w:rsid w:val="00FA3BDB"/>
    <w:rsid w:val="00FA3E30"/>
    <w:rsid w:val="00FA4267"/>
    <w:rsid w:val="00FA42CF"/>
    <w:rsid w:val="00FA468D"/>
    <w:rsid w:val="00FA4D72"/>
    <w:rsid w:val="00FA4DB4"/>
    <w:rsid w:val="00FA5619"/>
    <w:rsid w:val="00FA58B1"/>
    <w:rsid w:val="00FA5EA3"/>
    <w:rsid w:val="00FA65F2"/>
    <w:rsid w:val="00FA6E4F"/>
    <w:rsid w:val="00FA76B1"/>
    <w:rsid w:val="00FB12F8"/>
    <w:rsid w:val="00FB1529"/>
    <w:rsid w:val="00FB15E0"/>
    <w:rsid w:val="00FB1B4C"/>
    <w:rsid w:val="00FB2679"/>
    <w:rsid w:val="00FB2877"/>
    <w:rsid w:val="00FB28E8"/>
    <w:rsid w:val="00FB28F0"/>
    <w:rsid w:val="00FB29F5"/>
    <w:rsid w:val="00FB2A58"/>
    <w:rsid w:val="00FB2D4F"/>
    <w:rsid w:val="00FB33C6"/>
    <w:rsid w:val="00FB41B1"/>
    <w:rsid w:val="00FB42B7"/>
    <w:rsid w:val="00FB4A32"/>
    <w:rsid w:val="00FB4ED6"/>
    <w:rsid w:val="00FB5240"/>
    <w:rsid w:val="00FB54A5"/>
    <w:rsid w:val="00FB583A"/>
    <w:rsid w:val="00FB5AB4"/>
    <w:rsid w:val="00FB5EC3"/>
    <w:rsid w:val="00FB5FF3"/>
    <w:rsid w:val="00FB62E4"/>
    <w:rsid w:val="00FB6353"/>
    <w:rsid w:val="00FB6407"/>
    <w:rsid w:val="00FB69F0"/>
    <w:rsid w:val="00FB6E2E"/>
    <w:rsid w:val="00FB7FFD"/>
    <w:rsid w:val="00FC0355"/>
    <w:rsid w:val="00FC06F4"/>
    <w:rsid w:val="00FC0C4C"/>
    <w:rsid w:val="00FC15C4"/>
    <w:rsid w:val="00FC234E"/>
    <w:rsid w:val="00FC2E7A"/>
    <w:rsid w:val="00FC32AA"/>
    <w:rsid w:val="00FC32E5"/>
    <w:rsid w:val="00FC4713"/>
    <w:rsid w:val="00FC47F0"/>
    <w:rsid w:val="00FC4948"/>
    <w:rsid w:val="00FC4F25"/>
    <w:rsid w:val="00FC50D0"/>
    <w:rsid w:val="00FC59F9"/>
    <w:rsid w:val="00FC5E7F"/>
    <w:rsid w:val="00FC5EE8"/>
    <w:rsid w:val="00FC6C61"/>
    <w:rsid w:val="00FC6CF0"/>
    <w:rsid w:val="00FC70A3"/>
    <w:rsid w:val="00FC7919"/>
    <w:rsid w:val="00FC7B08"/>
    <w:rsid w:val="00FC7BDA"/>
    <w:rsid w:val="00FD024B"/>
    <w:rsid w:val="00FD04B5"/>
    <w:rsid w:val="00FD07E8"/>
    <w:rsid w:val="00FD0DF8"/>
    <w:rsid w:val="00FD10BA"/>
    <w:rsid w:val="00FD1416"/>
    <w:rsid w:val="00FD1464"/>
    <w:rsid w:val="00FD1FC2"/>
    <w:rsid w:val="00FD2169"/>
    <w:rsid w:val="00FD2259"/>
    <w:rsid w:val="00FD2481"/>
    <w:rsid w:val="00FD27C5"/>
    <w:rsid w:val="00FD2CE5"/>
    <w:rsid w:val="00FD2F05"/>
    <w:rsid w:val="00FD3137"/>
    <w:rsid w:val="00FD33C0"/>
    <w:rsid w:val="00FD372A"/>
    <w:rsid w:val="00FD3CE6"/>
    <w:rsid w:val="00FD3F1D"/>
    <w:rsid w:val="00FD4847"/>
    <w:rsid w:val="00FD532B"/>
    <w:rsid w:val="00FD5EFA"/>
    <w:rsid w:val="00FD6048"/>
    <w:rsid w:val="00FD614E"/>
    <w:rsid w:val="00FD61A2"/>
    <w:rsid w:val="00FD6337"/>
    <w:rsid w:val="00FD641B"/>
    <w:rsid w:val="00FD6662"/>
    <w:rsid w:val="00FD6CCB"/>
    <w:rsid w:val="00FD6CDF"/>
    <w:rsid w:val="00FD72C9"/>
    <w:rsid w:val="00FD7484"/>
    <w:rsid w:val="00FD76D4"/>
    <w:rsid w:val="00FE054A"/>
    <w:rsid w:val="00FE0BFF"/>
    <w:rsid w:val="00FE1368"/>
    <w:rsid w:val="00FE1D32"/>
    <w:rsid w:val="00FE28B4"/>
    <w:rsid w:val="00FE2BD2"/>
    <w:rsid w:val="00FE2FC8"/>
    <w:rsid w:val="00FE312D"/>
    <w:rsid w:val="00FE32E6"/>
    <w:rsid w:val="00FE3C12"/>
    <w:rsid w:val="00FE4307"/>
    <w:rsid w:val="00FE4631"/>
    <w:rsid w:val="00FE4638"/>
    <w:rsid w:val="00FE5C8D"/>
    <w:rsid w:val="00FE5CAF"/>
    <w:rsid w:val="00FE6300"/>
    <w:rsid w:val="00FE69B1"/>
    <w:rsid w:val="00FE6A22"/>
    <w:rsid w:val="00FE6C21"/>
    <w:rsid w:val="00FE6E60"/>
    <w:rsid w:val="00FE6EFC"/>
    <w:rsid w:val="00FE7AB8"/>
    <w:rsid w:val="00FE7F9A"/>
    <w:rsid w:val="00FF0115"/>
    <w:rsid w:val="00FF0479"/>
    <w:rsid w:val="00FF0632"/>
    <w:rsid w:val="00FF078B"/>
    <w:rsid w:val="00FF0C59"/>
    <w:rsid w:val="00FF122D"/>
    <w:rsid w:val="00FF142A"/>
    <w:rsid w:val="00FF1A34"/>
    <w:rsid w:val="00FF1BCE"/>
    <w:rsid w:val="00FF1F7C"/>
    <w:rsid w:val="00FF2283"/>
    <w:rsid w:val="00FF2322"/>
    <w:rsid w:val="00FF261A"/>
    <w:rsid w:val="00FF2FA4"/>
    <w:rsid w:val="00FF4818"/>
    <w:rsid w:val="00FF51D5"/>
    <w:rsid w:val="00FF5224"/>
    <w:rsid w:val="00FF64D0"/>
    <w:rsid w:val="00FF67A4"/>
    <w:rsid w:val="00FF67DF"/>
    <w:rsid w:val="00FF68FC"/>
    <w:rsid w:val="00FF722A"/>
    <w:rsid w:val="00FF7460"/>
  </w:rsids>
  <m:mathPr>
    <m:mathFont m:val="Cambria Math"/>
    <m:brkBin m:val="before"/>
    <m:brkBinSub m:val="--"/>
    <m:smallFrac/>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6BC553A"/>
  <w15:docId w15:val="{233AD0FA-5682-4D8A-ADB2-AFEB0B8DF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1106A"/>
    <w:rPr>
      <w:lang w:val="en-US"/>
    </w:rPr>
  </w:style>
  <w:style w:type="paragraph" w:styleId="berschrift1">
    <w:name w:val="heading 1"/>
    <w:basedOn w:val="Standard"/>
    <w:next w:val="Standard"/>
    <w:link w:val="berschrift1Zchn"/>
    <w:uiPriority w:val="9"/>
    <w:qFormat/>
    <w:rsid w:val="005620D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link w:val="berschrift2Zchn"/>
    <w:uiPriority w:val="9"/>
    <w:qFormat/>
    <w:rsid w:val="001F34A1"/>
    <w:pPr>
      <w:spacing w:before="100" w:beforeAutospacing="1" w:after="100" w:afterAutospacing="1" w:line="240" w:lineRule="auto"/>
      <w:outlineLvl w:val="1"/>
    </w:pPr>
    <w:rPr>
      <w:rFonts w:ascii="Times New Roman" w:eastAsia="Times New Roman" w:hAnsi="Times New Roman" w:cs="Times New Roman"/>
      <w:b/>
      <w:bCs/>
      <w:sz w:val="36"/>
      <w:szCs w:val="36"/>
      <w:lang w:eastAsia="de-DE"/>
    </w:rPr>
  </w:style>
  <w:style w:type="paragraph" w:styleId="berschrift3">
    <w:name w:val="heading 3"/>
    <w:basedOn w:val="Standard"/>
    <w:next w:val="Standard"/>
    <w:link w:val="berschrift3Zchn"/>
    <w:uiPriority w:val="9"/>
    <w:semiHidden/>
    <w:unhideWhenUsed/>
    <w:qFormat/>
    <w:rsid w:val="003042F5"/>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033FA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rsid w:val="00F96120"/>
    <w:rPr>
      <w:color w:val="0000FF"/>
      <w:u w:val="single"/>
    </w:rPr>
  </w:style>
  <w:style w:type="character" w:styleId="Hervorhebung">
    <w:name w:val="Emphasis"/>
    <w:basedOn w:val="Absatz-Standardschriftart"/>
    <w:uiPriority w:val="20"/>
    <w:qFormat/>
    <w:rsid w:val="006D4077"/>
    <w:rPr>
      <w:i/>
      <w:iCs/>
    </w:rPr>
  </w:style>
  <w:style w:type="character" w:customStyle="1" w:styleId="berschrift2Zchn">
    <w:name w:val="Überschrift 2 Zchn"/>
    <w:basedOn w:val="Absatz-Standardschriftart"/>
    <w:link w:val="berschrift2"/>
    <w:uiPriority w:val="9"/>
    <w:rsid w:val="001F34A1"/>
    <w:rPr>
      <w:rFonts w:ascii="Times New Roman" w:eastAsia="Times New Roman" w:hAnsi="Times New Roman" w:cs="Times New Roman"/>
      <w:b/>
      <w:bCs/>
      <w:sz w:val="36"/>
      <w:szCs w:val="36"/>
      <w:lang w:eastAsia="de-DE"/>
    </w:rPr>
  </w:style>
  <w:style w:type="paragraph" w:styleId="StandardWeb">
    <w:name w:val="Normal (Web)"/>
    <w:basedOn w:val="Standard"/>
    <w:uiPriority w:val="99"/>
    <w:unhideWhenUsed/>
    <w:rsid w:val="001F34A1"/>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annotation">
    <w:name w:val="annotation"/>
    <w:basedOn w:val="Absatz-Standardschriftart"/>
    <w:rsid w:val="001F34A1"/>
  </w:style>
  <w:style w:type="character" w:customStyle="1" w:styleId="berschrift4Zchn">
    <w:name w:val="Überschrift 4 Zchn"/>
    <w:basedOn w:val="Absatz-Standardschriftart"/>
    <w:link w:val="berschrift4"/>
    <w:uiPriority w:val="9"/>
    <w:semiHidden/>
    <w:rsid w:val="00033FAC"/>
    <w:rPr>
      <w:rFonts w:asciiTheme="majorHAnsi" w:eastAsiaTheme="majorEastAsia" w:hAnsiTheme="majorHAnsi" w:cstheme="majorBidi"/>
      <w:b/>
      <w:bCs/>
      <w:i/>
      <w:iCs/>
      <w:color w:val="4F81BD" w:themeColor="accent1"/>
    </w:rPr>
  </w:style>
  <w:style w:type="paragraph" w:customStyle="1" w:styleId="follows-h4">
    <w:name w:val="follows-h4"/>
    <w:basedOn w:val="Standard"/>
    <w:rsid w:val="00033FAC"/>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berschrift1Zchn">
    <w:name w:val="Überschrift 1 Zchn"/>
    <w:basedOn w:val="Absatz-Standardschriftart"/>
    <w:link w:val="berschrift1"/>
    <w:uiPriority w:val="9"/>
    <w:rsid w:val="005620DE"/>
    <w:rPr>
      <w:rFonts w:asciiTheme="majorHAnsi" w:eastAsiaTheme="majorEastAsia" w:hAnsiTheme="majorHAnsi" w:cstheme="majorBidi"/>
      <w:b/>
      <w:bCs/>
      <w:color w:val="365F91" w:themeColor="accent1" w:themeShade="BF"/>
      <w:sz w:val="28"/>
      <w:szCs w:val="28"/>
    </w:rPr>
  </w:style>
  <w:style w:type="character" w:customStyle="1" w:styleId="st">
    <w:name w:val="st"/>
    <w:basedOn w:val="Absatz-Standardschriftart"/>
    <w:rsid w:val="00083D08"/>
  </w:style>
  <w:style w:type="paragraph" w:styleId="Listenabsatz">
    <w:name w:val="List Paragraph"/>
    <w:basedOn w:val="Standard"/>
    <w:uiPriority w:val="34"/>
    <w:qFormat/>
    <w:rsid w:val="000C3B98"/>
    <w:pPr>
      <w:ind w:left="720"/>
      <w:contextualSpacing/>
    </w:pPr>
  </w:style>
  <w:style w:type="paragraph" w:styleId="Sprechblasentext">
    <w:name w:val="Balloon Text"/>
    <w:basedOn w:val="Standard"/>
    <w:link w:val="SprechblasentextZchn"/>
    <w:uiPriority w:val="99"/>
    <w:semiHidden/>
    <w:unhideWhenUsed/>
    <w:rsid w:val="007B188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B1885"/>
    <w:rPr>
      <w:rFonts w:ascii="Tahoma" w:hAnsi="Tahoma" w:cs="Tahoma"/>
      <w:sz w:val="16"/>
      <w:szCs w:val="16"/>
    </w:rPr>
  </w:style>
  <w:style w:type="character" w:customStyle="1" w:styleId="highlight">
    <w:name w:val="highlight"/>
    <w:basedOn w:val="Absatz-Standardschriftart"/>
    <w:rsid w:val="007B2688"/>
  </w:style>
  <w:style w:type="character" w:customStyle="1" w:styleId="mb">
    <w:name w:val="mb"/>
    <w:basedOn w:val="Absatz-Standardschriftart"/>
    <w:rsid w:val="00E1086B"/>
  </w:style>
  <w:style w:type="paragraph" w:styleId="Kopfzeile">
    <w:name w:val="header"/>
    <w:basedOn w:val="Standard"/>
    <w:link w:val="KopfzeileZchn"/>
    <w:uiPriority w:val="99"/>
    <w:unhideWhenUsed/>
    <w:rsid w:val="00DB4C2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B4C29"/>
  </w:style>
  <w:style w:type="paragraph" w:styleId="Fuzeile">
    <w:name w:val="footer"/>
    <w:basedOn w:val="Standard"/>
    <w:link w:val="FuzeileZchn"/>
    <w:uiPriority w:val="99"/>
    <w:unhideWhenUsed/>
    <w:rsid w:val="00DB4C2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B4C29"/>
  </w:style>
  <w:style w:type="character" w:customStyle="1" w:styleId="cit-article-title">
    <w:name w:val="cit-article-title"/>
    <w:basedOn w:val="Absatz-Standardschriftart"/>
    <w:rsid w:val="0078706A"/>
  </w:style>
  <w:style w:type="paragraph" w:customStyle="1" w:styleId="EndNoteBibliographyTitle">
    <w:name w:val="EndNote Bibliography Title"/>
    <w:basedOn w:val="Standard"/>
    <w:link w:val="EndNoteBibliographyTitleZchn"/>
    <w:rsid w:val="006B39DE"/>
    <w:pPr>
      <w:spacing w:after="0"/>
      <w:jc w:val="center"/>
    </w:pPr>
    <w:rPr>
      <w:rFonts w:ascii="Calibri" w:hAnsi="Calibri"/>
      <w:noProof/>
    </w:rPr>
  </w:style>
  <w:style w:type="character" w:customStyle="1" w:styleId="EndNoteBibliographyTitleZchn">
    <w:name w:val="EndNote Bibliography Title Zchn"/>
    <w:basedOn w:val="Absatz-Standardschriftart"/>
    <w:link w:val="EndNoteBibliographyTitle"/>
    <w:rsid w:val="006B39DE"/>
    <w:rPr>
      <w:rFonts w:ascii="Calibri" w:hAnsi="Calibri"/>
      <w:noProof/>
      <w:lang w:val="en-US"/>
    </w:rPr>
  </w:style>
  <w:style w:type="paragraph" w:customStyle="1" w:styleId="EndNoteBibliography">
    <w:name w:val="EndNote Bibliography"/>
    <w:basedOn w:val="Standard"/>
    <w:link w:val="EndNoteBibliographyZchn"/>
    <w:rsid w:val="006B39DE"/>
    <w:pPr>
      <w:spacing w:line="240" w:lineRule="auto"/>
      <w:jc w:val="both"/>
    </w:pPr>
    <w:rPr>
      <w:rFonts w:ascii="Calibri" w:hAnsi="Calibri"/>
      <w:noProof/>
    </w:rPr>
  </w:style>
  <w:style w:type="character" w:customStyle="1" w:styleId="EndNoteBibliographyZchn">
    <w:name w:val="EndNote Bibliography Zchn"/>
    <w:basedOn w:val="Absatz-Standardschriftart"/>
    <w:link w:val="EndNoteBibliography"/>
    <w:rsid w:val="006B39DE"/>
    <w:rPr>
      <w:rFonts w:ascii="Calibri" w:hAnsi="Calibri"/>
      <w:noProof/>
      <w:lang w:val="en-US"/>
    </w:rPr>
  </w:style>
  <w:style w:type="paragraph" w:styleId="berarbeitung">
    <w:name w:val="Revision"/>
    <w:hidden/>
    <w:uiPriority w:val="99"/>
    <w:semiHidden/>
    <w:rsid w:val="00CF3A1D"/>
    <w:pPr>
      <w:spacing w:after="0" w:line="240" w:lineRule="auto"/>
    </w:pPr>
  </w:style>
  <w:style w:type="character" w:styleId="Kommentarzeichen">
    <w:name w:val="annotation reference"/>
    <w:basedOn w:val="Absatz-Standardschriftart"/>
    <w:uiPriority w:val="99"/>
    <w:semiHidden/>
    <w:unhideWhenUsed/>
    <w:rsid w:val="00D805D6"/>
    <w:rPr>
      <w:sz w:val="18"/>
      <w:szCs w:val="18"/>
    </w:rPr>
  </w:style>
  <w:style w:type="character" w:customStyle="1" w:styleId="CommentTextChar">
    <w:name w:val="Comment Text Char"/>
    <w:basedOn w:val="Absatz-Standardschriftart"/>
    <w:uiPriority w:val="99"/>
    <w:rsid w:val="00D66D62"/>
    <w:rPr>
      <w:rFonts w:ascii="Times New Roman" w:hAnsi="Times New Roman"/>
      <w:sz w:val="24"/>
      <w:szCs w:val="24"/>
    </w:rPr>
  </w:style>
  <w:style w:type="paragraph" w:styleId="Kommentarthema">
    <w:name w:val="annotation subject"/>
    <w:link w:val="KommentarthemaZchn"/>
    <w:uiPriority w:val="99"/>
    <w:semiHidden/>
    <w:unhideWhenUsed/>
    <w:rsid w:val="00D805D6"/>
    <w:rPr>
      <w:b/>
      <w:bCs/>
      <w:sz w:val="20"/>
      <w:szCs w:val="20"/>
    </w:rPr>
  </w:style>
  <w:style w:type="character" w:customStyle="1" w:styleId="KommentarthemaZchn">
    <w:name w:val="Kommentarthema Zchn"/>
    <w:basedOn w:val="CommentTextChar"/>
    <w:link w:val="Kommentarthema"/>
    <w:uiPriority w:val="99"/>
    <w:semiHidden/>
    <w:rsid w:val="00D805D6"/>
    <w:rPr>
      <w:rFonts w:ascii="Times New Roman" w:hAnsi="Times New Roman"/>
      <w:b/>
      <w:bCs/>
      <w:sz w:val="20"/>
      <w:szCs w:val="20"/>
    </w:rPr>
  </w:style>
  <w:style w:type="character" w:styleId="Seitenzahl">
    <w:name w:val="page number"/>
    <w:basedOn w:val="Absatz-Standardschriftart"/>
    <w:uiPriority w:val="99"/>
    <w:semiHidden/>
    <w:unhideWhenUsed/>
    <w:rsid w:val="00F555B8"/>
  </w:style>
  <w:style w:type="character" w:customStyle="1" w:styleId="berschrift3Zchn">
    <w:name w:val="Überschrift 3 Zchn"/>
    <w:basedOn w:val="Absatz-Standardschriftart"/>
    <w:link w:val="berschrift3"/>
    <w:uiPriority w:val="9"/>
    <w:semiHidden/>
    <w:rsid w:val="003042F5"/>
    <w:rPr>
      <w:rFonts w:asciiTheme="majorHAnsi" w:eastAsiaTheme="majorEastAsia" w:hAnsiTheme="majorHAnsi" w:cstheme="majorBidi"/>
      <w:b/>
      <w:bCs/>
      <w:color w:val="4F81BD" w:themeColor="accent1"/>
    </w:rPr>
  </w:style>
  <w:style w:type="character" w:styleId="Zeilennummer">
    <w:name w:val="line number"/>
    <w:basedOn w:val="Absatz-Standardschriftart"/>
    <w:uiPriority w:val="99"/>
    <w:semiHidden/>
    <w:unhideWhenUsed/>
    <w:rsid w:val="0039774F"/>
  </w:style>
  <w:style w:type="character" w:customStyle="1" w:styleId="doi">
    <w:name w:val="doi"/>
    <w:basedOn w:val="Absatz-Standardschriftart"/>
    <w:rsid w:val="00491B1F"/>
  </w:style>
  <w:style w:type="paragraph" w:styleId="Kommentartext">
    <w:name w:val="annotation text"/>
    <w:basedOn w:val="Standard"/>
    <w:link w:val="KommentartextZchn"/>
    <w:uiPriority w:val="99"/>
    <w:unhideWhenUsed/>
    <w:rsid w:val="00CD3644"/>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D3644"/>
    <w:rPr>
      <w:sz w:val="20"/>
      <w:szCs w:val="20"/>
    </w:rPr>
  </w:style>
  <w:style w:type="paragraph" w:customStyle="1" w:styleId="Pa19">
    <w:name w:val="Pa19"/>
    <w:basedOn w:val="Standard"/>
    <w:next w:val="Standard"/>
    <w:uiPriority w:val="99"/>
    <w:rsid w:val="00B562DD"/>
    <w:pPr>
      <w:autoSpaceDE w:val="0"/>
      <w:autoSpaceDN w:val="0"/>
      <w:adjustRightInd w:val="0"/>
      <w:spacing w:after="0" w:line="171" w:lineRule="atLeast"/>
    </w:pPr>
    <w:rPr>
      <w:rFonts w:ascii="Diverda Sans Com Light" w:hAnsi="Diverda Sans Com Light"/>
      <w:sz w:val="24"/>
      <w:szCs w:val="24"/>
    </w:rPr>
  </w:style>
  <w:style w:type="character" w:customStyle="1" w:styleId="A15">
    <w:name w:val="A15"/>
    <w:uiPriority w:val="99"/>
    <w:rsid w:val="004556A7"/>
    <w:rPr>
      <w:rFonts w:cs="Minion Pro"/>
      <w:color w:val="000000"/>
      <w:sz w:val="10"/>
      <w:szCs w:val="10"/>
    </w:rPr>
  </w:style>
  <w:style w:type="character" w:customStyle="1" w:styleId="A1">
    <w:name w:val="A1"/>
    <w:uiPriority w:val="99"/>
    <w:rsid w:val="004556A7"/>
    <w:rPr>
      <w:rFonts w:cs="Minion Pro"/>
      <w:color w:val="000000"/>
      <w:sz w:val="10"/>
      <w:szCs w:val="10"/>
    </w:rPr>
  </w:style>
  <w:style w:type="character" w:customStyle="1" w:styleId="A20">
    <w:name w:val="A20"/>
    <w:uiPriority w:val="99"/>
    <w:rsid w:val="004556A7"/>
    <w:rPr>
      <w:rFonts w:cs="Diverda Sans Com Light"/>
      <w:color w:val="000000"/>
      <w:sz w:val="10"/>
      <w:szCs w:val="10"/>
    </w:rPr>
  </w:style>
  <w:style w:type="character" w:customStyle="1" w:styleId="A11">
    <w:name w:val="A11"/>
    <w:uiPriority w:val="99"/>
    <w:rsid w:val="00A569EE"/>
    <w:rPr>
      <w:rFonts w:ascii="ITC Symbol Std Book" w:hAnsi="ITC Symbol Std Book" w:cs="ITC Symbol Std Book"/>
      <w:color w:val="000000"/>
      <w:sz w:val="14"/>
      <w:szCs w:val="14"/>
    </w:rPr>
  </w:style>
  <w:style w:type="character" w:customStyle="1" w:styleId="A21">
    <w:name w:val="A21"/>
    <w:uiPriority w:val="99"/>
    <w:rsid w:val="00CA02D0"/>
    <w:rPr>
      <w:rFonts w:cs="Diverda Sans Com Light"/>
      <w:color w:val="000000"/>
      <w:sz w:val="10"/>
      <w:szCs w:val="10"/>
    </w:rPr>
  </w:style>
  <w:style w:type="character" w:customStyle="1" w:styleId="bodytext">
    <w:name w:val="bodytext"/>
    <w:basedOn w:val="Absatz-Standardschriftart"/>
    <w:rsid w:val="00E246C3"/>
  </w:style>
  <w:style w:type="paragraph" w:styleId="Endnotentext">
    <w:name w:val="endnote text"/>
    <w:basedOn w:val="Standard"/>
    <w:link w:val="EndnotentextZchn"/>
    <w:uiPriority w:val="99"/>
    <w:semiHidden/>
    <w:unhideWhenUsed/>
    <w:rsid w:val="00C0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06DC7"/>
    <w:rPr>
      <w:sz w:val="20"/>
      <w:szCs w:val="20"/>
      <w:lang w:val="en-US"/>
    </w:rPr>
  </w:style>
  <w:style w:type="character" w:styleId="Endnotenzeichen">
    <w:name w:val="endnote reference"/>
    <w:basedOn w:val="Absatz-Standardschriftart"/>
    <w:uiPriority w:val="99"/>
    <w:semiHidden/>
    <w:unhideWhenUsed/>
    <w:rsid w:val="00C06DC7"/>
    <w:rPr>
      <w:vertAlign w:val="superscript"/>
    </w:rPr>
  </w:style>
  <w:style w:type="character" w:customStyle="1" w:styleId="article-infofunded-by-data">
    <w:name w:val="article-info__funded-by-data"/>
    <w:basedOn w:val="Absatz-Standardschriftart"/>
    <w:rsid w:val="0012477B"/>
  </w:style>
  <w:style w:type="character" w:styleId="Fett">
    <w:name w:val="Strong"/>
    <w:basedOn w:val="Absatz-Standardschriftart"/>
    <w:uiPriority w:val="22"/>
    <w:qFormat/>
    <w:rsid w:val="0012477B"/>
    <w:rPr>
      <w:b/>
      <w:bCs/>
    </w:rPr>
  </w:style>
  <w:style w:type="table" w:styleId="Tabellenraster">
    <w:name w:val="Table Grid"/>
    <w:basedOn w:val="NormaleTabelle"/>
    <w:uiPriority w:val="39"/>
    <w:rsid w:val="001B009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D22A5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2699">
      <w:bodyDiv w:val="1"/>
      <w:marLeft w:val="0"/>
      <w:marRight w:val="0"/>
      <w:marTop w:val="0"/>
      <w:marBottom w:val="0"/>
      <w:divBdr>
        <w:top w:val="none" w:sz="0" w:space="0" w:color="auto"/>
        <w:left w:val="none" w:sz="0" w:space="0" w:color="auto"/>
        <w:bottom w:val="none" w:sz="0" w:space="0" w:color="auto"/>
        <w:right w:val="none" w:sz="0" w:space="0" w:color="auto"/>
      </w:divBdr>
      <w:divsChild>
        <w:div w:id="1180584417">
          <w:marLeft w:val="0"/>
          <w:marRight w:val="0"/>
          <w:marTop w:val="0"/>
          <w:marBottom w:val="0"/>
          <w:divBdr>
            <w:top w:val="none" w:sz="0" w:space="0" w:color="auto"/>
            <w:left w:val="none" w:sz="0" w:space="0" w:color="auto"/>
            <w:bottom w:val="none" w:sz="0" w:space="0" w:color="auto"/>
            <w:right w:val="none" w:sz="0" w:space="0" w:color="auto"/>
          </w:divBdr>
        </w:div>
        <w:div w:id="1746758817">
          <w:marLeft w:val="0"/>
          <w:marRight w:val="0"/>
          <w:marTop w:val="0"/>
          <w:marBottom w:val="0"/>
          <w:divBdr>
            <w:top w:val="none" w:sz="0" w:space="0" w:color="auto"/>
            <w:left w:val="none" w:sz="0" w:space="0" w:color="auto"/>
            <w:bottom w:val="none" w:sz="0" w:space="0" w:color="auto"/>
            <w:right w:val="none" w:sz="0" w:space="0" w:color="auto"/>
          </w:divBdr>
        </w:div>
        <w:div w:id="2060664191">
          <w:marLeft w:val="0"/>
          <w:marRight w:val="0"/>
          <w:marTop w:val="0"/>
          <w:marBottom w:val="0"/>
          <w:divBdr>
            <w:top w:val="none" w:sz="0" w:space="0" w:color="auto"/>
            <w:left w:val="none" w:sz="0" w:space="0" w:color="auto"/>
            <w:bottom w:val="none" w:sz="0" w:space="0" w:color="auto"/>
            <w:right w:val="none" w:sz="0" w:space="0" w:color="auto"/>
          </w:divBdr>
        </w:div>
      </w:divsChild>
    </w:div>
    <w:div w:id="13190699">
      <w:bodyDiv w:val="1"/>
      <w:marLeft w:val="0"/>
      <w:marRight w:val="0"/>
      <w:marTop w:val="0"/>
      <w:marBottom w:val="0"/>
      <w:divBdr>
        <w:top w:val="none" w:sz="0" w:space="0" w:color="auto"/>
        <w:left w:val="none" w:sz="0" w:space="0" w:color="auto"/>
        <w:bottom w:val="none" w:sz="0" w:space="0" w:color="auto"/>
        <w:right w:val="none" w:sz="0" w:space="0" w:color="auto"/>
      </w:divBdr>
      <w:divsChild>
        <w:div w:id="338699370">
          <w:marLeft w:val="0"/>
          <w:marRight w:val="0"/>
          <w:marTop w:val="0"/>
          <w:marBottom w:val="0"/>
          <w:divBdr>
            <w:top w:val="none" w:sz="0" w:space="0" w:color="auto"/>
            <w:left w:val="none" w:sz="0" w:space="0" w:color="auto"/>
            <w:bottom w:val="none" w:sz="0" w:space="0" w:color="auto"/>
            <w:right w:val="none" w:sz="0" w:space="0" w:color="auto"/>
          </w:divBdr>
        </w:div>
        <w:div w:id="1441295528">
          <w:marLeft w:val="0"/>
          <w:marRight w:val="0"/>
          <w:marTop w:val="0"/>
          <w:marBottom w:val="0"/>
          <w:divBdr>
            <w:top w:val="none" w:sz="0" w:space="0" w:color="auto"/>
            <w:left w:val="none" w:sz="0" w:space="0" w:color="auto"/>
            <w:bottom w:val="none" w:sz="0" w:space="0" w:color="auto"/>
            <w:right w:val="none" w:sz="0" w:space="0" w:color="auto"/>
          </w:divBdr>
        </w:div>
      </w:divsChild>
    </w:div>
    <w:div w:id="42679364">
      <w:bodyDiv w:val="1"/>
      <w:marLeft w:val="0"/>
      <w:marRight w:val="0"/>
      <w:marTop w:val="0"/>
      <w:marBottom w:val="0"/>
      <w:divBdr>
        <w:top w:val="none" w:sz="0" w:space="0" w:color="auto"/>
        <w:left w:val="none" w:sz="0" w:space="0" w:color="auto"/>
        <w:bottom w:val="none" w:sz="0" w:space="0" w:color="auto"/>
        <w:right w:val="none" w:sz="0" w:space="0" w:color="auto"/>
      </w:divBdr>
      <w:divsChild>
        <w:div w:id="1047755094">
          <w:marLeft w:val="0"/>
          <w:marRight w:val="0"/>
          <w:marTop w:val="0"/>
          <w:marBottom w:val="0"/>
          <w:divBdr>
            <w:top w:val="none" w:sz="0" w:space="0" w:color="auto"/>
            <w:left w:val="none" w:sz="0" w:space="0" w:color="auto"/>
            <w:bottom w:val="none" w:sz="0" w:space="0" w:color="auto"/>
            <w:right w:val="none" w:sz="0" w:space="0" w:color="auto"/>
          </w:divBdr>
        </w:div>
        <w:div w:id="2009677299">
          <w:marLeft w:val="0"/>
          <w:marRight w:val="0"/>
          <w:marTop w:val="0"/>
          <w:marBottom w:val="0"/>
          <w:divBdr>
            <w:top w:val="none" w:sz="0" w:space="0" w:color="auto"/>
            <w:left w:val="none" w:sz="0" w:space="0" w:color="auto"/>
            <w:bottom w:val="none" w:sz="0" w:space="0" w:color="auto"/>
            <w:right w:val="none" w:sz="0" w:space="0" w:color="auto"/>
          </w:divBdr>
        </w:div>
        <w:div w:id="2089643542">
          <w:marLeft w:val="0"/>
          <w:marRight w:val="0"/>
          <w:marTop w:val="0"/>
          <w:marBottom w:val="0"/>
          <w:divBdr>
            <w:top w:val="none" w:sz="0" w:space="0" w:color="auto"/>
            <w:left w:val="none" w:sz="0" w:space="0" w:color="auto"/>
            <w:bottom w:val="none" w:sz="0" w:space="0" w:color="auto"/>
            <w:right w:val="none" w:sz="0" w:space="0" w:color="auto"/>
          </w:divBdr>
        </w:div>
      </w:divsChild>
    </w:div>
    <w:div w:id="48454760">
      <w:bodyDiv w:val="1"/>
      <w:marLeft w:val="0"/>
      <w:marRight w:val="0"/>
      <w:marTop w:val="0"/>
      <w:marBottom w:val="0"/>
      <w:divBdr>
        <w:top w:val="none" w:sz="0" w:space="0" w:color="auto"/>
        <w:left w:val="none" w:sz="0" w:space="0" w:color="auto"/>
        <w:bottom w:val="none" w:sz="0" w:space="0" w:color="auto"/>
        <w:right w:val="none" w:sz="0" w:space="0" w:color="auto"/>
      </w:divBdr>
    </w:div>
    <w:div w:id="95903189">
      <w:bodyDiv w:val="1"/>
      <w:marLeft w:val="0"/>
      <w:marRight w:val="0"/>
      <w:marTop w:val="0"/>
      <w:marBottom w:val="0"/>
      <w:divBdr>
        <w:top w:val="none" w:sz="0" w:space="0" w:color="auto"/>
        <w:left w:val="none" w:sz="0" w:space="0" w:color="auto"/>
        <w:bottom w:val="none" w:sz="0" w:space="0" w:color="auto"/>
        <w:right w:val="none" w:sz="0" w:space="0" w:color="auto"/>
      </w:divBdr>
      <w:divsChild>
        <w:div w:id="1339772463">
          <w:marLeft w:val="0"/>
          <w:marRight w:val="0"/>
          <w:marTop w:val="0"/>
          <w:marBottom w:val="0"/>
          <w:divBdr>
            <w:top w:val="none" w:sz="0" w:space="0" w:color="auto"/>
            <w:left w:val="none" w:sz="0" w:space="0" w:color="auto"/>
            <w:bottom w:val="none" w:sz="0" w:space="0" w:color="auto"/>
            <w:right w:val="none" w:sz="0" w:space="0" w:color="auto"/>
          </w:divBdr>
        </w:div>
        <w:div w:id="1866870937">
          <w:marLeft w:val="0"/>
          <w:marRight w:val="0"/>
          <w:marTop w:val="0"/>
          <w:marBottom w:val="0"/>
          <w:divBdr>
            <w:top w:val="none" w:sz="0" w:space="0" w:color="auto"/>
            <w:left w:val="none" w:sz="0" w:space="0" w:color="auto"/>
            <w:bottom w:val="none" w:sz="0" w:space="0" w:color="auto"/>
            <w:right w:val="none" w:sz="0" w:space="0" w:color="auto"/>
          </w:divBdr>
        </w:div>
        <w:div w:id="1876843966">
          <w:marLeft w:val="0"/>
          <w:marRight w:val="0"/>
          <w:marTop w:val="0"/>
          <w:marBottom w:val="0"/>
          <w:divBdr>
            <w:top w:val="none" w:sz="0" w:space="0" w:color="auto"/>
            <w:left w:val="none" w:sz="0" w:space="0" w:color="auto"/>
            <w:bottom w:val="none" w:sz="0" w:space="0" w:color="auto"/>
            <w:right w:val="none" w:sz="0" w:space="0" w:color="auto"/>
          </w:divBdr>
        </w:div>
      </w:divsChild>
    </w:div>
    <w:div w:id="150755376">
      <w:bodyDiv w:val="1"/>
      <w:marLeft w:val="0"/>
      <w:marRight w:val="0"/>
      <w:marTop w:val="0"/>
      <w:marBottom w:val="0"/>
      <w:divBdr>
        <w:top w:val="none" w:sz="0" w:space="0" w:color="auto"/>
        <w:left w:val="none" w:sz="0" w:space="0" w:color="auto"/>
        <w:bottom w:val="none" w:sz="0" w:space="0" w:color="auto"/>
        <w:right w:val="none" w:sz="0" w:space="0" w:color="auto"/>
      </w:divBdr>
      <w:divsChild>
        <w:div w:id="695155111">
          <w:marLeft w:val="0"/>
          <w:marRight w:val="0"/>
          <w:marTop w:val="0"/>
          <w:marBottom w:val="0"/>
          <w:divBdr>
            <w:top w:val="none" w:sz="0" w:space="0" w:color="auto"/>
            <w:left w:val="none" w:sz="0" w:space="0" w:color="auto"/>
            <w:bottom w:val="none" w:sz="0" w:space="0" w:color="auto"/>
            <w:right w:val="none" w:sz="0" w:space="0" w:color="auto"/>
          </w:divBdr>
        </w:div>
        <w:div w:id="1742873306">
          <w:marLeft w:val="0"/>
          <w:marRight w:val="0"/>
          <w:marTop w:val="0"/>
          <w:marBottom w:val="0"/>
          <w:divBdr>
            <w:top w:val="none" w:sz="0" w:space="0" w:color="auto"/>
            <w:left w:val="none" w:sz="0" w:space="0" w:color="auto"/>
            <w:bottom w:val="none" w:sz="0" w:space="0" w:color="auto"/>
            <w:right w:val="none" w:sz="0" w:space="0" w:color="auto"/>
          </w:divBdr>
        </w:div>
      </w:divsChild>
    </w:div>
    <w:div w:id="160391158">
      <w:bodyDiv w:val="1"/>
      <w:marLeft w:val="0"/>
      <w:marRight w:val="0"/>
      <w:marTop w:val="0"/>
      <w:marBottom w:val="0"/>
      <w:divBdr>
        <w:top w:val="none" w:sz="0" w:space="0" w:color="auto"/>
        <w:left w:val="none" w:sz="0" w:space="0" w:color="auto"/>
        <w:bottom w:val="none" w:sz="0" w:space="0" w:color="auto"/>
        <w:right w:val="none" w:sz="0" w:space="0" w:color="auto"/>
      </w:divBdr>
      <w:divsChild>
        <w:div w:id="2006735585">
          <w:marLeft w:val="0"/>
          <w:marRight w:val="0"/>
          <w:marTop w:val="0"/>
          <w:marBottom w:val="0"/>
          <w:divBdr>
            <w:top w:val="none" w:sz="0" w:space="0" w:color="auto"/>
            <w:left w:val="none" w:sz="0" w:space="0" w:color="auto"/>
            <w:bottom w:val="none" w:sz="0" w:space="0" w:color="auto"/>
            <w:right w:val="none" w:sz="0" w:space="0" w:color="auto"/>
          </w:divBdr>
          <w:divsChild>
            <w:div w:id="1710374480">
              <w:marLeft w:val="0"/>
              <w:marRight w:val="0"/>
              <w:marTop w:val="0"/>
              <w:marBottom w:val="0"/>
              <w:divBdr>
                <w:top w:val="none" w:sz="0" w:space="0" w:color="auto"/>
                <w:left w:val="none" w:sz="0" w:space="0" w:color="auto"/>
                <w:bottom w:val="none" w:sz="0" w:space="0" w:color="auto"/>
                <w:right w:val="none" w:sz="0" w:space="0" w:color="auto"/>
              </w:divBdr>
            </w:div>
            <w:div w:id="785199591">
              <w:marLeft w:val="0"/>
              <w:marRight w:val="0"/>
              <w:marTop w:val="0"/>
              <w:marBottom w:val="0"/>
              <w:divBdr>
                <w:top w:val="none" w:sz="0" w:space="0" w:color="auto"/>
                <w:left w:val="none" w:sz="0" w:space="0" w:color="auto"/>
                <w:bottom w:val="none" w:sz="0" w:space="0" w:color="auto"/>
                <w:right w:val="none" w:sz="0" w:space="0" w:color="auto"/>
              </w:divBdr>
            </w:div>
            <w:div w:id="1986428546">
              <w:marLeft w:val="0"/>
              <w:marRight w:val="0"/>
              <w:marTop w:val="0"/>
              <w:marBottom w:val="0"/>
              <w:divBdr>
                <w:top w:val="none" w:sz="0" w:space="0" w:color="auto"/>
                <w:left w:val="none" w:sz="0" w:space="0" w:color="auto"/>
                <w:bottom w:val="none" w:sz="0" w:space="0" w:color="auto"/>
                <w:right w:val="none" w:sz="0" w:space="0" w:color="auto"/>
              </w:divBdr>
            </w:div>
          </w:divsChild>
        </w:div>
        <w:div w:id="46414255">
          <w:marLeft w:val="0"/>
          <w:marRight w:val="0"/>
          <w:marTop w:val="0"/>
          <w:marBottom w:val="0"/>
          <w:divBdr>
            <w:top w:val="none" w:sz="0" w:space="0" w:color="auto"/>
            <w:left w:val="none" w:sz="0" w:space="0" w:color="auto"/>
            <w:bottom w:val="none" w:sz="0" w:space="0" w:color="auto"/>
            <w:right w:val="none" w:sz="0" w:space="0" w:color="auto"/>
          </w:divBdr>
        </w:div>
        <w:div w:id="420493656">
          <w:marLeft w:val="0"/>
          <w:marRight w:val="0"/>
          <w:marTop w:val="0"/>
          <w:marBottom w:val="0"/>
          <w:divBdr>
            <w:top w:val="none" w:sz="0" w:space="0" w:color="auto"/>
            <w:left w:val="none" w:sz="0" w:space="0" w:color="auto"/>
            <w:bottom w:val="none" w:sz="0" w:space="0" w:color="auto"/>
            <w:right w:val="none" w:sz="0" w:space="0" w:color="auto"/>
          </w:divBdr>
          <w:divsChild>
            <w:div w:id="27999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779946">
      <w:bodyDiv w:val="1"/>
      <w:marLeft w:val="0"/>
      <w:marRight w:val="0"/>
      <w:marTop w:val="0"/>
      <w:marBottom w:val="0"/>
      <w:divBdr>
        <w:top w:val="none" w:sz="0" w:space="0" w:color="auto"/>
        <w:left w:val="none" w:sz="0" w:space="0" w:color="auto"/>
        <w:bottom w:val="none" w:sz="0" w:space="0" w:color="auto"/>
        <w:right w:val="none" w:sz="0" w:space="0" w:color="auto"/>
      </w:divBdr>
    </w:div>
    <w:div w:id="178857648">
      <w:bodyDiv w:val="1"/>
      <w:marLeft w:val="0"/>
      <w:marRight w:val="0"/>
      <w:marTop w:val="0"/>
      <w:marBottom w:val="0"/>
      <w:divBdr>
        <w:top w:val="none" w:sz="0" w:space="0" w:color="auto"/>
        <w:left w:val="none" w:sz="0" w:space="0" w:color="auto"/>
        <w:bottom w:val="none" w:sz="0" w:space="0" w:color="auto"/>
        <w:right w:val="none" w:sz="0" w:space="0" w:color="auto"/>
      </w:divBdr>
      <w:divsChild>
        <w:div w:id="26033669">
          <w:marLeft w:val="0"/>
          <w:marRight w:val="0"/>
          <w:marTop w:val="0"/>
          <w:marBottom w:val="0"/>
          <w:divBdr>
            <w:top w:val="none" w:sz="0" w:space="0" w:color="auto"/>
            <w:left w:val="none" w:sz="0" w:space="0" w:color="auto"/>
            <w:bottom w:val="none" w:sz="0" w:space="0" w:color="auto"/>
            <w:right w:val="none" w:sz="0" w:space="0" w:color="auto"/>
          </w:divBdr>
        </w:div>
        <w:div w:id="1294561284">
          <w:marLeft w:val="0"/>
          <w:marRight w:val="0"/>
          <w:marTop w:val="0"/>
          <w:marBottom w:val="0"/>
          <w:divBdr>
            <w:top w:val="none" w:sz="0" w:space="0" w:color="auto"/>
            <w:left w:val="none" w:sz="0" w:space="0" w:color="auto"/>
            <w:bottom w:val="none" w:sz="0" w:space="0" w:color="auto"/>
            <w:right w:val="none" w:sz="0" w:space="0" w:color="auto"/>
          </w:divBdr>
        </w:div>
        <w:div w:id="1317874260">
          <w:marLeft w:val="0"/>
          <w:marRight w:val="0"/>
          <w:marTop w:val="0"/>
          <w:marBottom w:val="0"/>
          <w:divBdr>
            <w:top w:val="none" w:sz="0" w:space="0" w:color="auto"/>
            <w:left w:val="none" w:sz="0" w:space="0" w:color="auto"/>
            <w:bottom w:val="none" w:sz="0" w:space="0" w:color="auto"/>
            <w:right w:val="none" w:sz="0" w:space="0" w:color="auto"/>
          </w:divBdr>
        </w:div>
        <w:div w:id="1380783231">
          <w:marLeft w:val="0"/>
          <w:marRight w:val="0"/>
          <w:marTop w:val="0"/>
          <w:marBottom w:val="0"/>
          <w:divBdr>
            <w:top w:val="none" w:sz="0" w:space="0" w:color="auto"/>
            <w:left w:val="none" w:sz="0" w:space="0" w:color="auto"/>
            <w:bottom w:val="none" w:sz="0" w:space="0" w:color="auto"/>
            <w:right w:val="none" w:sz="0" w:space="0" w:color="auto"/>
          </w:divBdr>
        </w:div>
        <w:div w:id="1401905371">
          <w:marLeft w:val="0"/>
          <w:marRight w:val="0"/>
          <w:marTop w:val="0"/>
          <w:marBottom w:val="0"/>
          <w:divBdr>
            <w:top w:val="none" w:sz="0" w:space="0" w:color="auto"/>
            <w:left w:val="none" w:sz="0" w:space="0" w:color="auto"/>
            <w:bottom w:val="none" w:sz="0" w:space="0" w:color="auto"/>
            <w:right w:val="none" w:sz="0" w:space="0" w:color="auto"/>
          </w:divBdr>
        </w:div>
        <w:div w:id="1913664214">
          <w:marLeft w:val="0"/>
          <w:marRight w:val="0"/>
          <w:marTop w:val="0"/>
          <w:marBottom w:val="0"/>
          <w:divBdr>
            <w:top w:val="none" w:sz="0" w:space="0" w:color="auto"/>
            <w:left w:val="none" w:sz="0" w:space="0" w:color="auto"/>
            <w:bottom w:val="none" w:sz="0" w:space="0" w:color="auto"/>
            <w:right w:val="none" w:sz="0" w:space="0" w:color="auto"/>
          </w:divBdr>
        </w:div>
        <w:div w:id="2131432072">
          <w:marLeft w:val="0"/>
          <w:marRight w:val="0"/>
          <w:marTop w:val="0"/>
          <w:marBottom w:val="0"/>
          <w:divBdr>
            <w:top w:val="none" w:sz="0" w:space="0" w:color="auto"/>
            <w:left w:val="none" w:sz="0" w:space="0" w:color="auto"/>
            <w:bottom w:val="none" w:sz="0" w:space="0" w:color="auto"/>
            <w:right w:val="none" w:sz="0" w:space="0" w:color="auto"/>
          </w:divBdr>
        </w:div>
      </w:divsChild>
    </w:div>
    <w:div w:id="206264911">
      <w:bodyDiv w:val="1"/>
      <w:marLeft w:val="0"/>
      <w:marRight w:val="0"/>
      <w:marTop w:val="0"/>
      <w:marBottom w:val="0"/>
      <w:divBdr>
        <w:top w:val="none" w:sz="0" w:space="0" w:color="auto"/>
        <w:left w:val="none" w:sz="0" w:space="0" w:color="auto"/>
        <w:bottom w:val="none" w:sz="0" w:space="0" w:color="auto"/>
        <w:right w:val="none" w:sz="0" w:space="0" w:color="auto"/>
      </w:divBdr>
      <w:divsChild>
        <w:div w:id="190732222">
          <w:marLeft w:val="0"/>
          <w:marRight w:val="0"/>
          <w:marTop w:val="0"/>
          <w:marBottom w:val="0"/>
          <w:divBdr>
            <w:top w:val="none" w:sz="0" w:space="0" w:color="auto"/>
            <w:left w:val="none" w:sz="0" w:space="0" w:color="auto"/>
            <w:bottom w:val="none" w:sz="0" w:space="0" w:color="auto"/>
            <w:right w:val="none" w:sz="0" w:space="0" w:color="auto"/>
          </w:divBdr>
        </w:div>
        <w:div w:id="415830698">
          <w:marLeft w:val="0"/>
          <w:marRight w:val="0"/>
          <w:marTop w:val="0"/>
          <w:marBottom w:val="0"/>
          <w:divBdr>
            <w:top w:val="none" w:sz="0" w:space="0" w:color="auto"/>
            <w:left w:val="none" w:sz="0" w:space="0" w:color="auto"/>
            <w:bottom w:val="none" w:sz="0" w:space="0" w:color="auto"/>
            <w:right w:val="none" w:sz="0" w:space="0" w:color="auto"/>
          </w:divBdr>
        </w:div>
        <w:div w:id="648441398">
          <w:marLeft w:val="0"/>
          <w:marRight w:val="0"/>
          <w:marTop w:val="0"/>
          <w:marBottom w:val="0"/>
          <w:divBdr>
            <w:top w:val="none" w:sz="0" w:space="0" w:color="auto"/>
            <w:left w:val="none" w:sz="0" w:space="0" w:color="auto"/>
            <w:bottom w:val="none" w:sz="0" w:space="0" w:color="auto"/>
            <w:right w:val="none" w:sz="0" w:space="0" w:color="auto"/>
          </w:divBdr>
        </w:div>
        <w:div w:id="937758124">
          <w:marLeft w:val="0"/>
          <w:marRight w:val="0"/>
          <w:marTop w:val="0"/>
          <w:marBottom w:val="0"/>
          <w:divBdr>
            <w:top w:val="none" w:sz="0" w:space="0" w:color="auto"/>
            <w:left w:val="none" w:sz="0" w:space="0" w:color="auto"/>
            <w:bottom w:val="none" w:sz="0" w:space="0" w:color="auto"/>
            <w:right w:val="none" w:sz="0" w:space="0" w:color="auto"/>
          </w:divBdr>
        </w:div>
        <w:div w:id="977994580">
          <w:marLeft w:val="0"/>
          <w:marRight w:val="0"/>
          <w:marTop w:val="0"/>
          <w:marBottom w:val="0"/>
          <w:divBdr>
            <w:top w:val="none" w:sz="0" w:space="0" w:color="auto"/>
            <w:left w:val="none" w:sz="0" w:space="0" w:color="auto"/>
            <w:bottom w:val="none" w:sz="0" w:space="0" w:color="auto"/>
            <w:right w:val="none" w:sz="0" w:space="0" w:color="auto"/>
          </w:divBdr>
        </w:div>
        <w:div w:id="1636565322">
          <w:marLeft w:val="0"/>
          <w:marRight w:val="0"/>
          <w:marTop w:val="0"/>
          <w:marBottom w:val="0"/>
          <w:divBdr>
            <w:top w:val="none" w:sz="0" w:space="0" w:color="auto"/>
            <w:left w:val="none" w:sz="0" w:space="0" w:color="auto"/>
            <w:bottom w:val="none" w:sz="0" w:space="0" w:color="auto"/>
            <w:right w:val="none" w:sz="0" w:space="0" w:color="auto"/>
          </w:divBdr>
        </w:div>
      </w:divsChild>
    </w:div>
    <w:div w:id="217978899">
      <w:bodyDiv w:val="1"/>
      <w:marLeft w:val="0"/>
      <w:marRight w:val="0"/>
      <w:marTop w:val="0"/>
      <w:marBottom w:val="0"/>
      <w:divBdr>
        <w:top w:val="none" w:sz="0" w:space="0" w:color="auto"/>
        <w:left w:val="none" w:sz="0" w:space="0" w:color="auto"/>
        <w:bottom w:val="none" w:sz="0" w:space="0" w:color="auto"/>
        <w:right w:val="none" w:sz="0" w:space="0" w:color="auto"/>
      </w:divBdr>
      <w:divsChild>
        <w:div w:id="34624685">
          <w:marLeft w:val="0"/>
          <w:marRight w:val="0"/>
          <w:marTop w:val="0"/>
          <w:marBottom w:val="0"/>
          <w:divBdr>
            <w:top w:val="none" w:sz="0" w:space="0" w:color="auto"/>
            <w:left w:val="none" w:sz="0" w:space="0" w:color="auto"/>
            <w:bottom w:val="none" w:sz="0" w:space="0" w:color="auto"/>
            <w:right w:val="none" w:sz="0" w:space="0" w:color="auto"/>
          </w:divBdr>
        </w:div>
        <w:div w:id="35011965">
          <w:marLeft w:val="0"/>
          <w:marRight w:val="0"/>
          <w:marTop w:val="0"/>
          <w:marBottom w:val="0"/>
          <w:divBdr>
            <w:top w:val="none" w:sz="0" w:space="0" w:color="auto"/>
            <w:left w:val="none" w:sz="0" w:space="0" w:color="auto"/>
            <w:bottom w:val="none" w:sz="0" w:space="0" w:color="auto"/>
            <w:right w:val="none" w:sz="0" w:space="0" w:color="auto"/>
          </w:divBdr>
        </w:div>
        <w:div w:id="1939286886">
          <w:marLeft w:val="0"/>
          <w:marRight w:val="0"/>
          <w:marTop w:val="0"/>
          <w:marBottom w:val="0"/>
          <w:divBdr>
            <w:top w:val="none" w:sz="0" w:space="0" w:color="auto"/>
            <w:left w:val="none" w:sz="0" w:space="0" w:color="auto"/>
            <w:bottom w:val="none" w:sz="0" w:space="0" w:color="auto"/>
            <w:right w:val="none" w:sz="0" w:space="0" w:color="auto"/>
          </w:divBdr>
        </w:div>
      </w:divsChild>
    </w:div>
    <w:div w:id="303776823">
      <w:bodyDiv w:val="1"/>
      <w:marLeft w:val="0"/>
      <w:marRight w:val="0"/>
      <w:marTop w:val="0"/>
      <w:marBottom w:val="0"/>
      <w:divBdr>
        <w:top w:val="none" w:sz="0" w:space="0" w:color="auto"/>
        <w:left w:val="none" w:sz="0" w:space="0" w:color="auto"/>
        <w:bottom w:val="none" w:sz="0" w:space="0" w:color="auto"/>
        <w:right w:val="none" w:sz="0" w:space="0" w:color="auto"/>
      </w:divBdr>
      <w:divsChild>
        <w:div w:id="5140849">
          <w:marLeft w:val="0"/>
          <w:marRight w:val="0"/>
          <w:marTop w:val="0"/>
          <w:marBottom w:val="0"/>
          <w:divBdr>
            <w:top w:val="none" w:sz="0" w:space="0" w:color="auto"/>
            <w:left w:val="none" w:sz="0" w:space="0" w:color="auto"/>
            <w:bottom w:val="none" w:sz="0" w:space="0" w:color="auto"/>
            <w:right w:val="none" w:sz="0" w:space="0" w:color="auto"/>
          </w:divBdr>
        </w:div>
        <w:div w:id="132334121">
          <w:marLeft w:val="0"/>
          <w:marRight w:val="0"/>
          <w:marTop w:val="0"/>
          <w:marBottom w:val="0"/>
          <w:divBdr>
            <w:top w:val="none" w:sz="0" w:space="0" w:color="auto"/>
            <w:left w:val="none" w:sz="0" w:space="0" w:color="auto"/>
            <w:bottom w:val="none" w:sz="0" w:space="0" w:color="auto"/>
            <w:right w:val="none" w:sz="0" w:space="0" w:color="auto"/>
          </w:divBdr>
        </w:div>
        <w:div w:id="376052998">
          <w:marLeft w:val="0"/>
          <w:marRight w:val="0"/>
          <w:marTop w:val="0"/>
          <w:marBottom w:val="0"/>
          <w:divBdr>
            <w:top w:val="none" w:sz="0" w:space="0" w:color="auto"/>
            <w:left w:val="none" w:sz="0" w:space="0" w:color="auto"/>
            <w:bottom w:val="none" w:sz="0" w:space="0" w:color="auto"/>
            <w:right w:val="none" w:sz="0" w:space="0" w:color="auto"/>
          </w:divBdr>
        </w:div>
        <w:div w:id="564414405">
          <w:marLeft w:val="0"/>
          <w:marRight w:val="0"/>
          <w:marTop w:val="0"/>
          <w:marBottom w:val="0"/>
          <w:divBdr>
            <w:top w:val="none" w:sz="0" w:space="0" w:color="auto"/>
            <w:left w:val="none" w:sz="0" w:space="0" w:color="auto"/>
            <w:bottom w:val="none" w:sz="0" w:space="0" w:color="auto"/>
            <w:right w:val="none" w:sz="0" w:space="0" w:color="auto"/>
          </w:divBdr>
        </w:div>
        <w:div w:id="1146702243">
          <w:marLeft w:val="0"/>
          <w:marRight w:val="0"/>
          <w:marTop w:val="0"/>
          <w:marBottom w:val="0"/>
          <w:divBdr>
            <w:top w:val="none" w:sz="0" w:space="0" w:color="auto"/>
            <w:left w:val="none" w:sz="0" w:space="0" w:color="auto"/>
            <w:bottom w:val="none" w:sz="0" w:space="0" w:color="auto"/>
            <w:right w:val="none" w:sz="0" w:space="0" w:color="auto"/>
          </w:divBdr>
        </w:div>
        <w:div w:id="1333606737">
          <w:marLeft w:val="0"/>
          <w:marRight w:val="0"/>
          <w:marTop w:val="0"/>
          <w:marBottom w:val="0"/>
          <w:divBdr>
            <w:top w:val="none" w:sz="0" w:space="0" w:color="auto"/>
            <w:left w:val="none" w:sz="0" w:space="0" w:color="auto"/>
            <w:bottom w:val="none" w:sz="0" w:space="0" w:color="auto"/>
            <w:right w:val="none" w:sz="0" w:space="0" w:color="auto"/>
          </w:divBdr>
        </w:div>
        <w:div w:id="1715159447">
          <w:marLeft w:val="0"/>
          <w:marRight w:val="0"/>
          <w:marTop w:val="0"/>
          <w:marBottom w:val="0"/>
          <w:divBdr>
            <w:top w:val="none" w:sz="0" w:space="0" w:color="auto"/>
            <w:left w:val="none" w:sz="0" w:space="0" w:color="auto"/>
            <w:bottom w:val="none" w:sz="0" w:space="0" w:color="auto"/>
            <w:right w:val="none" w:sz="0" w:space="0" w:color="auto"/>
          </w:divBdr>
        </w:div>
        <w:div w:id="1921476032">
          <w:marLeft w:val="0"/>
          <w:marRight w:val="0"/>
          <w:marTop w:val="0"/>
          <w:marBottom w:val="0"/>
          <w:divBdr>
            <w:top w:val="none" w:sz="0" w:space="0" w:color="auto"/>
            <w:left w:val="none" w:sz="0" w:space="0" w:color="auto"/>
            <w:bottom w:val="none" w:sz="0" w:space="0" w:color="auto"/>
            <w:right w:val="none" w:sz="0" w:space="0" w:color="auto"/>
          </w:divBdr>
        </w:div>
      </w:divsChild>
    </w:div>
    <w:div w:id="309486366">
      <w:bodyDiv w:val="1"/>
      <w:marLeft w:val="0"/>
      <w:marRight w:val="0"/>
      <w:marTop w:val="0"/>
      <w:marBottom w:val="0"/>
      <w:divBdr>
        <w:top w:val="none" w:sz="0" w:space="0" w:color="auto"/>
        <w:left w:val="none" w:sz="0" w:space="0" w:color="auto"/>
        <w:bottom w:val="none" w:sz="0" w:space="0" w:color="auto"/>
        <w:right w:val="none" w:sz="0" w:space="0" w:color="auto"/>
      </w:divBdr>
    </w:div>
    <w:div w:id="386300004">
      <w:bodyDiv w:val="1"/>
      <w:marLeft w:val="0"/>
      <w:marRight w:val="0"/>
      <w:marTop w:val="0"/>
      <w:marBottom w:val="0"/>
      <w:divBdr>
        <w:top w:val="none" w:sz="0" w:space="0" w:color="auto"/>
        <w:left w:val="none" w:sz="0" w:space="0" w:color="auto"/>
        <w:bottom w:val="none" w:sz="0" w:space="0" w:color="auto"/>
        <w:right w:val="none" w:sz="0" w:space="0" w:color="auto"/>
      </w:divBdr>
      <w:divsChild>
        <w:div w:id="125709880">
          <w:marLeft w:val="0"/>
          <w:marRight w:val="0"/>
          <w:marTop w:val="0"/>
          <w:marBottom w:val="0"/>
          <w:divBdr>
            <w:top w:val="none" w:sz="0" w:space="0" w:color="auto"/>
            <w:left w:val="none" w:sz="0" w:space="0" w:color="auto"/>
            <w:bottom w:val="none" w:sz="0" w:space="0" w:color="auto"/>
            <w:right w:val="none" w:sz="0" w:space="0" w:color="auto"/>
          </w:divBdr>
        </w:div>
        <w:div w:id="413431536">
          <w:marLeft w:val="0"/>
          <w:marRight w:val="0"/>
          <w:marTop w:val="0"/>
          <w:marBottom w:val="0"/>
          <w:divBdr>
            <w:top w:val="none" w:sz="0" w:space="0" w:color="auto"/>
            <w:left w:val="none" w:sz="0" w:space="0" w:color="auto"/>
            <w:bottom w:val="none" w:sz="0" w:space="0" w:color="auto"/>
            <w:right w:val="none" w:sz="0" w:space="0" w:color="auto"/>
          </w:divBdr>
        </w:div>
        <w:div w:id="556626619">
          <w:marLeft w:val="0"/>
          <w:marRight w:val="0"/>
          <w:marTop w:val="0"/>
          <w:marBottom w:val="0"/>
          <w:divBdr>
            <w:top w:val="none" w:sz="0" w:space="0" w:color="auto"/>
            <w:left w:val="none" w:sz="0" w:space="0" w:color="auto"/>
            <w:bottom w:val="none" w:sz="0" w:space="0" w:color="auto"/>
            <w:right w:val="none" w:sz="0" w:space="0" w:color="auto"/>
          </w:divBdr>
        </w:div>
        <w:div w:id="578247025">
          <w:marLeft w:val="0"/>
          <w:marRight w:val="0"/>
          <w:marTop w:val="0"/>
          <w:marBottom w:val="0"/>
          <w:divBdr>
            <w:top w:val="none" w:sz="0" w:space="0" w:color="auto"/>
            <w:left w:val="none" w:sz="0" w:space="0" w:color="auto"/>
            <w:bottom w:val="none" w:sz="0" w:space="0" w:color="auto"/>
            <w:right w:val="none" w:sz="0" w:space="0" w:color="auto"/>
          </w:divBdr>
        </w:div>
        <w:div w:id="729035156">
          <w:marLeft w:val="0"/>
          <w:marRight w:val="0"/>
          <w:marTop w:val="0"/>
          <w:marBottom w:val="0"/>
          <w:divBdr>
            <w:top w:val="none" w:sz="0" w:space="0" w:color="auto"/>
            <w:left w:val="none" w:sz="0" w:space="0" w:color="auto"/>
            <w:bottom w:val="none" w:sz="0" w:space="0" w:color="auto"/>
            <w:right w:val="none" w:sz="0" w:space="0" w:color="auto"/>
          </w:divBdr>
        </w:div>
        <w:div w:id="748623858">
          <w:marLeft w:val="0"/>
          <w:marRight w:val="0"/>
          <w:marTop w:val="0"/>
          <w:marBottom w:val="0"/>
          <w:divBdr>
            <w:top w:val="none" w:sz="0" w:space="0" w:color="auto"/>
            <w:left w:val="none" w:sz="0" w:space="0" w:color="auto"/>
            <w:bottom w:val="none" w:sz="0" w:space="0" w:color="auto"/>
            <w:right w:val="none" w:sz="0" w:space="0" w:color="auto"/>
          </w:divBdr>
        </w:div>
        <w:div w:id="847905743">
          <w:marLeft w:val="0"/>
          <w:marRight w:val="0"/>
          <w:marTop w:val="0"/>
          <w:marBottom w:val="0"/>
          <w:divBdr>
            <w:top w:val="none" w:sz="0" w:space="0" w:color="auto"/>
            <w:left w:val="none" w:sz="0" w:space="0" w:color="auto"/>
            <w:bottom w:val="none" w:sz="0" w:space="0" w:color="auto"/>
            <w:right w:val="none" w:sz="0" w:space="0" w:color="auto"/>
          </w:divBdr>
        </w:div>
        <w:div w:id="1729957313">
          <w:marLeft w:val="0"/>
          <w:marRight w:val="0"/>
          <w:marTop w:val="0"/>
          <w:marBottom w:val="0"/>
          <w:divBdr>
            <w:top w:val="none" w:sz="0" w:space="0" w:color="auto"/>
            <w:left w:val="none" w:sz="0" w:space="0" w:color="auto"/>
            <w:bottom w:val="none" w:sz="0" w:space="0" w:color="auto"/>
            <w:right w:val="none" w:sz="0" w:space="0" w:color="auto"/>
          </w:divBdr>
        </w:div>
        <w:div w:id="1929196106">
          <w:marLeft w:val="0"/>
          <w:marRight w:val="0"/>
          <w:marTop w:val="0"/>
          <w:marBottom w:val="0"/>
          <w:divBdr>
            <w:top w:val="none" w:sz="0" w:space="0" w:color="auto"/>
            <w:left w:val="none" w:sz="0" w:space="0" w:color="auto"/>
            <w:bottom w:val="none" w:sz="0" w:space="0" w:color="auto"/>
            <w:right w:val="none" w:sz="0" w:space="0" w:color="auto"/>
          </w:divBdr>
        </w:div>
        <w:div w:id="2026859191">
          <w:marLeft w:val="0"/>
          <w:marRight w:val="0"/>
          <w:marTop w:val="0"/>
          <w:marBottom w:val="0"/>
          <w:divBdr>
            <w:top w:val="none" w:sz="0" w:space="0" w:color="auto"/>
            <w:left w:val="none" w:sz="0" w:space="0" w:color="auto"/>
            <w:bottom w:val="none" w:sz="0" w:space="0" w:color="auto"/>
            <w:right w:val="none" w:sz="0" w:space="0" w:color="auto"/>
          </w:divBdr>
        </w:div>
        <w:div w:id="2030522091">
          <w:marLeft w:val="0"/>
          <w:marRight w:val="0"/>
          <w:marTop w:val="0"/>
          <w:marBottom w:val="0"/>
          <w:divBdr>
            <w:top w:val="none" w:sz="0" w:space="0" w:color="auto"/>
            <w:left w:val="none" w:sz="0" w:space="0" w:color="auto"/>
            <w:bottom w:val="none" w:sz="0" w:space="0" w:color="auto"/>
            <w:right w:val="none" w:sz="0" w:space="0" w:color="auto"/>
          </w:divBdr>
        </w:div>
      </w:divsChild>
    </w:div>
    <w:div w:id="394012249">
      <w:bodyDiv w:val="1"/>
      <w:marLeft w:val="0"/>
      <w:marRight w:val="0"/>
      <w:marTop w:val="0"/>
      <w:marBottom w:val="0"/>
      <w:divBdr>
        <w:top w:val="none" w:sz="0" w:space="0" w:color="auto"/>
        <w:left w:val="none" w:sz="0" w:space="0" w:color="auto"/>
        <w:bottom w:val="none" w:sz="0" w:space="0" w:color="auto"/>
        <w:right w:val="none" w:sz="0" w:space="0" w:color="auto"/>
      </w:divBdr>
      <w:divsChild>
        <w:div w:id="91514037">
          <w:marLeft w:val="0"/>
          <w:marRight w:val="0"/>
          <w:marTop w:val="0"/>
          <w:marBottom w:val="0"/>
          <w:divBdr>
            <w:top w:val="none" w:sz="0" w:space="0" w:color="auto"/>
            <w:left w:val="none" w:sz="0" w:space="0" w:color="auto"/>
            <w:bottom w:val="none" w:sz="0" w:space="0" w:color="auto"/>
            <w:right w:val="none" w:sz="0" w:space="0" w:color="auto"/>
          </w:divBdr>
        </w:div>
        <w:div w:id="265041854">
          <w:marLeft w:val="0"/>
          <w:marRight w:val="0"/>
          <w:marTop w:val="0"/>
          <w:marBottom w:val="0"/>
          <w:divBdr>
            <w:top w:val="none" w:sz="0" w:space="0" w:color="auto"/>
            <w:left w:val="none" w:sz="0" w:space="0" w:color="auto"/>
            <w:bottom w:val="none" w:sz="0" w:space="0" w:color="auto"/>
            <w:right w:val="none" w:sz="0" w:space="0" w:color="auto"/>
          </w:divBdr>
        </w:div>
      </w:divsChild>
    </w:div>
    <w:div w:id="434525542">
      <w:bodyDiv w:val="1"/>
      <w:marLeft w:val="0"/>
      <w:marRight w:val="0"/>
      <w:marTop w:val="0"/>
      <w:marBottom w:val="0"/>
      <w:divBdr>
        <w:top w:val="none" w:sz="0" w:space="0" w:color="auto"/>
        <w:left w:val="none" w:sz="0" w:space="0" w:color="auto"/>
        <w:bottom w:val="none" w:sz="0" w:space="0" w:color="auto"/>
        <w:right w:val="none" w:sz="0" w:space="0" w:color="auto"/>
      </w:divBdr>
    </w:div>
    <w:div w:id="442041501">
      <w:bodyDiv w:val="1"/>
      <w:marLeft w:val="0"/>
      <w:marRight w:val="0"/>
      <w:marTop w:val="0"/>
      <w:marBottom w:val="0"/>
      <w:divBdr>
        <w:top w:val="none" w:sz="0" w:space="0" w:color="auto"/>
        <w:left w:val="none" w:sz="0" w:space="0" w:color="auto"/>
        <w:bottom w:val="none" w:sz="0" w:space="0" w:color="auto"/>
        <w:right w:val="none" w:sz="0" w:space="0" w:color="auto"/>
      </w:divBdr>
      <w:divsChild>
        <w:div w:id="367412958">
          <w:marLeft w:val="0"/>
          <w:marRight w:val="0"/>
          <w:marTop w:val="0"/>
          <w:marBottom w:val="0"/>
          <w:divBdr>
            <w:top w:val="none" w:sz="0" w:space="0" w:color="auto"/>
            <w:left w:val="none" w:sz="0" w:space="0" w:color="auto"/>
            <w:bottom w:val="none" w:sz="0" w:space="0" w:color="auto"/>
            <w:right w:val="none" w:sz="0" w:space="0" w:color="auto"/>
          </w:divBdr>
        </w:div>
        <w:div w:id="1355350607">
          <w:marLeft w:val="0"/>
          <w:marRight w:val="0"/>
          <w:marTop w:val="0"/>
          <w:marBottom w:val="0"/>
          <w:divBdr>
            <w:top w:val="none" w:sz="0" w:space="0" w:color="auto"/>
            <w:left w:val="none" w:sz="0" w:space="0" w:color="auto"/>
            <w:bottom w:val="none" w:sz="0" w:space="0" w:color="auto"/>
            <w:right w:val="none" w:sz="0" w:space="0" w:color="auto"/>
          </w:divBdr>
        </w:div>
        <w:div w:id="1966420756">
          <w:marLeft w:val="0"/>
          <w:marRight w:val="0"/>
          <w:marTop w:val="0"/>
          <w:marBottom w:val="0"/>
          <w:divBdr>
            <w:top w:val="none" w:sz="0" w:space="0" w:color="auto"/>
            <w:left w:val="none" w:sz="0" w:space="0" w:color="auto"/>
            <w:bottom w:val="none" w:sz="0" w:space="0" w:color="auto"/>
            <w:right w:val="none" w:sz="0" w:space="0" w:color="auto"/>
          </w:divBdr>
        </w:div>
      </w:divsChild>
    </w:div>
    <w:div w:id="465900900">
      <w:bodyDiv w:val="1"/>
      <w:marLeft w:val="0"/>
      <w:marRight w:val="0"/>
      <w:marTop w:val="0"/>
      <w:marBottom w:val="0"/>
      <w:divBdr>
        <w:top w:val="none" w:sz="0" w:space="0" w:color="auto"/>
        <w:left w:val="none" w:sz="0" w:space="0" w:color="auto"/>
        <w:bottom w:val="none" w:sz="0" w:space="0" w:color="auto"/>
        <w:right w:val="none" w:sz="0" w:space="0" w:color="auto"/>
      </w:divBdr>
    </w:div>
    <w:div w:id="532695491">
      <w:bodyDiv w:val="1"/>
      <w:marLeft w:val="0"/>
      <w:marRight w:val="0"/>
      <w:marTop w:val="0"/>
      <w:marBottom w:val="0"/>
      <w:divBdr>
        <w:top w:val="none" w:sz="0" w:space="0" w:color="auto"/>
        <w:left w:val="none" w:sz="0" w:space="0" w:color="auto"/>
        <w:bottom w:val="none" w:sz="0" w:space="0" w:color="auto"/>
        <w:right w:val="none" w:sz="0" w:space="0" w:color="auto"/>
      </w:divBdr>
      <w:divsChild>
        <w:div w:id="1907908135">
          <w:marLeft w:val="0"/>
          <w:marRight w:val="0"/>
          <w:marTop w:val="0"/>
          <w:marBottom w:val="0"/>
          <w:divBdr>
            <w:top w:val="none" w:sz="0" w:space="0" w:color="auto"/>
            <w:left w:val="none" w:sz="0" w:space="0" w:color="auto"/>
            <w:bottom w:val="none" w:sz="0" w:space="0" w:color="auto"/>
            <w:right w:val="none" w:sz="0" w:space="0" w:color="auto"/>
          </w:divBdr>
        </w:div>
        <w:div w:id="767584511">
          <w:marLeft w:val="0"/>
          <w:marRight w:val="0"/>
          <w:marTop w:val="0"/>
          <w:marBottom w:val="0"/>
          <w:divBdr>
            <w:top w:val="none" w:sz="0" w:space="0" w:color="auto"/>
            <w:left w:val="none" w:sz="0" w:space="0" w:color="auto"/>
            <w:bottom w:val="none" w:sz="0" w:space="0" w:color="auto"/>
            <w:right w:val="none" w:sz="0" w:space="0" w:color="auto"/>
          </w:divBdr>
        </w:div>
      </w:divsChild>
    </w:div>
    <w:div w:id="593051506">
      <w:bodyDiv w:val="1"/>
      <w:marLeft w:val="0"/>
      <w:marRight w:val="0"/>
      <w:marTop w:val="0"/>
      <w:marBottom w:val="0"/>
      <w:divBdr>
        <w:top w:val="none" w:sz="0" w:space="0" w:color="auto"/>
        <w:left w:val="none" w:sz="0" w:space="0" w:color="auto"/>
        <w:bottom w:val="none" w:sz="0" w:space="0" w:color="auto"/>
        <w:right w:val="none" w:sz="0" w:space="0" w:color="auto"/>
      </w:divBdr>
    </w:div>
    <w:div w:id="598829612">
      <w:bodyDiv w:val="1"/>
      <w:marLeft w:val="0"/>
      <w:marRight w:val="0"/>
      <w:marTop w:val="0"/>
      <w:marBottom w:val="0"/>
      <w:divBdr>
        <w:top w:val="none" w:sz="0" w:space="0" w:color="auto"/>
        <w:left w:val="none" w:sz="0" w:space="0" w:color="auto"/>
        <w:bottom w:val="none" w:sz="0" w:space="0" w:color="auto"/>
        <w:right w:val="none" w:sz="0" w:space="0" w:color="auto"/>
      </w:divBdr>
      <w:divsChild>
        <w:div w:id="114763756">
          <w:marLeft w:val="0"/>
          <w:marRight w:val="0"/>
          <w:marTop w:val="0"/>
          <w:marBottom w:val="0"/>
          <w:divBdr>
            <w:top w:val="none" w:sz="0" w:space="0" w:color="auto"/>
            <w:left w:val="none" w:sz="0" w:space="0" w:color="auto"/>
            <w:bottom w:val="none" w:sz="0" w:space="0" w:color="auto"/>
            <w:right w:val="none" w:sz="0" w:space="0" w:color="auto"/>
          </w:divBdr>
        </w:div>
        <w:div w:id="183177387">
          <w:marLeft w:val="0"/>
          <w:marRight w:val="0"/>
          <w:marTop w:val="0"/>
          <w:marBottom w:val="0"/>
          <w:divBdr>
            <w:top w:val="none" w:sz="0" w:space="0" w:color="auto"/>
            <w:left w:val="none" w:sz="0" w:space="0" w:color="auto"/>
            <w:bottom w:val="none" w:sz="0" w:space="0" w:color="auto"/>
            <w:right w:val="none" w:sz="0" w:space="0" w:color="auto"/>
          </w:divBdr>
        </w:div>
        <w:div w:id="2127194066">
          <w:marLeft w:val="0"/>
          <w:marRight w:val="0"/>
          <w:marTop w:val="0"/>
          <w:marBottom w:val="0"/>
          <w:divBdr>
            <w:top w:val="none" w:sz="0" w:space="0" w:color="auto"/>
            <w:left w:val="none" w:sz="0" w:space="0" w:color="auto"/>
            <w:bottom w:val="none" w:sz="0" w:space="0" w:color="auto"/>
            <w:right w:val="none" w:sz="0" w:space="0" w:color="auto"/>
          </w:divBdr>
        </w:div>
      </w:divsChild>
    </w:div>
    <w:div w:id="602079973">
      <w:bodyDiv w:val="1"/>
      <w:marLeft w:val="0"/>
      <w:marRight w:val="0"/>
      <w:marTop w:val="0"/>
      <w:marBottom w:val="0"/>
      <w:divBdr>
        <w:top w:val="none" w:sz="0" w:space="0" w:color="auto"/>
        <w:left w:val="none" w:sz="0" w:space="0" w:color="auto"/>
        <w:bottom w:val="none" w:sz="0" w:space="0" w:color="auto"/>
        <w:right w:val="none" w:sz="0" w:space="0" w:color="auto"/>
      </w:divBdr>
    </w:div>
    <w:div w:id="709190041">
      <w:bodyDiv w:val="1"/>
      <w:marLeft w:val="0"/>
      <w:marRight w:val="0"/>
      <w:marTop w:val="0"/>
      <w:marBottom w:val="0"/>
      <w:divBdr>
        <w:top w:val="none" w:sz="0" w:space="0" w:color="auto"/>
        <w:left w:val="none" w:sz="0" w:space="0" w:color="auto"/>
        <w:bottom w:val="none" w:sz="0" w:space="0" w:color="auto"/>
        <w:right w:val="none" w:sz="0" w:space="0" w:color="auto"/>
      </w:divBdr>
      <w:divsChild>
        <w:div w:id="479733182">
          <w:marLeft w:val="0"/>
          <w:marRight w:val="0"/>
          <w:marTop w:val="0"/>
          <w:marBottom w:val="0"/>
          <w:divBdr>
            <w:top w:val="none" w:sz="0" w:space="0" w:color="auto"/>
            <w:left w:val="none" w:sz="0" w:space="0" w:color="auto"/>
            <w:bottom w:val="none" w:sz="0" w:space="0" w:color="auto"/>
            <w:right w:val="none" w:sz="0" w:space="0" w:color="auto"/>
          </w:divBdr>
        </w:div>
        <w:div w:id="710493700">
          <w:marLeft w:val="0"/>
          <w:marRight w:val="0"/>
          <w:marTop w:val="0"/>
          <w:marBottom w:val="0"/>
          <w:divBdr>
            <w:top w:val="none" w:sz="0" w:space="0" w:color="auto"/>
            <w:left w:val="none" w:sz="0" w:space="0" w:color="auto"/>
            <w:bottom w:val="none" w:sz="0" w:space="0" w:color="auto"/>
            <w:right w:val="none" w:sz="0" w:space="0" w:color="auto"/>
          </w:divBdr>
        </w:div>
        <w:div w:id="1697651678">
          <w:marLeft w:val="0"/>
          <w:marRight w:val="0"/>
          <w:marTop w:val="0"/>
          <w:marBottom w:val="0"/>
          <w:divBdr>
            <w:top w:val="none" w:sz="0" w:space="0" w:color="auto"/>
            <w:left w:val="none" w:sz="0" w:space="0" w:color="auto"/>
            <w:bottom w:val="none" w:sz="0" w:space="0" w:color="auto"/>
            <w:right w:val="none" w:sz="0" w:space="0" w:color="auto"/>
          </w:divBdr>
        </w:div>
        <w:div w:id="1859387536">
          <w:marLeft w:val="0"/>
          <w:marRight w:val="0"/>
          <w:marTop w:val="0"/>
          <w:marBottom w:val="0"/>
          <w:divBdr>
            <w:top w:val="none" w:sz="0" w:space="0" w:color="auto"/>
            <w:left w:val="none" w:sz="0" w:space="0" w:color="auto"/>
            <w:bottom w:val="none" w:sz="0" w:space="0" w:color="auto"/>
            <w:right w:val="none" w:sz="0" w:space="0" w:color="auto"/>
          </w:divBdr>
        </w:div>
      </w:divsChild>
    </w:div>
    <w:div w:id="794717076">
      <w:bodyDiv w:val="1"/>
      <w:marLeft w:val="0"/>
      <w:marRight w:val="0"/>
      <w:marTop w:val="0"/>
      <w:marBottom w:val="0"/>
      <w:divBdr>
        <w:top w:val="none" w:sz="0" w:space="0" w:color="auto"/>
        <w:left w:val="none" w:sz="0" w:space="0" w:color="auto"/>
        <w:bottom w:val="none" w:sz="0" w:space="0" w:color="auto"/>
        <w:right w:val="none" w:sz="0" w:space="0" w:color="auto"/>
      </w:divBdr>
      <w:divsChild>
        <w:div w:id="212349282">
          <w:marLeft w:val="0"/>
          <w:marRight w:val="0"/>
          <w:marTop w:val="0"/>
          <w:marBottom w:val="0"/>
          <w:divBdr>
            <w:top w:val="none" w:sz="0" w:space="0" w:color="auto"/>
            <w:left w:val="none" w:sz="0" w:space="0" w:color="auto"/>
            <w:bottom w:val="none" w:sz="0" w:space="0" w:color="auto"/>
            <w:right w:val="none" w:sz="0" w:space="0" w:color="auto"/>
          </w:divBdr>
        </w:div>
        <w:div w:id="351302116">
          <w:marLeft w:val="0"/>
          <w:marRight w:val="0"/>
          <w:marTop w:val="0"/>
          <w:marBottom w:val="0"/>
          <w:divBdr>
            <w:top w:val="none" w:sz="0" w:space="0" w:color="auto"/>
            <w:left w:val="none" w:sz="0" w:space="0" w:color="auto"/>
            <w:bottom w:val="none" w:sz="0" w:space="0" w:color="auto"/>
            <w:right w:val="none" w:sz="0" w:space="0" w:color="auto"/>
          </w:divBdr>
        </w:div>
        <w:div w:id="564950447">
          <w:marLeft w:val="0"/>
          <w:marRight w:val="0"/>
          <w:marTop w:val="0"/>
          <w:marBottom w:val="0"/>
          <w:divBdr>
            <w:top w:val="none" w:sz="0" w:space="0" w:color="auto"/>
            <w:left w:val="none" w:sz="0" w:space="0" w:color="auto"/>
            <w:bottom w:val="none" w:sz="0" w:space="0" w:color="auto"/>
            <w:right w:val="none" w:sz="0" w:space="0" w:color="auto"/>
          </w:divBdr>
        </w:div>
        <w:div w:id="1170755435">
          <w:marLeft w:val="0"/>
          <w:marRight w:val="0"/>
          <w:marTop w:val="0"/>
          <w:marBottom w:val="0"/>
          <w:divBdr>
            <w:top w:val="none" w:sz="0" w:space="0" w:color="auto"/>
            <w:left w:val="none" w:sz="0" w:space="0" w:color="auto"/>
            <w:bottom w:val="none" w:sz="0" w:space="0" w:color="auto"/>
            <w:right w:val="none" w:sz="0" w:space="0" w:color="auto"/>
          </w:divBdr>
        </w:div>
        <w:div w:id="1423255802">
          <w:marLeft w:val="0"/>
          <w:marRight w:val="0"/>
          <w:marTop w:val="0"/>
          <w:marBottom w:val="0"/>
          <w:divBdr>
            <w:top w:val="none" w:sz="0" w:space="0" w:color="auto"/>
            <w:left w:val="none" w:sz="0" w:space="0" w:color="auto"/>
            <w:bottom w:val="none" w:sz="0" w:space="0" w:color="auto"/>
            <w:right w:val="none" w:sz="0" w:space="0" w:color="auto"/>
          </w:divBdr>
        </w:div>
        <w:div w:id="1628311099">
          <w:marLeft w:val="0"/>
          <w:marRight w:val="0"/>
          <w:marTop w:val="0"/>
          <w:marBottom w:val="0"/>
          <w:divBdr>
            <w:top w:val="none" w:sz="0" w:space="0" w:color="auto"/>
            <w:left w:val="none" w:sz="0" w:space="0" w:color="auto"/>
            <w:bottom w:val="none" w:sz="0" w:space="0" w:color="auto"/>
            <w:right w:val="none" w:sz="0" w:space="0" w:color="auto"/>
          </w:divBdr>
        </w:div>
        <w:div w:id="1652173525">
          <w:marLeft w:val="0"/>
          <w:marRight w:val="0"/>
          <w:marTop w:val="0"/>
          <w:marBottom w:val="0"/>
          <w:divBdr>
            <w:top w:val="none" w:sz="0" w:space="0" w:color="auto"/>
            <w:left w:val="none" w:sz="0" w:space="0" w:color="auto"/>
            <w:bottom w:val="none" w:sz="0" w:space="0" w:color="auto"/>
            <w:right w:val="none" w:sz="0" w:space="0" w:color="auto"/>
          </w:divBdr>
        </w:div>
        <w:div w:id="1751150376">
          <w:marLeft w:val="0"/>
          <w:marRight w:val="0"/>
          <w:marTop w:val="0"/>
          <w:marBottom w:val="0"/>
          <w:divBdr>
            <w:top w:val="none" w:sz="0" w:space="0" w:color="auto"/>
            <w:left w:val="none" w:sz="0" w:space="0" w:color="auto"/>
            <w:bottom w:val="none" w:sz="0" w:space="0" w:color="auto"/>
            <w:right w:val="none" w:sz="0" w:space="0" w:color="auto"/>
          </w:divBdr>
        </w:div>
        <w:div w:id="1763909587">
          <w:marLeft w:val="0"/>
          <w:marRight w:val="0"/>
          <w:marTop w:val="0"/>
          <w:marBottom w:val="0"/>
          <w:divBdr>
            <w:top w:val="none" w:sz="0" w:space="0" w:color="auto"/>
            <w:left w:val="none" w:sz="0" w:space="0" w:color="auto"/>
            <w:bottom w:val="none" w:sz="0" w:space="0" w:color="auto"/>
            <w:right w:val="none" w:sz="0" w:space="0" w:color="auto"/>
          </w:divBdr>
        </w:div>
        <w:div w:id="1809202265">
          <w:marLeft w:val="0"/>
          <w:marRight w:val="0"/>
          <w:marTop w:val="0"/>
          <w:marBottom w:val="0"/>
          <w:divBdr>
            <w:top w:val="none" w:sz="0" w:space="0" w:color="auto"/>
            <w:left w:val="none" w:sz="0" w:space="0" w:color="auto"/>
            <w:bottom w:val="none" w:sz="0" w:space="0" w:color="auto"/>
            <w:right w:val="none" w:sz="0" w:space="0" w:color="auto"/>
          </w:divBdr>
        </w:div>
        <w:div w:id="1983339598">
          <w:marLeft w:val="0"/>
          <w:marRight w:val="0"/>
          <w:marTop w:val="0"/>
          <w:marBottom w:val="0"/>
          <w:divBdr>
            <w:top w:val="none" w:sz="0" w:space="0" w:color="auto"/>
            <w:left w:val="none" w:sz="0" w:space="0" w:color="auto"/>
            <w:bottom w:val="none" w:sz="0" w:space="0" w:color="auto"/>
            <w:right w:val="none" w:sz="0" w:space="0" w:color="auto"/>
          </w:divBdr>
        </w:div>
      </w:divsChild>
    </w:div>
    <w:div w:id="845175016">
      <w:bodyDiv w:val="1"/>
      <w:marLeft w:val="0"/>
      <w:marRight w:val="0"/>
      <w:marTop w:val="0"/>
      <w:marBottom w:val="0"/>
      <w:divBdr>
        <w:top w:val="none" w:sz="0" w:space="0" w:color="auto"/>
        <w:left w:val="none" w:sz="0" w:space="0" w:color="auto"/>
        <w:bottom w:val="none" w:sz="0" w:space="0" w:color="auto"/>
        <w:right w:val="none" w:sz="0" w:space="0" w:color="auto"/>
      </w:divBdr>
      <w:divsChild>
        <w:div w:id="261181712">
          <w:marLeft w:val="0"/>
          <w:marRight w:val="0"/>
          <w:marTop w:val="0"/>
          <w:marBottom w:val="0"/>
          <w:divBdr>
            <w:top w:val="none" w:sz="0" w:space="0" w:color="auto"/>
            <w:left w:val="none" w:sz="0" w:space="0" w:color="auto"/>
            <w:bottom w:val="none" w:sz="0" w:space="0" w:color="auto"/>
            <w:right w:val="none" w:sz="0" w:space="0" w:color="auto"/>
          </w:divBdr>
        </w:div>
        <w:div w:id="755444728">
          <w:marLeft w:val="0"/>
          <w:marRight w:val="0"/>
          <w:marTop w:val="0"/>
          <w:marBottom w:val="0"/>
          <w:divBdr>
            <w:top w:val="none" w:sz="0" w:space="0" w:color="auto"/>
            <w:left w:val="none" w:sz="0" w:space="0" w:color="auto"/>
            <w:bottom w:val="none" w:sz="0" w:space="0" w:color="auto"/>
            <w:right w:val="none" w:sz="0" w:space="0" w:color="auto"/>
          </w:divBdr>
        </w:div>
        <w:div w:id="933783178">
          <w:marLeft w:val="0"/>
          <w:marRight w:val="0"/>
          <w:marTop w:val="0"/>
          <w:marBottom w:val="0"/>
          <w:divBdr>
            <w:top w:val="none" w:sz="0" w:space="0" w:color="auto"/>
            <w:left w:val="none" w:sz="0" w:space="0" w:color="auto"/>
            <w:bottom w:val="none" w:sz="0" w:space="0" w:color="auto"/>
            <w:right w:val="none" w:sz="0" w:space="0" w:color="auto"/>
          </w:divBdr>
        </w:div>
        <w:div w:id="1086344246">
          <w:marLeft w:val="0"/>
          <w:marRight w:val="0"/>
          <w:marTop w:val="0"/>
          <w:marBottom w:val="0"/>
          <w:divBdr>
            <w:top w:val="none" w:sz="0" w:space="0" w:color="auto"/>
            <w:left w:val="none" w:sz="0" w:space="0" w:color="auto"/>
            <w:bottom w:val="none" w:sz="0" w:space="0" w:color="auto"/>
            <w:right w:val="none" w:sz="0" w:space="0" w:color="auto"/>
          </w:divBdr>
        </w:div>
        <w:div w:id="1090732777">
          <w:marLeft w:val="0"/>
          <w:marRight w:val="0"/>
          <w:marTop w:val="0"/>
          <w:marBottom w:val="0"/>
          <w:divBdr>
            <w:top w:val="none" w:sz="0" w:space="0" w:color="auto"/>
            <w:left w:val="none" w:sz="0" w:space="0" w:color="auto"/>
            <w:bottom w:val="none" w:sz="0" w:space="0" w:color="auto"/>
            <w:right w:val="none" w:sz="0" w:space="0" w:color="auto"/>
          </w:divBdr>
        </w:div>
        <w:div w:id="1406759712">
          <w:marLeft w:val="0"/>
          <w:marRight w:val="0"/>
          <w:marTop w:val="0"/>
          <w:marBottom w:val="0"/>
          <w:divBdr>
            <w:top w:val="none" w:sz="0" w:space="0" w:color="auto"/>
            <w:left w:val="none" w:sz="0" w:space="0" w:color="auto"/>
            <w:bottom w:val="none" w:sz="0" w:space="0" w:color="auto"/>
            <w:right w:val="none" w:sz="0" w:space="0" w:color="auto"/>
          </w:divBdr>
        </w:div>
        <w:div w:id="1480875627">
          <w:marLeft w:val="0"/>
          <w:marRight w:val="0"/>
          <w:marTop w:val="0"/>
          <w:marBottom w:val="0"/>
          <w:divBdr>
            <w:top w:val="none" w:sz="0" w:space="0" w:color="auto"/>
            <w:left w:val="none" w:sz="0" w:space="0" w:color="auto"/>
            <w:bottom w:val="none" w:sz="0" w:space="0" w:color="auto"/>
            <w:right w:val="none" w:sz="0" w:space="0" w:color="auto"/>
          </w:divBdr>
        </w:div>
        <w:div w:id="1525629828">
          <w:marLeft w:val="0"/>
          <w:marRight w:val="0"/>
          <w:marTop w:val="0"/>
          <w:marBottom w:val="0"/>
          <w:divBdr>
            <w:top w:val="none" w:sz="0" w:space="0" w:color="auto"/>
            <w:left w:val="none" w:sz="0" w:space="0" w:color="auto"/>
            <w:bottom w:val="none" w:sz="0" w:space="0" w:color="auto"/>
            <w:right w:val="none" w:sz="0" w:space="0" w:color="auto"/>
          </w:divBdr>
        </w:div>
        <w:div w:id="1551923086">
          <w:marLeft w:val="0"/>
          <w:marRight w:val="0"/>
          <w:marTop w:val="0"/>
          <w:marBottom w:val="0"/>
          <w:divBdr>
            <w:top w:val="none" w:sz="0" w:space="0" w:color="auto"/>
            <w:left w:val="none" w:sz="0" w:space="0" w:color="auto"/>
            <w:bottom w:val="none" w:sz="0" w:space="0" w:color="auto"/>
            <w:right w:val="none" w:sz="0" w:space="0" w:color="auto"/>
          </w:divBdr>
        </w:div>
        <w:div w:id="1788115616">
          <w:marLeft w:val="0"/>
          <w:marRight w:val="0"/>
          <w:marTop w:val="0"/>
          <w:marBottom w:val="0"/>
          <w:divBdr>
            <w:top w:val="none" w:sz="0" w:space="0" w:color="auto"/>
            <w:left w:val="none" w:sz="0" w:space="0" w:color="auto"/>
            <w:bottom w:val="none" w:sz="0" w:space="0" w:color="auto"/>
            <w:right w:val="none" w:sz="0" w:space="0" w:color="auto"/>
          </w:divBdr>
        </w:div>
        <w:div w:id="1860848100">
          <w:marLeft w:val="0"/>
          <w:marRight w:val="0"/>
          <w:marTop w:val="0"/>
          <w:marBottom w:val="0"/>
          <w:divBdr>
            <w:top w:val="none" w:sz="0" w:space="0" w:color="auto"/>
            <w:left w:val="none" w:sz="0" w:space="0" w:color="auto"/>
            <w:bottom w:val="none" w:sz="0" w:space="0" w:color="auto"/>
            <w:right w:val="none" w:sz="0" w:space="0" w:color="auto"/>
          </w:divBdr>
        </w:div>
        <w:div w:id="1890267723">
          <w:marLeft w:val="0"/>
          <w:marRight w:val="0"/>
          <w:marTop w:val="0"/>
          <w:marBottom w:val="0"/>
          <w:divBdr>
            <w:top w:val="none" w:sz="0" w:space="0" w:color="auto"/>
            <w:left w:val="none" w:sz="0" w:space="0" w:color="auto"/>
            <w:bottom w:val="none" w:sz="0" w:space="0" w:color="auto"/>
            <w:right w:val="none" w:sz="0" w:space="0" w:color="auto"/>
          </w:divBdr>
        </w:div>
        <w:div w:id="1935674250">
          <w:marLeft w:val="0"/>
          <w:marRight w:val="0"/>
          <w:marTop w:val="0"/>
          <w:marBottom w:val="0"/>
          <w:divBdr>
            <w:top w:val="none" w:sz="0" w:space="0" w:color="auto"/>
            <w:left w:val="none" w:sz="0" w:space="0" w:color="auto"/>
            <w:bottom w:val="none" w:sz="0" w:space="0" w:color="auto"/>
            <w:right w:val="none" w:sz="0" w:space="0" w:color="auto"/>
          </w:divBdr>
        </w:div>
      </w:divsChild>
    </w:div>
    <w:div w:id="854852778">
      <w:bodyDiv w:val="1"/>
      <w:marLeft w:val="0"/>
      <w:marRight w:val="0"/>
      <w:marTop w:val="0"/>
      <w:marBottom w:val="0"/>
      <w:divBdr>
        <w:top w:val="none" w:sz="0" w:space="0" w:color="auto"/>
        <w:left w:val="none" w:sz="0" w:space="0" w:color="auto"/>
        <w:bottom w:val="none" w:sz="0" w:space="0" w:color="auto"/>
        <w:right w:val="none" w:sz="0" w:space="0" w:color="auto"/>
      </w:divBdr>
      <w:divsChild>
        <w:div w:id="103884567">
          <w:marLeft w:val="0"/>
          <w:marRight w:val="0"/>
          <w:marTop w:val="0"/>
          <w:marBottom w:val="0"/>
          <w:divBdr>
            <w:top w:val="none" w:sz="0" w:space="0" w:color="auto"/>
            <w:left w:val="none" w:sz="0" w:space="0" w:color="auto"/>
            <w:bottom w:val="none" w:sz="0" w:space="0" w:color="auto"/>
            <w:right w:val="none" w:sz="0" w:space="0" w:color="auto"/>
          </w:divBdr>
        </w:div>
        <w:div w:id="176580314">
          <w:marLeft w:val="0"/>
          <w:marRight w:val="0"/>
          <w:marTop w:val="0"/>
          <w:marBottom w:val="0"/>
          <w:divBdr>
            <w:top w:val="none" w:sz="0" w:space="0" w:color="auto"/>
            <w:left w:val="none" w:sz="0" w:space="0" w:color="auto"/>
            <w:bottom w:val="none" w:sz="0" w:space="0" w:color="auto"/>
            <w:right w:val="none" w:sz="0" w:space="0" w:color="auto"/>
          </w:divBdr>
        </w:div>
        <w:div w:id="555550024">
          <w:marLeft w:val="0"/>
          <w:marRight w:val="0"/>
          <w:marTop w:val="0"/>
          <w:marBottom w:val="0"/>
          <w:divBdr>
            <w:top w:val="none" w:sz="0" w:space="0" w:color="auto"/>
            <w:left w:val="none" w:sz="0" w:space="0" w:color="auto"/>
            <w:bottom w:val="none" w:sz="0" w:space="0" w:color="auto"/>
            <w:right w:val="none" w:sz="0" w:space="0" w:color="auto"/>
          </w:divBdr>
        </w:div>
        <w:div w:id="861361072">
          <w:marLeft w:val="0"/>
          <w:marRight w:val="0"/>
          <w:marTop w:val="0"/>
          <w:marBottom w:val="0"/>
          <w:divBdr>
            <w:top w:val="none" w:sz="0" w:space="0" w:color="auto"/>
            <w:left w:val="none" w:sz="0" w:space="0" w:color="auto"/>
            <w:bottom w:val="none" w:sz="0" w:space="0" w:color="auto"/>
            <w:right w:val="none" w:sz="0" w:space="0" w:color="auto"/>
          </w:divBdr>
        </w:div>
        <w:div w:id="895622470">
          <w:marLeft w:val="0"/>
          <w:marRight w:val="0"/>
          <w:marTop w:val="0"/>
          <w:marBottom w:val="0"/>
          <w:divBdr>
            <w:top w:val="none" w:sz="0" w:space="0" w:color="auto"/>
            <w:left w:val="none" w:sz="0" w:space="0" w:color="auto"/>
            <w:bottom w:val="none" w:sz="0" w:space="0" w:color="auto"/>
            <w:right w:val="none" w:sz="0" w:space="0" w:color="auto"/>
          </w:divBdr>
        </w:div>
        <w:div w:id="1545169507">
          <w:marLeft w:val="0"/>
          <w:marRight w:val="0"/>
          <w:marTop w:val="0"/>
          <w:marBottom w:val="0"/>
          <w:divBdr>
            <w:top w:val="none" w:sz="0" w:space="0" w:color="auto"/>
            <w:left w:val="none" w:sz="0" w:space="0" w:color="auto"/>
            <w:bottom w:val="none" w:sz="0" w:space="0" w:color="auto"/>
            <w:right w:val="none" w:sz="0" w:space="0" w:color="auto"/>
          </w:divBdr>
        </w:div>
        <w:div w:id="1826359906">
          <w:marLeft w:val="0"/>
          <w:marRight w:val="0"/>
          <w:marTop w:val="0"/>
          <w:marBottom w:val="0"/>
          <w:divBdr>
            <w:top w:val="none" w:sz="0" w:space="0" w:color="auto"/>
            <w:left w:val="none" w:sz="0" w:space="0" w:color="auto"/>
            <w:bottom w:val="none" w:sz="0" w:space="0" w:color="auto"/>
            <w:right w:val="none" w:sz="0" w:space="0" w:color="auto"/>
          </w:divBdr>
        </w:div>
      </w:divsChild>
    </w:div>
    <w:div w:id="1004211206">
      <w:bodyDiv w:val="1"/>
      <w:marLeft w:val="0"/>
      <w:marRight w:val="0"/>
      <w:marTop w:val="0"/>
      <w:marBottom w:val="0"/>
      <w:divBdr>
        <w:top w:val="none" w:sz="0" w:space="0" w:color="auto"/>
        <w:left w:val="none" w:sz="0" w:space="0" w:color="auto"/>
        <w:bottom w:val="none" w:sz="0" w:space="0" w:color="auto"/>
        <w:right w:val="none" w:sz="0" w:space="0" w:color="auto"/>
      </w:divBdr>
    </w:div>
    <w:div w:id="1018046614">
      <w:bodyDiv w:val="1"/>
      <w:marLeft w:val="0"/>
      <w:marRight w:val="0"/>
      <w:marTop w:val="0"/>
      <w:marBottom w:val="0"/>
      <w:divBdr>
        <w:top w:val="none" w:sz="0" w:space="0" w:color="auto"/>
        <w:left w:val="none" w:sz="0" w:space="0" w:color="auto"/>
        <w:bottom w:val="none" w:sz="0" w:space="0" w:color="auto"/>
        <w:right w:val="none" w:sz="0" w:space="0" w:color="auto"/>
      </w:divBdr>
      <w:divsChild>
        <w:div w:id="315302361">
          <w:marLeft w:val="0"/>
          <w:marRight w:val="0"/>
          <w:marTop w:val="0"/>
          <w:marBottom w:val="0"/>
          <w:divBdr>
            <w:top w:val="none" w:sz="0" w:space="0" w:color="auto"/>
            <w:left w:val="none" w:sz="0" w:space="0" w:color="auto"/>
            <w:bottom w:val="none" w:sz="0" w:space="0" w:color="auto"/>
            <w:right w:val="none" w:sz="0" w:space="0" w:color="auto"/>
          </w:divBdr>
        </w:div>
        <w:div w:id="382993573">
          <w:marLeft w:val="0"/>
          <w:marRight w:val="0"/>
          <w:marTop w:val="0"/>
          <w:marBottom w:val="0"/>
          <w:divBdr>
            <w:top w:val="none" w:sz="0" w:space="0" w:color="auto"/>
            <w:left w:val="none" w:sz="0" w:space="0" w:color="auto"/>
            <w:bottom w:val="none" w:sz="0" w:space="0" w:color="auto"/>
            <w:right w:val="none" w:sz="0" w:space="0" w:color="auto"/>
          </w:divBdr>
        </w:div>
        <w:div w:id="575746398">
          <w:marLeft w:val="0"/>
          <w:marRight w:val="0"/>
          <w:marTop w:val="0"/>
          <w:marBottom w:val="0"/>
          <w:divBdr>
            <w:top w:val="none" w:sz="0" w:space="0" w:color="auto"/>
            <w:left w:val="none" w:sz="0" w:space="0" w:color="auto"/>
            <w:bottom w:val="none" w:sz="0" w:space="0" w:color="auto"/>
            <w:right w:val="none" w:sz="0" w:space="0" w:color="auto"/>
          </w:divBdr>
        </w:div>
        <w:div w:id="1015767461">
          <w:marLeft w:val="0"/>
          <w:marRight w:val="0"/>
          <w:marTop w:val="0"/>
          <w:marBottom w:val="0"/>
          <w:divBdr>
            <w:top w:val="none" w:sz="0" w:space="0" w:color="auto"/>
            <w:left w:val="none" w:sz="0" w:space="0" w:color="auto"/>
            <w:bottom w:val="none" w:sz="0" w:space="0" w:color="auto"/>
            <w:right w:val="none" w:sz="0" w:space="0" w:color="auto"/>
          </w:divBdr>
        </w:div>
        <w:div w:id="1028218111">
          <w:marLeft w:val="0"/>
          <w:marRight w:val="0"/>
          <w:marTop w:val="0"/>
          <w:marBottom w:val="0"/>
          <w:divBdr>
            <w:top w:val="none" w:sz="0" w:space="0" w:color="auto"/>
            <w:left w:val="none" w:sz="0" w:space="0" w:color="auto"/>
            <w:bottom w:val="none" w:sz="0" w:space="0" w:color="auto"/>
            <w:right w:val="none" w:sz="0" w:space="0" w:color="auto"/>
          </w:divBdr>
        </w:div>
        <w:div w:id="1800953971">
          <w:marLeft w:val="0"/>
          <w:marRight w:val="0"/>
          <w:marTop w:val="0"/>
          <w:marBottom w:val="0"/>
          <w:divBdr>
            <w:top w:val="none" w:sz="0" w:space="0" w:color="auto"/>
            <w:left w:val="none" w:sz="0" w:space="0" w:color="auto"/>
            <w:bottom w:val="none" w:sz="0" w:space="0" w:color="auto"/>
            <w:right w:val="none" w:sz="0" w:space="0" w:color="auto"/>
          </w:divBdr>
        </w:div>
      </w:divsChild>
    </w:div>
    <w:div w:id="1062752108">
      <w:bodyDiv w:val="1"/>
      <w:marLeft w:val="0"/>
      <w:marRight w:val="0"/>
      <w:marTop w:val="0"/>
      <w:marBottom w:val="0"/>
      <w:divBdr>
        <w:top w:val="none" w:sz="0" w:space="0" w:color="auto"/>
        <w:left w:val="none" w:sz="0" w:space="0" w:color="auto"/>
        <w:bottom w:val="none" w:sz="0" w:space="0" w:color="auto"/>
        <w:right w:val="none" w:sz="0" w:space="0" w:color="auto"/>
      </w:divBdr>
    </w:div>
    <w:div w:id="1070496470">
      <w:bodyDiv w:val="1"/>
      <w:marLeft w:val="0"/>
      <w:marRight w:val="0"/>
      <w:marTop w:val="0"/>
      <w:marBottom w:val="0"/>
      <w:divBdr>
        <w:top w:val="none" w:sz="0" w:space="0" w:color="auto"/>
        <w:left w:val="none" w:sz="0" w:space="0" w:color="auto"/>
        <w:bottom w:val="none" w:sz="0" w:space="0" w:color="auto"/>
        <w:right w:val="none" w:sz="0" w:space="0" w:color="auto"/>
      </w:divBdr>
      <w:divsChild>
        <w:div w:id="550307165">
          <w:marLeft w:val="0"/>
          <w:marRight w:val="0"/>
          <w:marTop w:val="0"/>
          <w:marBottom w:val="0"/>
          <w:divBdr>
            <w:top w:val="none" w:sz="0" w:space="0" w:color="auto"/>
            <w:left w:val="none" w:sz="0" w:space="0" w:color="auto"/>
            <w:bottom w:val="none" w:sz="0" w:space="0" w:color="auto"/>
            <w:right w:val="none" w:sz="0" w:space="0" w:color="auto"/>
          </w:divBdr>
        </w:div>
        <w:div w:id="579674680">
          <w:marLeft w:val="0"/>
          <w:marRight w:val="0"/>
          <w:marTop w:val="0"/>
          <w:marBottom w:val="0"/>
          <w:divBdr>
            <w:top w:val="none" w:sz="0" w:space="0" w:color="auto"/>
            <w:left w:val="none" w:sz="0" w:space="0" w:color="auto"/>
            <w:bottom w:val="none" w:sz="0" w:space="0" w:color="auto"/>
            <w:right w:val="none" w:sz="0" w:space="0" w:color="auto"/>
          </w:divBdr>
        </w:div>
        <w:div w:id="583342441">
          <w:marLeft w:val="0"/>
          <w:marRight w:val="0"/>
          <w:marTop w:val="0"/>
          <w:marBottom w:val="0"/>
          <w:divBdr>
            <w:top w:val="none" w:sz="0" w:space="0" w:color="auto"/>
            <w:left w:val="none" w:sz="0" w:space="0" w:color="auto"/>
            <w:bottom w:val="none" w:sz="0" w:space="0" w:color="auto"/>
            <w:right w:val="none" w:sz="0" w:space="0" w:color="auto"/>
          </w:divBdr>
        </w:div>
        <w:div w:id="854883095">
          <w:marLeft w:val="0"/>
          <w:marRight w:val="0"/>
          <w:marTop w:val="0"/>
          <w:marBottom w:val="0"/>
          <w:divBdr>
            <w:top w:val="none" w:sz="0" w:space="0" w:color="auto"/>
            <w:left w:val="none" w:sz="0" w:space="0" w:color="auto"/>
            <w:bottom w:val="none" w:sz="0" w:space="0" w:color="auto"/>
            <w:right w:val="none" w:sz="0" w:space="0" w:color="auto"/>
          </w:divBdr>
        </w:div>
        <w:div w:id="1094279773">
          <w:marLeft w:val="0"/>
          <w:marRight w:val="0"/>
          <w:marTop w:val="0"/>
          <w:marBottom w:val="0"/>
          <w:divBdr>
            <w:top w:val="none" w:sz="0" w:space="0" w:color="auto"/>
            <w:left w:val="none" w:sz="0" w:space="0" w:color="auto"/>
            <w:bottom w:val="none" w:sz="0" w:space="0" w:color="auto"/>
            <w:right w:val="none" w:sz="0" w:space="0" w:color="auto"/>
          </w:divBdr>
        </w:div>
        <w:div w:id="1326783179">
          <w:marLeft w:val="0"/>
          <w:marRight w:val="0"/>
          <w:marTop w:val="0"/>
          <w:marBottom w:val="0"/>
          <w:divBdr>
            <w:top w:val="none" w:sz="0" w:space="0" w:color="auto"/>
            <w:left w:val="none" w:sz="0" w:space="0" w:color="auto"/>
            <w:bottom w:val="none" w:sz="0" w:space="0" w:color="auto"/>
            <w:right w:val="none" w:sz="0" w:space="0" w:color="auto"/>
          </w:divBdr>
        </w:div>
        <w:div w:id="1337418324">
          <w:marLeft w:val="0"/>
          <w:marRight w:val="0"/>
          <w:marTop w:val="0"/>
          <w:marBottom w:val="0"/>
          <w:divBdr>
            <w:top w:val="none" w:sz="0" w:space="0" w:color="auto"/>
            <w:left w:val="none" w:sz="0" w:space="0" w:color="auto"/>
            <w:bottom w:val="none" w:sz="0" w:space="0" w:color="auto"/>
            <w:right w:val="none" w:sz="0" w:space="0" w:color="auto"/>
          </w:divBdr>
        </w:div>
        <w:div w:id="1512065476">
          <w:marLeft w:val="0"/>
          <w:marRight w:val="0"/>
          <w:marTop w:val="0"/>
          <w:marBottom w:val="0"/>
          <w:divBdr>
            <w:top w:val="none" w:sz="0" w:space="0" w:color="auto"/>
            <w:left w:val="none" w:sz="0" w:space="0" w:color="auto"/>
            <w:bottom w:val="none" w:sz="0" w:space="0" w:color="auto"/>
            <w:right w:val="none" w:sz="0" w:space="0" w:color="auto"/>
          </w:divBdr>
        </w:div>
        <w:div w:id="1537544395">
          <w:marLeft w:val="0"/>
          <w:marRight w:val="0"/>
          <w:marTop w:val="0"/>
          <w:marBottom w:val="0"/>
          <w:divBdr>
            <w:top w:val="none" w:sz="0" w:space="0" w:color="auto"/>
            <w:left w:val="none" w:sz="0" w:space="0" w:color="auto"/>
            <w:bottom w:val="none" w:sz="0" w:space="0" w:color="auto"/>
            <w:right w:val="none" w:sz="0" w:space="0" w:color="auto"/>
          </w:divBdr>
        </w:div>
        <w:div w:id="1725176818">
          <w:marLeft w:val="0"/>
          <w:marRight w:val="0"/>
          <w:marTop w:val="0"/>
          <w:marBottom w:val="0"/>
          <w:divBdr>
            <w:top w:val="none" w:sz="0" w:space="0" w:color="auto"/>
            <w:left w:val="none" w:sz="0" w:space="0" w:color="auto"/>
            <w:bottom w:val="none" w:sz="0" w:space="0" w:color="auto"/>
            <w:right w:val="none" w:sz="0" w:space="0" w:color="auto"/>
          </w:divBdr>
        </w:div>
        <w:div w:id="1910000377">
          <w:marLeft w:val="0"/>
          <w:marRight w:val="0"/>
          <w:marTop w:val="0"/>
          <w:marBottom w:val="0"/>
          <w:divBdr>
            <w:top w:val="none" w:sz="0" w:space="0" w:color="auto"/>
            <w:left w:val="none" w:sz="0" w:space="0" w:color="auto"/>
            <w:bottom w:val="none" w:sz="0" w:space="0" w:color="auto"/>
            <w:right w:val="none" w:sz="0" w:space="0" w:color="auto"/>
          </w:divBdr>
        </w:div>
        <w:div w:id="2043901835">
          <w:marLeft w:val="0"/>
          <w:marRight w:val="0"/>
          <w:marTop w:val="0"/>
          <w:marBottom w:val="0"/>
          <w:divBdr>
            <w:top w:val="none" w:sz="0" w:space="0" w:color="auto"/>
            <w:left w:val="none" w:sz="0" w:space="0" w:color="auto"/>
            <w:bottom w:val="none" w:sz="0" w:space="0" w:color="auto"/>
            <w:right w:val="none" w:sz="0" w:space="0" w:color="auto"/>
          </w:divBdr>
        </w:div>
      </w:divsChild>
    </w:div>
    <w:div w:id="1164399878">
      <w:bodyDiv w:val="1"/>
      <w:marLeft w:val="0"/>
      <w:marRight w:val="0"/>
      <w:marTop w:val="0"/>
      <w:marBottom w:val="0"/>
      <w:divBdr>
        <w:top w:val="none" w:sz="0" w:space="0" w:color="auto"/>
        <w:left w:val="none" w:sz="0" w:space="0" w:color="auto"/>
        <w:bottom w:val="none" w:sz="0" w:space="0" w:color="auto"/>
        <w:right w:val="none" w:sz="0" w:space="0" w:color="auto"/>
      </w:divBdr>
    </w:div>
    <w:div w:id="1165632084">
      <w:bodyDiv w:val="1"/>
      <w:marLeft w:val="0"/>
      <w:marRight w:val="0"/>
      <w:marTop w:val="0"/>
      <w:marBottom w:val="0"/>
      <w:divBdr>
        <w:top w:val="none" w:sz="0" w:space="0" w:color="auto"/>
        <w:left w:val="none" w:sz="0" w:space="0" w:color="auto"/>
        <w:bottom w:val="none" w:sz="0" w:space="0" w:color="auto"/>
        <w:right w:val="none" w:sz="0" w:space="0" w:color="auto"/>
      </w:divBdr>
      <w:divsChild>
        <w:div w:id="277612513">
          <w:marLeft w:val="0"/>
          <w:marRight w:val="0"/>
          <w:marTop w:val="0"/>
          <w:marBottom w:val="0"/>
          <w:divBdr>
            <w:top w:val="none" w:sz="0" w:space="0" w:color="auto"/>
            <w:left w:val="none" w:sz="0" w:space="0" w:color="auto"/>
            <w:bottom w:val="none" w:sz="0" w:space="0" w:color="auto"/>
            <w:right w:val="none" w:sz="0" w:space="0" w:color="auto"/>
          </w:divBdr>
        </w:div>
        <w:div w:id="1249653439">
          <w:marLeft w:val="0"/>
          <w:marRight w:val="0"/>
          <w:marTop w:val="0"/>
          <w:marBottom w:val="0"/>
          <w:divBdr>
            <w:top w:val="none" w:sz="0" w:space="0" w:color="auto"/>
            <w:left w:val="none" w:sz="0" w:space="0" w:color="auto"/>
            <w:bottom w:val="none" w:sz="0" w:space="0" w:color="auto"/>
            <w:right w:val="none" w:sz="0" w:space="0" w:color="auto"/>
          </w:divBdr>
        </w:div>
        <w:div w:id="1532381164">
          <w:marLeft w:val="0"/>
          <w:marRight w:val="0"/>
          <w:marTop w:val="0"/>
          <w:marBottom w:val="0"/>
          <w:divBdr>
            <w:top w:val="none" w:sz="0" w:space="0" w:color="auto"/>
            <w:left w:val="none" w:sz="0" w:space="0" w:color="auto"/>
            <w:bottom w:val="none" w:sz="0" w:space="0" w:color="auto"/>
            <w:right w:val="none" w:sz="0" w:space="0" w:color="auto"/>
          </w:divBdr>
        </w:div>
      </w:divsChild>
    </w:div>
    <w:div w:id="1208176295">
      <w:bodyDiv w:val="1"/>
      <w:marLeft w:val="0"/>
      <w:marRight w:val="0"/>
      <w:marTop w:val="0"/>
      <w:marBottom w:val="0"/>
      <w:divBdr>
        <w:top w:val="none" w:sz="0" w:space="0" w:color="auto"/>
        <w:left w:val="none" w:sz="0" w:space="0" w:color="auto"/>
        <w:bottom w:val="none" w:sz="0" w:space="0" w:color="auto"/>
        <w:right w:val="none" w:sz="0" w:space="0" w:color="auto"/>
      </w:divBdr>
    </w:div>
    <w:div w:id="1216308357">
      <w:bodyDiv w:val="1"/>
      <w:marLeft w:val="0"/>
      <w:marRight w:val="0"/>
      <w:marTop w:val="0"/>
      <w:marBottom w:val="0"/>
      <w:divBdr>
        <w:top w:val="none" w:sz="0" w:space="0" w:color="auto"/>
        <w:left w:val="none" w:sz="0" w:space="0" w:color="auto"/>
        <w:bottom w:val="none" w:sz="0" w:space="0" w:color="auto"/>
        <w:right w:val="none" w:sz="0" w:space="0" w:color="auto"/>
      </w:divBdr>
      <w:divsChild>
        <w:div w:id="34041025">
          <w:marLeft w:val="0"/>
          <w:marRight w:val="0"/>
          <w:marTop w:val="0"/>
          <w:marBottom w:val="0"/>
          <w:divBdr>
            <w:top w:val="none" w:sz="0" w:space="0" w:color="auto"/>
            <w:left w:val="none" w:sz="0" w:space="0" w:color="auto"/>
            <w:bottom w:val="none" w:sz="0" w:space="0" w:color="auto"/>
            <w:right w:val="none" w:sz="0" w:space="0" w:color="auto"/>
          </w:divBdr>
        </w:div>
        <w:div w:id="131874322">
          <w:marLeft w:val="0"/>
          <w:marRight w:val="0"/>
          <w:marTop w:val="0"/>
          <w:marBottom w:val="0"/>
          <w:divBdr>
            <w:top w:val="none" w:sz="0" w:space="0" w:color="auto"/>
            <w:left w:val="none" w:sz="0" w:space="0" w:color="auto"/>
            <w:bottom w:val="none" w:sz="0" w:space="0" w:color="auto"/>
            <w:right w:val="none" w:sz="0" w:space="0" w:color="auto"/>
          </w:divBdr>
        </w:div>
        <w:div w:id="417411105">
          <w:marLeft w:val="0"/>
          <w:marRight w:val="0"/>
          <w:marTop w:val="0"/>
          <w:marBottom w:val="0"/>
          <w:divBdr>
            <w:top w:val="none" w:sz="0" w:space="0" w:color="auto"/>
            <w:left w:val="none" w:sz="0" w:space="0" w:color="auto"/>
            <w:bottom w:val="none" w:sz="0" w:space="0" w:color="auto"/>
            <w:right w:val="none" w:sz="0" w:space="0" w:color="auto"/>
          </w:divBdr>
        </w:div>
        <w:div w:id="459885677">
          <w:marLeft w:val="0"/>
          <w:marRight w:val="0"/>
          <w:marTop w:val="0"/>
          <w:marBottom w:val="0"/>
          <w:divBdr>
            <w:top w:val="none" w:sz="0" w:space="0" w:color="auto"/>
            <w:left w:val="none" w:sz="0" w:space="0" w:color="auto"/>
            <w:bottom w:val="none" w:sz="0" w:space="0" w:color="auto"/>
            <w:right w:val="none" w:sz="0" w:space="0" w:color="auto"/>
          </w:divBdr>
        </w:div>
        <w:div w:id="856240020">
          <w:marLeft w:val="0"/>
          <w:marRight w:val="0"/>
          <w:marTop w:val="0"/>
          <w:marBottom w:val="0"/>
          <w:divBdr>
            <w:top w:val="none" w:sz="0" w:space="0" w:color="auto"/>
            <w:left w:val="none" w:sz="0" w:space="0" w:color="auto"/>
            <w:bottom w:val="none" w:sz="0" w:space="0" w:color="auto"/>
            <w:right w:val="none" w:sz="0" w:space="0" w:color="auto"/>
          </w:divBdr>
        </w:div>
        <w:div w:id="1096752337">
          <w:marLeft w:val="0"/>
          <w:marRight w:val="0"/>
          <w:marTop w:val="0"/>
          <w:marBottom w:val="0"/>
          <w:divBdr>
            <w:top w:val="none" w:sz="0" w:space="0" w:color="auto"/>
            <w:left w:val="none" w:sz="0" w:space="0" w:color="auto"/>
            <w:bottom w:val="none" w:sz="0" w:space="0" w:color="auto"/>
            <w:right w:val="none" w:sz="0" w:space="0" w:color="auto"/>
          </w:divBdr>
        </w:div>
        <w:div w:id="1119226768">
          <w:marLeft w:val="0"/>
          <w:marRight w:val="0"/>
          <w:marTop w:val="0"/>
          <w:marBottom w:val="0"/>
          <w:divBdr>
            <w:top w:val="none" w:sz="0" w:space="0" w:color="auto"/>
            <w:left w:val="none" w:sz="0" w:space="0" w:color="auto"/>
            <w:bottom w:val="none" w:sz="0" w:space="0" w:color="auto"/>
            <w:right w:val="none" w:sz="0" w:space="0" w:color="auto"/>
          </w:divBdr>
        </w:div>
        <w:div w:id="1139301904">
          <w:marLeft w:val="0"/>
          <w:marRight w:val="0"/>
          <w:marTop w:val="0"/>
          <w:marBottom w:val="0"/>
          <w:divBdr>
            <w:top w:val="none" w:sz="0" w:space="0" w:color="auto"/>
            <w:left w:val="none" w:sz="0" w:space="0" w:color="auto"/>
            <w:bottom w:val="none" w:sz="0" w:space="0" w:color="auto"/>
            <w:right w:val="none" w:sz="0" w:space="0" w:color="auto"/>
          </w:divBdr>
        </w:div>
        <w:div w:id="1326936599">
          <w:marLeft w:val="0"/>
          <w:marRight w:val="0"/>
          <w:marTop w:val="0"/>
          <w:marBottom w:val="0"/>
          <w:divBdr>
            <w:top w:val="none" w:sz="0" w:space="0" w:color="auto"/>
            <w:left w:val="none" w:sz="0" w:space="0" w:color="auto"/>
            <w:bottom w:val="none" w:sz="0" w:space="0" w:color="auto"/>
            <w:right w:val="none" w:sz="0" w:space="0" w:color="auto"/>
          </w:divBdr>
        </w:div>
        <w:div w:id="1404520516">
          <w:marLeft w:val="0"/>
          <w:marRight w:val="0"/>
          <w:marTop w:val="0"/>
          <w:marBottom w:val="0"/>
          <w:divBdr>
            <w:top w:val="none" w:sz="0" w:space="0" w:color="auto"/>
            <w:left w:val="none" w:sz="0" w:space="0" w:color="auto"/>
            <w:bottom w:val="none" w:sz="0" w:space="0" w:color="auto"/>
            <w:right w:val="none" w:sz="0" w:space="0" w:color="auto"/>
          </w:divBdr>
        </w:div>
        <w:div w:id="1408727447">
          <w:marLeft w:val="0"/>
          <w:marRight w:val="0"/>
          <w:marTop w:val="0"/>
          <w:marBottom w:val="0"/>
          <w:divBdr>
            <w:top w:val="none" w:sz="0" w:space="0" w:color="auto"/>
            <w:left w:val="none" w:sz="0" w:space="0" w:color="auto"/>
            <w:bottom w:val="none" w:sz="0" w:space="0" w:color="auto"/>
            <w:right w:val="none" w:sz="0" w:space="0" w:color="auto"/>
          </w:divBdr>
        </w:div>
        <w:div w:id="1512526659">
          <w:marLeft w:val="0"/>
          <w:marRight w:val="0"/>
          <w:marTop w:val="0"/>
          <w:marBottom w:val="0"/>
          <w:divBdr>
            <w:top w:val="none" w:sz="0" w:space="0" w:color="auto"/>
            <w:left w:val="none" w:sz="0" w:space="0" w:color="auto"/>
            <w:bottom w:val="none" w:sz="0" w:space="0" w:color="auto"/>
            <w:right w:val="none" w:sz="0" w:space="0" w:color="auto"/>
          </w:divBdr>
        </w:div>
        <w:div w:id="1586912437">
          <w:marLeft w:val="0"/>
          <w:marRight w:val="0"/>
          <w:marTop w:val="0"/>
          <w:marBottom w:val="0"/>
          <w:divBdr>
            <w:top w:val="none" w:sz="0" w:space="0" w:color="auto"/>
            <w:left w:val="none" w:sz="0" w:space="0" w:color="auto"/>
            <w:bottom w:val="none" w:sz="0" w:space="0" w:color="auto"/>
            <w:right w:val="none" w:sz="0" w:space="0" w:color="auto"/>
          </w:divBdr>
        </w:div>
        <w:div w:id="1847013678">
          <w:marLeft w:val="0"/>
          <w:marRight w:val="0"/>
          <w:marTop w:val="0"/>
          <w:marBottom w:val="0"/>
          <w:divBdr>
            <w:top w:val="none" w:sz="0" w:space="0" w:color="auto"/>
            <w:left w:val="none" w:sz="0" w:space="0" w:color="auto"/>
            <w:bottom w:val="none" w:sz="0" w:space="0" w:color="auto"/>
            <w:right w:val="none" w:sz="0" w:space="0" w:color="auto"/>
          </w:divBdr>
        </w:div>
        <w:div w:id="1928729815">
          <w:marLeft w:val="0"/>
          <w:marRight w:val="0"/>
          <w:marTop w:val="0"/>
          <w:marBottom w:val="0"/>
          <w:divBdr>
            <w:top w:val="none" w:sz="0" w:space="0" w:color="auto"/>
            <w:left w:val="none" w:sz="0" w:space="0" w:color="auto"/>
            <w:bottom w:val="none" w:sz="0" w:space="0" w:color="auto"/>
            <w:right w:val="none" w:sz="0" w:space="0" w:color="auto"/>
          </w:divBdr>
        </w:div>
        <w:div w:id="2094083247">
          <w:marLeft w:val="0"/>
          <w:marRight w:val="0"/>
          <w:marTop w:val="0"/>
          <w:marBottom w:val="0"/>
          <w:divBdr>
            <w:top w:val="none" w:sz="0" w:space="0" w:color="auto"/>
            <w:left w:val="none" w:sz="0" w:space="0" w:color="auto"/>
            <w:bottom w:val="none" w:sz="0" w:space="0" w:color="auto"/>
            <w:right w:val="none" w:sz="0" w:space="0" w:color="auto"/>
          </w:divBdr>
        </w:div>
        <w:div w:id="2100756485">
          <w:marLeft w:val="0"/>
          <w:marRight w:val="0"/>
          <w:marTop w:val="0"/>
          <w:marBottom w:val="0"/>
          <w:divBdr>
            <w:top w:val="none" w:sz="0" w:space="0" w:color="auto"/>
            <w:left w:val="none" w:sz="0" w:space="0" w:color="auto"/>
            <w:bottom w:val="none" w:sz="0" w:space="0" w:color="auto"/>
            <w:right w:val="none" w:sz="0" w:space="0" w:color="auto"/>
          </w:divBdr>
        </w:div>
        <w:div w:id="2121874429">
          <w:marLeft w:val="0"/>
          <w:marRight w:val="0"/>
          <w:marTop w:val="0"/>
          <w:marBottom w:val="0"/>
          <w:divBdr>
            <w:top w:val="none" w:sz="0" w:space="0" w:color="auto"/>
            <w:left w:val="none" w:sz="0" w:space="0" w:color="auto"/>
            <w:bottom w:val="none" w:sz="0" w:space="0" w:color="auto"/>
            <w:right w:val="none" w:sz="0" w:space="0" w:color="auto"/>
          </w:divBdr>
        </w:div>
      </w:divsChild>
    </w:div>
    <w:div w:id="1221017405">
      <w:bodyDiv w:val="1"/>
      <w:marLeft w:val="0"/>
      <w:marRight w:val="0"/>
      <w:marTop w:val="0"/>
      <w:marBottom w:val="0"/>
      <w:divBdr>
        <w:top w:val="none" w:sz="0" w:space="0" w:color="auto"/>
        <w:left w:val="none" w:sz="0" w:space="0" w:color="auto"/>
        <w:bottom w:val="none" w:sz="0" w:space="0" w:color="auto"/>
        <w:right w:val="none" w:sz="0" w:space="0" w:color="auto"/>
      </w:divBdr>
    </w:div>
    <w:div w:id="1278028566">
      <w:bodyDiv w:val="1"/>
      <w:marLeft w:val="0"/>
      <w:marRight w:val="0"/>
      <w:marTop w:val="0"/>
      <w:marBottom w:val="0"/>
      <w:divBdr>
        <w:top w:val="none" w:sz="0" w:space="0" w:color="auto"/>
        <w:left w:val="none" w:sz="0" w:space="0" w:color="auto"/>
        <w:bottom w:val="none" w:sz="0" w:space="0" w:color="auto"/>
        <w:right w:val="none" w:sz="0" w:space="0" w:color="auto"/>
      </w:divBdr>
    </w:div>
    <w:div w:id="1278296472">
      <w:bodyDiv w:val="1"/>
      <w:marLeft w:val="0"/>
      <w:marRight w:val="0"/>
      <w:marTop w:val="0"/>
      <w:marBottom w:val="0"/>
      <w:divBdr>
        <w:top w:val="none" w:sz="0" w:space="0" w:color="auto"/>
        <w:left w:val="none" w:sz="0" w:space="0" w:color="auto"/>
        <w:bottom w:val="none" w:sz="0" w:space="0" w:color="auto"/>
        <w:right w:val="none" w:sz="0" w:space="0" w:color="auto"/>
      </w:divBdr>
    </w:div>
    <w:div w:id="1303655503">
      <w:bodyDiv w:val="1"/>
      <w:marLeft w:val="0"/>
      <w:marRight w:val="0"/>
      <w:marTop w:val="0"/>
      <w:marBottom w:val="0"/>
      <w:divBdr>
        <w:top w:val="none" w:sz="0" w:space="0" w:color="auto"/>
        <w:left w:val="none" w:sz="0" w:space="0" w:color="auto"/>
        <w:bottom w:val="none" w:sz="0" w:space="0" w:color="auto"/>
        <w:right w:val="none" w:sz="0" w:space="0" w:color="auto"/>
      </w:divBdr>
    </w:div>
    <w:div w:id="1440831297">
      <w:bodyDiv w:val="1"/>
      <w:marLeft w:val="0"/>
      <w:marRight w:val="0"/>
      <w:marTop w:val="0"/>
      <w:marBottom w:val="0"/>
      <w:divBdr>
        <w:top w:val="none" w:sz="0" w:space="0" w:color="auto"/>
        <w:left w:val="none" w:sz="0" w:space="0" w:color="auto"/>
        <w:bottom w:val="none" w:sz="0" w:space="0" w:color="auto"/>
        <w:right w:val="none" w:sz="0" w:space="0" w:color="auto"/>
      </w:divBdr>
      <w:divsChild>
        <w:div w:id="141119973">
          <w:marLeft w:val="0"/>
          <w:marRight w:val="0"/>
          <w:marTop w:val="0"/>
          <w:marBottom w:val="0"/>
          <w:divBdr>
            <w:top w:val="none" w:sz="0" w:space="0" w:color="auto"/>
            <w:left w:val="none" w:sz="0" w:space="0" w:color="auto"/>
            <w:bottom w:val="none" w:sz="0" w:space="0" w:color="auto"/>
            <w:right w:val="none" w:sz="0" w:space="0" w:color="auto"/>
          </w:divBdr>
        </w:div>
        <w:div w:id="1223903294">
          <w:marLeft w:val="0"/>
          <w:marRight w:val="0"/>
          <w:marTop w:val="0"/>
          <w:marBottom w:val="0"/>
          <w:divBdr>
            <w:top w:val="none" w:sz="0" w:space="0" w:color="auto"/>
            <w:left w:val="none" w:sz="0" w:space="0" w:color="auto"/>
            <w:bottom w:val="none" w:sz="0" w:space="0" w:color="auto"/>
            <w:right w:val="none" w:sz="0" w:space="0" w:color="auto"/>
          </w:divBdr>
        </w:div>
      </w:divsChild>
    </w:div>
    <w:div w:id="1460414020">
      <w:bodyDiv w:val="1"/>
      <w:marLeft w:val="0"/>
      <w:marRight w:val="0"/>
      <w:marTop w:val="0"/>
      <w:marBottom w:val="0"/>
      <w:divBdr>
        <w:top w:val="none" w:sz="0" w:space="0" w:color="auto"/>
        <w:left w:val="none" w:sz="0" w:space="0" w:color="auto"/>
        <w:bottom w:val="none" w:sz="0" w:space="0" w:color="auto"/>
        <w:right w:val="none" w:sz="0" w:space="0" w:color="auto"/>
      </w:divBdr>
      <w:divsChild>
        <w:div w:id="70742031">
          <w:marLeft w:val="0"/>
          <w:marRight w:val="0"/>
          <w:marTop w:val="0"/>
          <w:marBottom w:val="0"/>
          <w:divBdr>
            <w:top w:val="none" w:sz="0" w:space="0" w:color="auto"/>
            <w:left w:val="none" w:sz="0" w:space="0" w:color="auto"/>
            <w:bottom w:val="none" w:sz="0" w:space="0" w:color="auto"/>
            <w:right w:val="none" w:sz="0" w:space="0" w:color="auto"/>
          </w:divBdr>
        </w:div>
        <w:div w:id="75825662">
          <w:marLeft w:val="0"/>
          <w:marRight w:val="0"/>
          <w:marTop w:val="0"/>
          <w:marBottom w:val="0"/>
          <w:divBdr>
            <w:top w:val="none" w:sz="0" w:space="0" w:color="auto"/>
            <w:left w:val="none" w:sz="0" w:space="0" w:color="auto"/>
            <w:bottom w:val="none" w:sz="0" w:space="0" w:color="auto"/>
            <w:right w:val="none" w:sz="0" w:space="0" w:color="auto"/>
          </w:divBdr>
        </w:div>
        <w:div w:id="83697704">
          <w:marLeft w:val="0"/>
          <w:marRight w:val="0"/>
          <w:marTop w:val="0"/>
          <w:marBottom w:val="0"/>
          <w:divBdr>
            <w:top w:val="none" w:sz="0" w:space="0" w:color="auto"/>
            <w:left w:val="none" w:sz="0" w:space="0" w:color="auto"/>
            <w:bottom w:val="none" w:sz="0" w:space="0" w:color="auto"/>
            <w:right w:val="none" w:sz="0" w:space="0" w:color="auto"/>
          </w:divBdr>
        </w:div>
        <w:div w:id="141654400">
          <w:marLeft w:val="0"/>
          <w:marRight w:val="0"/>
          <w:marTop w:val="0"/>
          <w:marBottom w:val="0"/>
          <w:divBdr>
            <w:top w:val="none" w:sz="0" w:space="0" w:color="auto"/>
            <w:left w:val="none" w:sz="0" w:space="0" w:color="auto"/>
            <w:bottom w:val="none" w:sz="0" w:space="0" w:color="auto"/>
            <w:right w:val="none" w:sz="0" w:space="0" w:color="auto"/>
          </w:divBdr>
        </w:div>
        <w:div w:id="184055349">
          <w:marLeft w:val="0"/>
          <w:marRight w:val="0"/>
          <w:marTop w:val="0"/>
          <w:marBottom w:val="0"/>
          <w:divBdr>
            <w:top w:val="none" w:sz="0" w:space="0" w:color="auto"/>
            <w:left w:val="none" w:sz="0" w:space="0" w:color="auto"/>
            <w:bottom w:val="none" w:sz="0" w:space="0" w:color="auto"/>
            <w:right w:val="none" w:sz="0" w:space="0" w:color="auto"/>
          </w:divBdr>
        </w:div>
        <w:div w:id="190530358">
          <w:marLeft w:val="0"/>
          <w:marRight w:val="0"/>
          <w:marTop w:val="0"/>
          <w:marBottom w:val="0"/>
          <w:divBdr>
            <w:top w:val="none" w:sz="0" w:space="0" w:color="auto"/>
            <w:left w:val="none" w:sz="0" w:space="0" w:color="auto"/>
            <w:bottom w:val="none" w:sz="0" w:space="0" w:color="auto"/>
            <w:right w:val="none" w:sz="0" w:space="0" w:color="auto"/>
          </w:divBdr>
        </w:div>
        <w:div w:id="276913822">
          <w:marLeft w:val="0"/>
          <w:marRight w:val="0"/>
          <w:marTop w:val="0"/>
          <w:marBottom w:val="0"/>
          <w:divBdr>
            <w:top w:val="none" w:sz="0" w:space="0" w:color="auto"/>
            <w:left w:val="none" w:sz="0" w:space="0" w:color="auto"/>
            <w:bottom w:val="none" w:sz="0" w:space="0" w:color="auto"/>
            <w:right w:val="none" w:sz="0" w:space="0" w:color="auto"/>
          </w:divBdr>
        </w:div>
        <w:div w:id="305083796">
          <w:marLeft w:val="0"/>
          <w:marRight w:val="0"/>
          <w:marTop w:val="0"/>
          <w:marBottom w:val="0"/>
          <w:divBdr>
            <w:top w:val="none" w:sz="0" w:space="0" w:color="auto"/>
            <w:left w:val="none" w:sz="0" w:space="0" w:color="auto"/>
            <w:bottom w:val="none" w:sz="0" w:space="0" w:color="auto"/>
            <w:right w:val="none" w:sz="0" w:space="0" w:color="auto"/>
          </w:divBdr>
        </w:div>
        <w:div w:id="347220238">
          <w:marLeft w:val="0"/>
          <w:marRight w:val="0"/>
          <w:marTop w:val="0"/>
          <w:marBottom w:val="0"/>
          <w:divBdr>
            <w:top w:val="none" w:sz="0" w:space="0" w:color="auto"/>
            <w:left w:val="none" w:sz="0" w:space="0" w:color="auto"/>
            <w:bottom w:val="none" w:sz="0" w:space="0" w:color="auto"/>
            <w:right w:val="none" w:sz="0" w:space="0" w:color="auto"/>
          </w:divBdr>
        </w:div>
        <w:div w:id="380254952">
          <w:marLeft w:val="0"/>
          <w:marRight w:val="0"/>
          <w:marTop w:val="0"/>
          <w:marBottom w:val="0"/>
          <w:divBdr>
            <w:top w:val="none" w:sz="0" w:space="0" w:color="auto"/>
            <w:left w:val="none" w:sz="0" w:space="0" w:color="auto"/>
            <w:bottom w:val="none" w:sz="0" w:space="0" w:color="auto"/>
            <w:right w:val="none" w:sz="0" w:space="0" w:color="auto"/>
          </w:divBdr>
        </w:div>
        <w:div w:id="468666883">
          <w:marLeft w:val="0"/>
          <w:marRight w:val="0"/>
          <w:marTop w:val="0"/>
          <w:marBottom w:val="0"/>
          <w:divBdr>
            <w:top w:val="none" w:sz="0" w:space="0" w:color="auto"/>
            <w:left w:val="none" w:sz="0" w:space="0" w:color="auto"/>
            <w:bottom w:val="none" w:sz="0" w:space="0" w:color="auto"/>
            <w:right w:val="none" w:sz="0" w:space="0" w:color="auto"/>
          </w:divBdr>
        </w:div>
        <w:div w:id="469978572">
          <w:marLeft w:val="0"/>
          <w:marRight w:val="0"/>
          <w:marTop w:val="0"/>
          <w:marBottom w:val="0"/>
          <w:divBdr>
            <w:top w:val="none" w:sz="0" w:space="0" w:color="auto"/>
            <w:left w:val="none" w:sz="0" w:space="0" w:color="auto"/>
            <w:bottom w:val="none" w:sz="0" w:space="0" w:color="auto"/>
            <w:right w:val="none" w:sz="0" w:space="0" w:color="auto"/>
          </w:divBdr>
        </w:div>
        <w:div w:id="544801277">
          <w:marLeft w:val="0"/>
          <w:marRight w:val="0"/>
          <w:marTop w:val="0"/>
          <w:marBottom w:val="0"/>
          <w:divBdr>
            <w:top w:val="none" w:sz="0" w:space="0" w:color="auto"/>
            <w:left w:val="none" w:sz="0" w:space="0" w:color="auto"/>
            <w:bottom w:val="none" w:sz="0" w:space="0" w:color="auto"/>
            <w:right w:val="none" w:sz="0" w:space="0" w:color="auto"/>
          </w:divBdr>
        </w:div>
        <w:div w:id="566837874">
          <w:marLeft w:val="0"/>
          <w:marRight w:val="0"/>
          <w:marTop w:val="0"/>
          <w:marBottom w:val="0"/>
          <w:divBdr>
            <w:top w:val="none" w:sz="0" w:space="0" w:color="auto"/>
            <w:left w:val="none" w:sz="0" w:space="0" w:color="auto"/>
            <w:bottom w:val="none" w:sz="0" w:space="0" w:color="auto"/>
            <w:right w:val="none" w:sz="0" w:space="0" w:color="auto"/>
          </w:divBdr>
        </w:div>
        <w:div w:id="574243977">
          <w:marLeft w:val="0"/>
          <w:marRight w:val="0"/>
          <w:marTop w:val="0"/>
          <w:marBottom w:val="0"/>
          <w:divBdr>
            <w:top w:val="none" w:sz="0" w:space="0" w:color="auto"/>
            <w:left w:val="none" w:sz="0" w:space="0" w:color="auto"/>
            <w:bottom w:val="none" w:sz="0" w:space="0" w:color="auto"/>
            <w:right w:val="none" w:sz="0" w:space="0" w:color="auto"/>
          </w:divBdr>
        </w:div>
        <w:div w:id="949243616">
          <w:marLeft w:val="0"/>
          <w:marRight w:val="0"/>
          <w:marTop w:val="0"/>
          <w:marBottom w:val="0"/>
          <w:divBdr>
            <w:top w:val="none" w:sz="0" w:space="0" w:color="auto"/>
            <w:left w:val="none" w:sz="0" w:space="0" w:color="auto"/>
            <w:bottom w:val="none" w:sz="0" w:space="0" w:color="auto"/>
            <w:right w:val="none" w:sz="0" w:space="0" w:color="auto"/>
          </w:divBdr>
        </w:div>
        <w:div w:id="1071344330">
          <w:marLeft w:val="0"/>
          <w:marRight w:val="0"/>
          <w:marTop w:val="0"/>
          <w:marBottom w:val="0"/>
          <w:divBdr>
            <w:top w:val="none" w:sz="0" w:space="0" w:color="auto"/>
            <w:left w:val="none" w:sz="0" w:space="0" w:color="auto"/>
            <w:bottom w:val="none" w:sz="0" w:space="0" w:color="auto"/>
            <w:right w:val="none" w:sz="0" w:space="0" w:color="auto"/>
          </w:divBdr>
        </w:div>
        <w:div w:id="1226598983">
          <w:marLeft w:val="0"/>
          <w:marRight w:val="0"/>
          <w:marTop w:val="0"/>
          <w:marBottom w:val="0"/>
          <w:divBdr>
            <w:top w:val="none" w:sz="0" w:space="0" w:color="auto"/>
            <w:left w:val="none" w:sz="0" w:space="0" w:color="auto"/>
            <w:bottom w:val="none" w:sz="0" w:space="0" w:color="auto"/>
            <w:right w:val="none" w:sz="0" w:space="0" w:color="auto"/>
          </w:divBdr>
        </w:div>
        <w:div w:id="1431195708">
          <w:marLeft w:val="0"/>
          <w:marRight w:val="0"/>
          <w:marTop w:val="0"/>
          <w:marBottom w:val="0"/>
          <w:divBdr>
            <w:top w:val="none" w:sz="0" w:space="0" w:color="auto"/>
            <w:left w:val="none" w:sz="0" w:space="0" w:color="auto"/>
            <w:bottom w:val="none" w:sz="0" w:space="0" w:color="auto"/>
            <w:right w:val="none" w:sz="0" w:space="0" w:color="auto"/>
          </w:divBdr>
        </w:div>
        <w:div w:id="1464499079">
          <w:marLeft w:val="0"/>
          <w:marRight w:val="0"/>
          <w:marTop w:val="0"/>
          <w:marBottom w:val="0"/>
          <w:divBdr>
            <w:top w:val="none" w:sz="0" w:space="0" w:color="auto"/>
            <w:left w:val="none" w:sz="0" w:space="0" w:color="auto"/>
            <w:bottom w:val="none" w:sz="0" w:space="0" w:color="auto"/>
            <w:right w:val="none" w:sz="0" w:space="0" w:color="auto"/>
          </w:divBdr>
        </w:div>
        <w:div w:id="1472599999">
          <w:marLeft w:val="0"/>
          <w:marRight w:val="0"/>
          <w:marTop w:val="0"/>
          <w:marBottom w:val="0"/>
          <w:divBdr>
            <w:top w:val="none" w:sz="0" w:space="0" w:color="auto"/>
            <w:left w:val="none" w:sz="0" w:space="0" w:color="auto"/>
            <w:bottom w:val="none" w:sz="0" w:space="0" w:color="auto"/>
            <w:right w:val="none" w:sz="0" w:space="0" w:color="auto"/>
          </w:divBdr>
        </w:div>
        <w:div w:id="1669137832">
          <w:marLeft w:val="0"/>
          <w:marRight w:val="0"/>
          <w:marTop w:val="0"/>
          <w:marBottom w:val="0"/>
          <w:divBdr>
            <w:top w:val="none" w:sz="0" w:space="0" w:color="auto"/>
            <w:left w:val="none" w:sz="0" w:space="0" w:color="auto"/>
            <w:bottom w:val="none" w:sz="0" w:space="0" w:color="auto"/>
            <w:right w:val="none" w:sz="0" w:space="0" w:color="auto"/>
          </w:divBdr>
        </w:div>
        <w:div w:id="1803577939">
          <w:marLeft w:val="0"/>
          <w:marRight w:val="0"/>
          <w:marTop w:val="0"/>
          <w:marBottom w:val="0"/>
          <w:divBdr>
            <w:top w:val="none" w:sz="0" w:space="0" w:color="auto"/>
            <w:left w:val="none" w:sz="0" w:space="0" w:color="auto"/>
            <w:bottom w:val="none" w:sz="0" w:space="0" w:color="auto"/>
            <w:right w:val="none" w:sz="0" w:space="0" w:color="auto"/>
          </w:divBdr>
        </w:div>
        <w:div w:id="1889106322">
          <w:marLeft w:val="0"/>
          <w:marRight w:val="0"/>
          <w:marTop w:val="0"/>
          <w:marBottom w:val="0"/>
          <w:divBdr>
            <w:top w:val="none" w:sz="0" w:space="0" w:color="auto"/>
            <w:left w:val="none" w:sz="0" w:space="0" w:color="auto"/>
            <w:bottom w:val="none" w:sz="0" w:space="0" w:color="auto"/>
            <w:right w:val="none" w:sz="0" w:space="0" w:color="auto"/>
          </w:divBdr>
        </w:div>
        <w:div w:id="1965621275">
          <w:marLeft w:val="0"/>
          <w:marRight w:val="0"/>
          <w:marTop w:val="0"/>
          <w:marBottom w:val="0"/>
          <w:divBdr>
            <w:top w:val="none" w:sz="0" w:space="0" w:color="auto"/>
            <w:left w:val="none" w:sz="0" w:space="0" w:color="auto"/>
            <w:bottom w:val="none" w:sz="0" w:space="0" w:color="auto"/>
            <w:right w:val="none" w:sz="0" w:space="0" w:color="auto"/>
          </w:divBdr>
        </w:div>
        <w:div w:id="1988391525">
          <w:marLeft w:val="0"/>
          <w:marRight w:val="0"/>
          <w:marTop w:val="0"/>
          <w:marBottom w:val="0"/>
          <w:divBdr>
            <w:top w:val="none" w:sz="0" w:space="0" w:color="auto"/>
            <w:left w:val="none" w:sz="0" w:space="0" w:color="auto"/>
            <w:bottom w:val="none" w:sz="0" w:space="0" w:color="auto"/>
            <w:right w:val="none" w:sz="0" w:space="0" w:color="auto"/>
          </w:divBdr>
        </w:div>
        <w:div w:id="2111969129">
          <w:marLeft w:val="0"/>
          <w:marRight w:val="0"/>
          <w:marTop w:val="0"/>
          <w:marBottom w:val="0"/>
          <w:divBdr>
            <w:top w:val="none" w:sz="0" w:space="0" w:color="auto"/>
            <w:left w:val="none" w:sz="0" w:space="0" w:color="auto"/>
            <w:bottom w:val="none" w:sz="0" w:space="0" w:color="auto"/>
            <w:right w:val="none" w:sz="0" w:space="0" w:color="auto"/>
          </w:divBdr>
        </w:div>
      </w:divsChild>
    </w:div>
    <w:div w:id="1532262984">
      <w:bodyDiv w:val="1"/>
      <w:marLeft w:val="0"/>
      <w:marRight w:val="0"/>
      <w:marTop w:val="0"/>
      <w:marBottom w:val="0"/>
      <w:divBdr>
        <w:top w:val="none" w:sz="0" w:space="0" w:color="auto"/>
        <w:left w:val="none" w:sz="0" w:space="0" w:color="auto"/>
        <w:bottom w:val="none" w:sz="0" w:space="0" w:color="auto"/>
        <w:right w:val="none" w:sz="0" w:space="0" w:color="auto"/>
      </w:divBdr>
    </w:div>
    <w:div w:id="1588343592">
      <w:bodyDiv w:val="1"/>
      <w:marLeft w:val="0"/>
      <w:marRight w:val="0"/>
      <w:marTop w:val="0"/>
      <w:marBottom w:val="0"/>
      <w:divBdr>
        <w:top w:val="none" w:sz="0" w:space="0" w:color="auto"/>
        <w:left w:val="none" w:sz="0" w:space="0" w:color="auto"/>
        <w:bottom w:val="none" w:sz="0" w:space="0" w:color="auto"/>
        <w:right w:val="none" w:sz="0" w:space="0" w:color="auto"/>
      </w:divBdr>
      <w:divsChild>
        <w:div w:id="177886651">
          <w:marLeft w:val="0"/>
          <w:marRight w:val="0"/>
          <w:marTop w:val="0"/>
          <w:marBottom w:val="0"/>
          <w:divBdr>
            <w:top w:val="none" w:sz="0" w:space="0" w:color="auto"/>
            <w:left w:val="none" w:sz="0" w:space="0" w:color="auto"/>
            <w:bottom w:val="none" w:sz="0" w:space="0" w:color="auto"/>
            <w:right w:val="none" w:sz="0" w:space="0" w:color="auto"/>
          </w:divBdr>
        </w:div>
        <w:div w:id="432281930">
          <w:marLeft w:val="0"/>
          <w:marRight w:val="0"/>
          <w:marTop w:val="0"/>
          <w:marBottom w:val="0"/>
          <w:divBdr>
            <w:top w:val="none" w:sz="0" w:space="0" w:color="auto"/>
            <w:left w:val="none" w:sz="0" w:space="0" w:color="auto"/>
            <w:bottom w:val="none" w:sz="0" w:space="0" w:color="auto"/>
            <w:right w:val="none" w:sz="0" w:space="0" w:color="auto"/>
          </w:divBdr>
        </w:div>
        <w:div w:id="1192916756">
          <w:marLeft w:val="0"/>
          <w:marRight w:val="0"/>
          <w:marTop w:val="0"/>
          <w:marBottom w:val="0"/>
          <w:divBdr>
            <w:top w:val="none" w:sz="0" w:space="0" w:color="auto"/>
            <w:left w:val="none" w:sz="0" w:space="0" w:color="auto"/>
            <w:bottom w:val="none" w:sz="0" w:space="0" w:color="auto"/>
            <w:right w:val="none" w:sz="0" w:space="0" w:color="auto"/>
          </w:divBdr>
        </w:div>
        <w:div w:id="1223442458">
          <w:marLeft w:val="0"/>
          <w:marRight w:val="0"/>
          <w:marTop w:val="0"/>
          <w:marBottom w:val="0"/>
          <w:divBdr>
            <w:top w:val="none" w:sz="0" w:space="0" w:color="auto"/>
            <w:left w:val="none" w:sz="0" w:space="0" w:color="auto"/>
            <w:bottom w:val="none" w:sz="0" w:space="0" w:color="auto"/>
            <w:right w:val="none" w:sz="0" w:space="0" w:color="auto"/>
          </w:divBdr>
        </w:div>
      </w:divsChild>
    </w:div>
    <w:div w:id="1618609257">
      <w:bodyDiv w:val="1"/>
      <w:marLeft w:val="0"/>
      <w:marRight w:val="0"/>
      <w:marTop w:val="0"/>
      <w:marBottom w:val="0"/>
      <w:divBdr>
        <w:top w:val="none" w:sz="0" w:space="0" w:color="auto"/>
        <w:left w:val="none" w:sz="0" w:space="0" w:color="auto"/>
        <w:bottom w:val="none" w:sz="0" w:space="0" w:color="auto"/>
        <w:right w:val="none" w:sz="0" w:space="0" w:color="auto"/>
      </w:divBdr>
      <w:divsChild>
        <w:div w:id="215360865">
          <w:marLeft w:val="0"/>
          <w:marRight w:val="0"/>
          <w:marTop w:val="0"/>
          <w:marBottom w:val="0"/>
          <w:divBdr>
            <w:top w:val="none" w:sz="0" w:space="0" w:color="auto"/>
            <w:left w:val="none" w:sz="0" w:space="0" w:color="auto"/>
            <w:bottom w:val="none" w:sz="0" w:space="0" w:color="auto"/>
            <w:right w:val="none" w:sz="0" w:space="0" w:color="auto"/>
          </w:divBdr>
        </w:div>
        <w:div w:id="307054339">
          <w:marLeft w:val="0"/>
          <w:marRight w:val="0"/>
          <w:marTop w:val="0"/>
          <w:marBottom w:val="0"/>
          <w:divBdr>
            <w:top w:val="none" w:sz="0" w:space="0" w:color="auto"/>
            <w:left w:val="none" w:sz="0" w:space="0" w:color="auto"/>
            <w:bottom w:val="none" w:sz="0" w:space="0" w:color="auto"/>
            <w:right w:val="none" w:sz="0" w:space="0" w:color="auto"/>
          </w:divBdr>
        </w:div>
        <w:div w:id="535969956">
          <w:marLeft w:val="0"/>
          <w:marRight w:val="0"/>
          <w:marTop w:val="0"/>
          <w:marBottom w:val="0"/>
          <w:divBdr>
            <w:top w:val="none" w:sz="0" w:space="0" w:color="auto"/>
            <w:left w:val="none" w:sz="0" w:space="0" w:color="auto"/>
            <w:bottom w:val="none" w:sz="0" w:space="0" w:color="auto"/>
            <w:right w:val="none" w:sz="0" w:space="0" w:color="auto"/>
          </w:divBdr>
        </w:div>
        <w:div w:id="1635060403">
          <w:marLeft w:val="0"/>
          <w:marRight w:val="0"/>
          <w:marTop w:val="0"/>
          <w:marBottom w:val="0"/>
          <w:divBdr>
            <w:top w:val="none" w:sz="0" w:space="0" w:color="auto"/>
            <w:left w:val="none" w:sz="0" w:space="0" w:color="auto"/>
            <w:bottom w:val="none" w:sz="0" w:space="0" w:color="auto"/>
            <w:right w:val="none" w:sz="0" w:space="0" w:color="auto"/>
          </w:divBdr>
        </w:div>
        <w:div w:id="1754693585">
          <w:marLeft w:val="0"/>
          <w:marRight w:val="0"/>
          <w:marTop w:val="0"/>
          <w:marBottom w:val="0"/>
          <w:divBdr>
            <w:top w:val="none" w:sz="0" w:space="0" w:color="auto"/>
            <w:left w:val="none" w:sz="0" w:space="0" w:color="auto"/>
            <w:bottom w:val="none" w:sz="0" w:space="0" w:color="auto"/>
            <w:right w:val="none" w:sz="0" w:space="0" w:color="auto"/>
          </w:divBdr>
        </w:div>
      </w:divsChild>
    </w:div>
    <w:div w:id="1625845183">
      <w:bodyDiv w:val="1"/>
      <w:marLeft w:val="0"/>
      <w:marRight w:val="0"/>
      <w:marTop w:val="0"/>
      <w:marBottom w:val="0"/>
      <w:divBdr>
        <w:top w:val="none" w:sz="0" w:space="0" w:color="auto"/>
        <w:left w:val="none" w:sz="0" w:space="0" w:color="auto"/>
        <w:bottom w:val="none" w:sz="0" w:space="0" w:color="auto"/>
        <w:right w:val="none" w:sz="0" w:space="0" w:color="auto"/>
      </w:divBdr>
      <w:divsChild>
        <w:div w:id="1131090218">
          <w:marLeft w:val="0"/>
          <w:marRight w:val="0"/>
          <w:marTop w:val="0"/>
          <w:marBottom w:val="0"/>
          <w:divBdr>
            <w:top w:val="none" w:sz="0" w:space="0" w:color="auto"/>
            <w:left w:val="none" w:sz="0" w:space="0" w:color="auto"/>
            <w:bottom w:val="none" w:sz="0" w:space="0" w:color="auto"/>
            <w:right w:val="none" w:sz="0" w:space="0" w:color="auto"/>
          </w:divBdr>
        </w:div>
        <w:div w:id="1972396198">
          <w:marLeft w:val="0"/>
          <w:marRight w:val="0"/>
          <w:marTop w:val="0"/>
          <w:marBottom w:val="0"/>
          <w:divBdr>
            <w:top w:val="none" w:sz="0" w:space="0" w:color="auto"/>
            <w:left w:val="none" w:sz="0" w:space="0" w:color="auto"/>
            <w:bottom w:val="none" w:sz="0" w:space="0" w:color="auto"/>
            <w:right w:val="none" w:sz="0" w:space="0" w:color="auto"/>
          </w:divBdr>
        </w:div>
      </w:divsChild>
    </w:div>
    <w:div w:id="1640767181">
      <w:bodyDiv w:val="1"/>
      <w:marLeft w:val="0"/>
      <w:marRight w:val="0"/>
      <w:marTop w:val="0"/>
      <w:marBottom w:val="0"/>
      <w:divBdr>
        <w:top w:val="none" w:sz="0" w:space="0" w:color="auto"/>
        <w:left w:val="none" w:sz="0" w:space="0" w:color="auto"/>
        <w:bottom w:val="none" w:sz="0" w:space="0" w:color="auto"/>
        <w:right w:val="none" w:sz="0" w:space="0" w:color="auto"/>
      </w:divBdr>
      <w:divsChild>
        <w:div w:id="218371211">
          <w:marLeft w:val="0"/>
          <w:marRight w:val="0"/>
          <w:marTop w:val="0"/>
          <w:marBottom w:val="0"/>
          <w:divBdr>
            <w:top w:val="none" w:sz="0" w:space="0" w:color="auto"/>
            <w:left w:val="none" w:sz="0" w:space="0" w:color="auto"/>
            <w:bottom w:val="none" w:sz="0" w:space="0" w:color="auto"/>
            <w:right w:val="none" w:sz="0" w:space="0" w:color="auto"/>
          </w:divBdr>
        </w:div>
        <w:div w:id="340281732">
          <w:marLeft w:val="0"/>
          <w:marRight w:val="0"/>
          <w:marTop w:val="0"/>
          <w:marBottom w:val="0"/>
          <w:divBdr>
            <w:top w:val="none" w:sz="0" w:space="0" w:color="auto"/>
            <w:left w:val="none" w:sz="0" w:space="0" w:color="auto"/>
            <w:bottom w:val="none" w:sz="0" w:space="0" w:color="auto"/>
            <w:right w:val="none" w:sz="0" w:space="0" w:color="auto"/>
          </w:divBdr>
        </w:div>
      </w:divsChild>
    </w:div>
    <w:div w:id="1656913553">
      <w:bodyDiv w:val="1"/>
      <w:marLeft w:val="0"/>
      <w:marRight w:val="0"/>
      <w:marTop w:val="0"/>
      <w:marBottom w:val="0"/>
      <w:divBdr>
        <w:top w:val="none" w:sz="0" w:space="0" w:color="auto"/>
        <w:left w:val="none" w:sz="0" w:space="0" w:color="auto"/>
        <w:bottom w:val="none" w:sz="0" w:space="0" w:color="auto"/>
        <w:right w:val="none" w:sz="0" w:space="0" w:color="auto"/>
      </w:divBdr>
      <w:divsChild>
        <w:div w:id="157959596">
          <w:marLeft w:val="0"/>
          <w:marRight w:val="0"/>
          <w:marTop w:val="0"/>
          <w:marBottom w:val="0"/>
          <w:divBdr>
            <w:top w:val="none" w:sz="0" w:space="0" w:color="auto"/>
            <w:left w:val="none" w:sz="0" w:space="0" w:color="auto"/>
            <w:bottom w:val="none" w:sz="0" w:space="0" w:color="auto"/>
            <w:right w:val="none" w:sz="0" w:space="0" w:color="auto"/>
          </w:divBdr>
        </w:div>
        <w:div w:id="171381228">
          <w:marLeft w:val="0"/>
          <w:marRight w:val="0"/>
          <w:marTop w:val="0"/>
          <w:marBottom w:val="0"/>
          <w:divBdr>
            <w:top w:val="none" w:sz="0" w:space="0" w:color="auto"/>
            <w:left w:val="none" w:sz="0" w:space="0" w:color="auto"/>
            <w:bottom w:val="none" w:sz="0" w:space="0" w:color="auto"/>
            <w:right w:val="none" w:sz="0" w:space="0" w:color="auto"/>
          </w:divBdr>
        </w:div>
        <w:div w:id="218056306">
          <w:marLeft w:val="0"/>
          <w:marRight w:val="0"/>
          <w:marTop w:val="0"/>
          <w:marBottom w:val="0"/>
          <w:divBdr>
            <w:top w:val="none" w:sz="0" w:space="0" w:color="auto"/>
            <w:left w:val="none" w:sz="0" w:space="0" w:color="auto"/>
            <w:bottom w:val="none" w:sz="0" w:space="0" w:color="auto"/>
            <w:right w:val="none" w:sz="0" w:space="0" w:color="auto"/>
          </w:divBdr>
        </w:div>
        <w:div w:id="238249848">
          <w:marLeft w:val="0"/>
          <w:marRight w:val="0"/>
          <w:marTop w:val="0"/>
          <w:marBottom w:val="0"/>
          <w:divBdr>
            <w:top w:val="none" w:sz="0" w:space="0" w:color="auto"/>
            <w:left w:val="none" w:sz="0" w:space="0" w:color="auto"/>
            <w:bottom w:val="none" w:sz="0" w:space="0" w:color="auto"/>
            <w:right w:val="none" w:sz="0" w:space="0" w:color="auto"/>
          </w:divBdr>
        </w:div>
        <w:div w:id="253320945">
          <w:marLeft w:val="0"/>
          <w:marRight w:val="0"/>
          <w:marTop w:val="0"/>
          <w:marBottom w:val="0"/>
          <w:divBdr>
            <w:top w:val="none" w:sz="0" w:space="0" w:color="auto"/>
            <w:left w:val="none" w:sz="0" w:space="0" w:color="auto"/>
            <w:bottom w:val="none" w:sz="0" w:space="0" w:color="auto"/>
            <w:right w:val="none" w:sz="0" w:space="0" w:color="auto"/>
          </w:divBdr>
        </w:div>
        <w:div w:id="272329115">
          <w:marLeft w:val="0"/>
          <w:marRight w:val="0"/>
          <w:marTop w:val="0"/>
          <w:marBottom w:val="0"/>
          <w:divBdr>
            <w:top w:val="none" w:sz="0" w:space="0" w:color="auto"/>
            <w:left w:val="none" w:sz="0" w:space="0" w:color="auto"/>
            <w:bottom w:val="none" w:sz="0" w:space="0" w:color="auto"/>
            <w:right w:val="none" w:sz="0" w:space="0" w:color="auto"/>
          </w:divBdr>
        </w:div>
        <w:div w:id="310598669">
          <w:marLeft w:val="0"/>
          <w:marRight w:val="0"/>
          <w:marTop w:val="0"/>
          <w:marBottom w:val="0"/>
          <w:divBdr>
            <w:top w:val="none" w:sz="0" w:space="0" w:color="auto"/>
            <w:left w:val="none" w:sz="0" w:space="0" w:color="auto"/>
            <w:bottom w:val="none" w:sz="0" w:space="0" w:color="auto"/>
            <w:right w:val="none" w:sz="0" w:space="0" w:color="auto"/>
          </w:divBdr>
        </w:div>
        <w:div w:id="425075004">
          <w:marLeft w:val="0"/>
          <w:marRight w:val="0"/>
          <w:marTop w:val="0"/>
          <w:marBottom w:val="0"/>
          <w:divBdr>
            <w:top w:val="none" w:sz="0" w:space="0" w:color="auto"/>
            <w:left w:val="none" w:sz="0" w:space="0" w:color="auto"/>
            <w:bottom w:val="none" w:sz="0" w:space="0" w:color="auto"/>
            <w:right w:val="none" w:sz="0" w:space="0" w:color="auto"/>
          </w:divBdr>
        </w:div>
        <w:div w:id="1161044894">
          <w:marLeft w:val="0"/>
          <w:marRight w:val="0"/>
          <w:marTop w:val="0"/>
          <w:marBottom w:val="0"/>
          <w:divBdr>
            <w:top w:val="none" w:sz="0" w:space="0" w:color="auto"/>
            <w:left w:val="none" w:sz="0" w:space="0" w:color="auto"/>
            <w:bottom w:val="none" w:sz="0" w:space="0" w:color="auto"/>
            <w:right w:val="none" w:sz="0" w:space="0" w:color="auto"/>
          </w:divBdr>
        </w:div>
        <w:div w:id="1639604046">
          <w:marLeft w:val="0"/>
          <w:marRight w:val="0"/>
          <w:marTop w:val="0"/>
          <w:marBottom w:val="0"/>
          <w:divBdr>
            <w:top w:val="none" w:sz="0" w:space="0" w:color="auto"/>
            <w:left w:val="none" w:sz="0" w:space="0" w:color="auto"/>
            <w:bottom w:val="none" w:sz="0" w:space="0" w:color="auto"/>
            <w:right w:val="none" w:sz="0" w:space="0" w:color="auto"/>
          </w:divBdr>
        </w:div>
        <w:div w:id="1734083614">
          <w:marLeft w:val="0"/>
          <w:marRight w:val="0"/>
          <w:marTop w:val="0"/>
          <w:marBottom w:val="0"/>
          <w:divBdr>
            <w:top w:val="none" w:sz="0" w:space="0" w:color="auto"/>
            <w:left w:val="none" w:sz="0" w:space="0" w:color="auto"/>
            <w:bottom w:val="none" w:sz="0" w:space="0" w:color="auto"/>
            <w:right w:val="none" w:sz="0" w:space="0" w:color="auto"/>
          </w:divBdr>
        </w:div>
        <w:div w:id="1927495159">
          <w:marLeft w:val="0"/>
          <w:marRight w:val="0"/>
          <w:marTop w:val="0"/>
          <w:marBottom w:val="0"/>
          <w:divBdr>
            <w:top w:val="none" w:sz="0" w:space="0" w:color="auto"/>
            <w:left w:val="none" w:sz="0" w:space="0" w:color="auto"/>
            <w:bottom w:val="none" w:sz="0" w:space="0" w:color="auto"/>
            <w:right w:val="none" w:sz="0" w:space="0" w:color="auto"/>
          </w:divBdr>
        </w:div>
        <w:div w:id="1941909150">
          <w:marLeft w:val="0"/>
          <w:marRight w:val="0"/>
          <w:marTop w:val="0"/>
          <w:marBottom w:val="0"/>
          <w:divBdr>
            <w:top w:val="none" w:sz="0" w:space="0" w:color="auto"/>
            <w:left w:val="none" w:sz="0" w:space="0" w:color="auto"/>
            <w:bottom w:val="none" w:sz="0" w:space="0" w:color="auto"/>
            <w:right w:val="none" w:sz="0" w:space="0" w:color="auto"/>
          </w:divBdr>
        </w:div>
      </w:divsChild>
    </w:div>
    <w:div w:id="1705247658">
      <w:bodyDiv w:val="1"/>
      <w:marLeft w:val="0"/>
      <w:marRight w:val="0"/>
      <w:marTop w:val="0"/>
      <w:marBottom w:val="0"/>
      <w:divBdr>
        <w:top w:val="none" w:sz="0" w:space="0" w:color="auto"/>
        <w:left w:val="none" w:sz="0" w:space="0" w:color="auto"/>
        <w:bottom w:val="none" w:sz="0" w:space="0" w:color="auto"/>
        <w:right w:val="none" w:sz="0" w:space="0" w:color="auto"/>
      </w:divBdr>
      <w:divsChild>
        <w:div w:id="956831668">
          <w:marLeft w:val="0"/>
          <w:marRight w:val="0"/>
          <w:marTop w:val="0"/>
          <w:marBottom w:val="0"/>
          <w:divBdr>
            <w:top w:val="none" w:sz="0" w:space="0" w:color="auto"/>
            <w:left w:val="none" w:sz="0" w:space="0" w:color="auto"/>
            <w:bottom w:val="none" w:sz="0" w:space="0" w:color="auto"/>
            <w:right w:val="none" w:sz="0" w:space="0" w:color="auto"/>
          </w:divBdr>
        </w:div>
        <w:div w:id="1849833806">
          <w:marLeft w:val="0"/>
          <w:marRight w:val="0"/>
          <w:marTop w:val="0"/>
          <w:marBottom w:val="0"/>
          <w:divBdr>
            <w:top w:val="none" w:sz="0" w:space="0" w:color="auto"/>
            <w:left w:val="none" w:sz="0" w:space="0" w:color="auto"/>
            <w:bottom w:val="none" w:sz="0" w:space="0" w:color="auto"/>
            <w:right w:val="none" w:sz="0" w:space="0" w:color="auto"/>
          </w:divBdr>
        </w:div>
        <w:div w:id="1843470708">
          <w:marLeft w:val="0"/>
          <w:marRight w:val="0"/>
          <w:marTop w:val="0"/>
          <w:marBottom w:val="0"/>
          <w:divBdr>
            <w:top w:val="none" w:sz="0" w:space="0" w:color="auto"/>
            <w:left w:val="none" w:sz="0" w:space="0" w:color="auto"/>
            <w:bottom w:val="none" w:sz="0" w:space="0" w:color="auto"/>
            <w:right w:val="none" w:sz="0" w:space="0" w:color="auto"/>
          </w:divBdr>
        </w:div>
      </w:divsChild>
    </w:div>
    <w:div w:id="1713118837">
      <w:bodyDiv w:val="1"/>
      <w:marLeft w:val="0"/>
      <w:marRight w:val="0"/>
      <w:marTop w:val="0"/>
      <w:marBottom w:val="0"/>
      <w:divBdr>
        <w:top w:val="none" w:sz="0" w:space="0" w:color="auto"/>
        <w:left w:val="none" w:sz="0" w:space="0" w:color="auto"/>
        <w:bottom w:val="none" w:sz="0" w:space="0" w:color="auto"/>
        <w:right w:val="none" w:sz="0" w:space="0" w:color="auto"/>
      </w:divBdr>
      <w:divsChild>
        <w:div w:id="12152383">
          <w:marLeft w:val="0"/>
          <w:marRight w:val="0"/>
          <w:marTop w:val="0"/>
          <w:marBottom w:val="0"/>
          <w:divBdr>
            <w:top w:val="none" w:sz="0" w:space="0" w:color="auto"/>
            <w:left w:val="none" w:sz="0" w:space="0" w:color="auto"/>
            <w:bottom w:val="none" w:sz="0" w:space="0" w:color="auto"/>
            <w:right w:val="none" w:sz="0" w:space="0" w:color="auto"/>
          </w:divBdr>
        </w:div>
        <w:div w:id="126246895">
          <w:marLeft w:val="0"/>
          <w:marRight w:val="0"/>
          <w:marTop w:val="0"/>
          <w:marBottom w:val="0"/>
          <w:divBdr>
            <w:top w:val="none" w:sz="0" w:space="0" w:color="auto"/>
            <w:left w:val="none" w:sz="0" w:space="0" w:color="auto"/>
            <w:bottom w:val="none" w:sz="0" w:space="0" w:color="auto"/>
            <w:right w:val="none" w:sz="0" w:space="0" w:color="auto"/>
          </w:divBdr>
        </w:div>
        <w:div w:id="533348952">
          <w:marLeft w:val="0"/>
          <w:marRight w:val="0"/>
          <w:marTop w:val="0"/>
          <w:marBottom w:val="0"/>
          <w:divBdr>
            <w:top w:val="none" w:sz="0" w:space="0" w:color="auto"/>
            <w:left w:val="none" w:sz="0" w:space="0" w:color="auto"/>
            <w:bottom w:val="none" w:sz="0" w:space="0" w:color="auto"/>
            <w:right w:val="none" w:sz="0" w:space="0" w:color="auto"/>
          </w:divBdr>
        </w:div>
        <w:div w:id="590315068">
          <w:marLeft w:val="0"/>
          <w:marRight w:val="0"/>
          <w:marTop w:val="0"/>
          <w:marBottom w:val="0"/>
          <w:divBdr>
            <w:top w:val="none" w:sz="0" w:space="0" w:color="auto"/>
            <w:left w:val="none" w:sz="0" w:space="0" w:color="auto"/>
            <w:bottom w:val="none" w:sz="0" w:space="0" w:color="auto"/>
            <w:right w:val="none" w:sz="0" w:space="0" w:color="auto"/>
          </w:divBdr>
        </w:div>
        <w:div w:id="637534394">
          <w:marLeft w:val="0"/>
          <w:marRight w:val="0"/>
          <w:marTop w:val="0"/>
          <w:marBottom w:val="0"/>
          <w:divBdr>
            <w:top w:val="none" w:sz="0" w:space="0" w:color="auto"/>
            <w:left w:val="none" w:sz="0" w:space="0" w:color="auto"/>
            <w:bottom w:val="none" w:sz="0" w:space="0" w:color="auto"/>
            <w:right w:val="none" w:sz="0" w:space="0" w:color="auto"/>
          </w:divBdr>
        </w:div>
        <w:div w:id="640308347">
          <w:marLeft w:val="0"/>
          <w:marRight w:val="0"/>
          <w:marTop w:val="0"/>
          <w:marBottom w:val="0"/>
          <w:divBdr>
            <w:top w:val="none" w:sz="0" w:space="0" w:color="auto"/>
            <w:left w:val="none" w:sz="0" w:space="0" w:color="auto"/>
            <w:bottom w:val="none" w:sz="0" w:space="0" w:color="auto"/>
            <w:right w:val="none" w:sz="0" w:space="0" w:color="auto"/>
          </w:divBdr>
        </w:div>
        <w:div w:id="764034687">
          <w:marLeft w:val="0"/>
          <w:marRight w:val="0"/>
          <w:marTop w:val="0"/>
          <w:marBottom w:val="0"/>
          <w:divBdr>
            <w:top w:val="none" w:sz="0" w:space="0" w:color="auto"/>
            <w:left w:val="none" w:sz="0" w:space="0" w:color="auto"/>
            <w:bottom w:val="none" w:sz="0" w:space="0" w:color="auto"/>
            <w:right w:val="none" w:sz="0" w:space="0" w:color="auto"/>
          </w:divBdr>
        </w:div>
        <w:div w:id="901478374">
          <w:marLeft w:val="0"/>
          <w:marRight w:val="0"/>
          <w:marTop w:val="0"/>
          <w:marBottom w:val="0"/>
          <w:divBdr>
            <w:top w:val="none" w:sz="0" w:space="0" w:color="auto"/>
            <w:left w:val="none" w:sz="0" w:space="0" w:color="auto"/>
            <w:bottom w:val="none" w:sz="0" w:space="0" w:color="auto"/>
            <w:right w:val="none" w:sz="0" w:space="0" w:color="auto"/>
          </w:divBdr>
        </w:div>
        <w:div w:id="982126902">
          <w:marLeft w:val="0"/>
          <w:marRight w:val="0"/>
          <w:marTop w:val="0"/>
          <w:marBottom w:val="0"/>
          <w:divBdr>
            <w:top w:val="none" w:sz="0" w:space="0" w:color="auto"/>
            <w:left w:val="none" w:sz="0" w:space="0" w:color="auto"/>
            <w:bottom w:val="none" w:sz="0" w:space="0" w:color="auto"/>
            <w:right w:val="none" w:sz="0" w:space="0" w:color="auto"/>
          </w:divBdr>
        </w:div>
        <w:div w:id="1050423914">
          <w:marLeft w:val="0"/>
          <w:marRight w:val="0"/>
          <w:marTop w:val="0"/>
          <w:marBottom w:val="0"/>
          <w:divBdr>
            <w:top w:val="none" w:sz="0" w:space="0" w:color="auto"/>
            <w:left w:val="none" w:sz="0" w:space="0" w:color="auto"/>
            <w:bottom w:val="none" w:sz="0" w:space="0" w:color="auto"/>
            <w:right w:val="none" w:sz="0" w:space="0" w:color="auto"/>
          </w:divBdr>
        </w:div>
        <w:div w:id="1140079611">
          <w:marLeft w:val="0"/>
          <w:marRight w:val="0"/>
          <w:marTop w:val="0"/>
          <w:marBottom w:val="0"/>
          <w:divBdr>
            <w:top w:val="none" w:sz="0" w:space="0" w:color="auto"/>
            <w:left w:val="none" w:sz="0" w:space="0" w:color="auto"/>
            <w:bottom w:val="none" w:sz="0" w:space="0" w:color="auto"/>
            <w:right w:val="none" w:sz="0" w:space="0" w:color="auto"/>
          </w:divBdr>
        </w:div>
        <w:div w:id="1343429837">
          <w:marLeft w:val="0"/>
          <w:marRight w:val="0"/>
          <w:marTop w:val="0"/>
          <w:marBottom w:val="0"/>
          <w:divBdr>
            <w:top w:val="none" w:sz="0" w:space="0" w:color="auto"/>
            <w:left w:val="none" w:sz="0" w:space="0" w:color="auto"/>
            <w:bottom w:val="none" w:sz="0" w:space="0" w:color="auto"/>
            <w:right w:val="none" w:sz="0" w:space="0" w:color="auto"/>
          </w:divBdr>
        </w:div>
        <w:div w:id="1863781715">
          <w:marLeft w:val="0"/>
          <w:marRight w:val="0"/>
          <w:marTop w:val="0"/>
          <w:marBottom w:val="0"/>
          <w:divBdr>
            <w:top w:val="none" w:sz="0" w:space="0" w:color="auto"/>
            <w:left w:val="none" w:sz="0" w:space="0" w:color="auto"/>
            <w:bottom w:val="none" w:sz="0" w:space="0" w:color="auto"/>
            <w:right w:val="none" w:sz="0" w:space="0" w:color="auto"/>
          </w:divBdr>
        </w:div>
        <w:div w:id="1865900397">
          <w:marLeft w:val="0"/>
          <w:marRight w:val="0"/>
          <w:marTop w:val="0"/>
          <w:marBottom w:val="0"/>
          <w:divBdr>
            <w:top w:val="none" w:sz="0" w:space="0" w:color="auto"/>
            <w:left w:val="none" w:sz="0" w:space="0" w:color="auto"/>
            <w:bottom w:val="none" w:sz="0" w:space="0" w:color="auto"/>
            <w:right w:val="none" w:sz="0" w:space="0" w:color="auto"/>
          </w:divBdr>
        </w:div>
        <w:div w:id="1921714405">
          <w:marLeft w:val="0"/>
          <w:marRight w:val="0"/>
          <w:marTop w:val="0"/>
          <w:marBottom w:val="0"/>
          <w:divBdr>
            <w:top w:val="none" w:sz="0" w:space="0" w:color="auto"/>
            <w:left w:val="none" w:sz="0" w:space="0" w:color="auto"/>
            <w:bottom w:val="none" w:sz="0" w:space="0" w:color="auto"/>
            <w:right w:val="none" w:sz="0" w:space="0" w:color="auto"/>
          </w:divBdr>
        </w:div>
        <w:div w:id="2031368084">
          <w:marLeft w:val="0"/>
          <w:marRight w:val="0"/>
          <w:marTop w:val="0"/>
          <w:marBottom w:val="0"/>
          <w:divBdr>
            <w:top w:val="none" w:sz="0" w:space="0" w:color="auto"/>
            <w:left w:val="none" w:sz="0" w:space="0" w:color="auto"/>
            <w:bottom w:val="none" w:sz="0" w:space="0" w:color="auto"/>
            <w:right w:val="none" w:sz="0" w:space="0" w:color="auto"/>
          </w:divBdr>
        </w:div>
        <w:div w:id="2091464200">
          <w:marLeft w:val="0"/>
          <w:marRight w:val="0"/>
          <w:marTop w:val="0"/>
          <w:marBottom w:val="0"/>
          <w:divBdr>
            <w:top w:val="none" w:sz="0" w:space="0" w:color="auto"/>
            <w:left w:val="none" w:sz="0" w:space="0" w:color="auto"/>
            <w:bottom w:val="none" w:sz="0" w:space="0" w:color="auto"/>
            <w:right w:val="none" w:sz="0" w:space="0" w:color="auto"/>
          </w:divBdr>
        </w:div>
      </w:divsChild>
    </w:div>
    <w:div w:id="1713530382">
      <w:bodyDiv w:val="1"/>
      <w:marLeft w:val="0"/>
      <w:marRight w:val="0"/>
      <w:marTop w:val="0"/>
      <w:marBottom w:val="0"/>
      <w:divBdr>
        <w:top w:val="none" w:sz="0" w:space="0" w:color="auto"/>
        <w:left w:val="none" w:sz="0" w:space="0" w:color="auto"/>
        <w:bottom w:val="none" w:sz="0" w:space="0" w:color="auto"/>
        <w:right w:val="none" w:sz="0" w:space="0" w:color="auto"/>
      </w:divBdr>
      <w:divsChild>
        <w:div w:id="123234002">
          <w:marLeft w:val="0"/>
          <w:marRight w:val="0"/>
          <w:marTop w:val="0"/>
          <w:marBottom w:val="0"/>
          <w:divBdr>
            <w:top w:val="none" w:sz="0" w:space="0" w:color="auto"/>
            <w:left w:val="none" w:sz="0" w:space="0" w:color="auto"/>
            <w:bottom w:val="none" w:sz="0" w:space="0" w:color="auto"/>
            <w:right w:val="none" w:sz="0" w:space="0" w:color="auto"/>
          </w:divBdr>
        </w:div>
        <w:div w:id="164712626">
          <w:marLeft w:val="0"/>
          <w:marRight w:val="0"/>
          <w:marTop w:val="0"/>
          <w:marBottom w:val="0"/>
          <w:divBdr>
            <w:top w:val="none" w:sz="0" w:space="0" w:color="auto"/>
            <w:left w:val="none" w:sz="0" w:space="0" w:color="auto"/>
            <w:bottom w:val="none" w:sz="0" w:space="0" w:color="auto"/>
            <w:right w:val="none" w:sz="0" w:space="0" w:color="auto"/>
          </w:divBdr>
        </w:div>
        <w:div w:id="284242131">
          <w:marLeft w:val="0"/>
          <w:marRight w:val="0"/>
          <w:marTop w:val="0"/>
          <w:marBottom w:val="0"/>
          <w:divBdr>
            <w:top w:val="none" w:sz="0" w:space="0" w:color="auto"/>
            <w:left w:val="none" w:sz="0" w:space="0" w:color="auto"/>
            <w:bottom w:val="none" w:sz="0" w:space="0" w:color="auto"/>
            <w:right w:val="none" w:sz="0" w:space="0" w:color="auto"/>
          </w:divBdr>
        </w:div>
        <w:div w:id="406146514">
          <w:marLeft w:val="0"/>
          <w:marRight w:val="0"/>
          <w:marTop w:val="0"/>
          <w:marBottom w:val="0"/>
          <w:divBdr>
            <w:top w:val="none" w:sz="0" w:space="0" w:color="auto"/>
            <w:left w:val="none" w:sz="0" w:space="0" w:color="auto"/>
            <w:bottom w:val="none" w:sz="0" w:space="0" w:color="auto"/>
            <w:right w:val="none" w:sz="0" w:space="0" w:color="auto"/>
          </w:divBdr>
        </w:div>
        <w:div w:id="629677188">
          <w:marLeft w:val="0"/>
          <w:marRight w:val="0"/>
          <w:marTop w:val="0"/>
          <w:marBottom w:val="0"/>
          <w:divBdr>
            <w:top w:val="none" w:sz="0" w:space="0" w:color="auto"/>
            <w:left w:val="none" w:sz="0" w:space="0" w:color="auto"/>
            <w:bottom w:val="none" w:sz="0" w:space="0" w:color="auto"/>
            <w:right w:val="none" w:sz="0" w:space="0" w:color="auto"/>
          </w:divBdr>
        </w:div>
        <w:div w:id="931085720">
          <w:marLeft w:val="0"/>
          <w:marRight w:val="0"/>
          <w:marTop w:val="0"/>
          <w:marBottom w:val="0"/>
          <w:divBdr>
            <w:top w:val="none" w:sz="0" w:space="0" w:color="auto"/>
            <w:left w:val="none" w:sz="0" w:space="0" w:color="auto"/>
            <w:bottom w:val="none" w:sz="0" w:space="0" w:color="auto"/>
            <w:right w:val="none" w:sz="0" w:space="0" w:color="auto"/>
          </w:divBdr>
        </w:div>
        <w:div w:id="980843671">
          <w:marLeft w:val="0"/>
          <w:marRight w:val="0"/>
          <w:marTop w:val="0"/>
          <w:marBottom w:val="0"/>
          <w:divBdr>
            <w:top w:val="none" w:sz="0" w:space="0" w:color="auto"/>
            <w:left w:val="none" w:sz="0" w:space="0" w:color="auto"/>
            <w:bottom w:val="none" w:sz="0" w:space="0" w:color="auto"/>
            <w:right w:val="none" w:sz="0" w:space="0" w:color="auto"/>
          </w:divBdr>
        </w:div>
        <w:div w:id="1170825652">
          <w:marLeft w:val="0"/>
          <w:marRight w:val="0"/>
          <w:marTop w:val="0"/>
          <w:marBottom w:val="0"/>
          <w:divBdr>
            <w:top w:val="none" w:sz="0" w:space="0" w:color="auto"/>
            <w:left w:val="none" w:sz="0" w:space="0" w:color="auto"/>
            <w:bottom w:val="none" w:sz="0" w:space="0" w:color="auto"/>
            <w:right w:val="none" w:sz="0" w:space="0" w:color="auto"/>
          </w:divBdr>
        </w:div>
        <w:div w:id="1378167818">
          <w:marLeft w:val="0"/>
          <w:marRight w:val="0"/>
          <w:marTop w:val="0"/>
          <w:marBottom w:val="0"/>
          <w:divBdr>
            <w:top w:val="none" w:sz="0" w:space="0" w:color="auto"/>
            <w:left w:val="none" w:sz="0" w:space="0" w:color="auto"/>
            <w:bottom w:val="none" w:sz="0" w:space="0" w:color="auto"/>
            <w:right w:val="none" w:sz="0" w:space="0" w:color="auto"/>
          </w:divBdr>
        </w:div>
        <w:div w:id="1518619103">
          <w:marLeft w:val="0"/>
          <w:marRight w:val="0"/>
          <w:marTop w:val="0"/>
          <w:marBottom w:val="0"/>
          <w:divBdr>
            <w:top w:val="none" w:sz="0" w:space="0" w:color="auto"/>
            <w:left w:val="none" w:sz="0" w:space="0" w:color="auto"/>
            <w:bottom w:val="none" w:sz="0" w:space="0" w:color="auto"/>
            <w:right w:val="none" w:sz="0" w:space="0" w:color="auto"/>
          </w:divBdr>
        </w:div>
        <w:div w:id="1757945763">
          <w:marLeft w:val="0"/>
          <w:marRight w:val="0"/>
          <w:marTop w:val="0"/>
          <w:marBottom w:val="0"/>
          <w:divBdr>
            <w:top w:val="none" w:sz="0" w:space="0" w:color="auto"/>
            <w:left w:val="none" w:sz="0" w:space="0" w:color="auto"/>
            <w:bottom w:val="none" w:sz="0" w:space="0" w:color="auto"/>
            <w:right w:val="none" w:sz="0" w:space="0" w:color="auto"/>
          </w:divBdr>
        </w:div>
        <w:div w:id="1826164257">
          <w:marLeft w:val="0"/>
          <w:marRight w:val="0"/>
          <w:marTop w:val="0"/>
          <w:marBottom w:val="0"/>
          <w:divBdr>
            <w:top w:val="none" w:sz="0" w:space="0" w:color="auto"/>
            <w:left w:val="none" w:sz="0" w:space="0" w:color="auto"/>
            <w:bottom w:val="none" w:sz="0" w:space="0" w:color="auto"/>
            <w:right w:val="none" w:sz="0" w:space="0" w:color="auto"/>
          </w:divBdr>
        </w:div>
        <w:div w:id="2066904525">
          <w:marLeft w:val="0"/>
          <w:marRight w:val="0"/>
          <w:marTop w:val="0"/>
          <w:marBottom w:val="0"/>
          <w:divBdr>
            <w:top w:val="none" w:sz="0" w:space="0" w:color="auto"/>
            <w:left w:val="none" w:sz="0" w:space="0" w:color="auto"/>
            <w:bottom w:val="none" w:sz="0" w:space="0" w:color="auto"/>
            <w:right w:val="none" w:sz="0" w:space="0" w:color="auto"/>
          </w:divBdr>
        </w:div>
        <w:div w:id="2144537746">
          <w:marLeft w:val="0"/>
          <w:marRight w:val="0"/>
          <w:marTop w:val="0"/>
          <w:marBottom w:val="0"/>
          <w:divBdr>
            <w:top w:val="none" w:sz="0" w:space="0" w:color="auto"/>
            <w:left w:val="none" w:sz="0" w:space="0" w:color="auto"/>
            <w:bottom w:val="none" w:sz="0" w:space="0" w:color="auto"/>
            <w:right w:val="none" w:sz="0" w:space="0" w:color="auto"/>
          </w:divBdr>
        </w:div>
      </w:divsChild>
    </w:div>
    <w:div w:id="1729835351">
      <w:bodyDiv w:val="1"/>
      <w:marLeft w:val="0"/>
      <w:marRight w:val="0"/>
      <w:marTop w:val="0"/>
      <w:marBottom w:val="0"/>
      <w:divBdr>
        <w:top w:val="none" w:sz="0" w:space="0" w:color="auto"/>
        <w:left w:val="none" w:sz="0" w:space="0" w:color="auto"/>
        <w:bottom w:val="none" w:sz="0" w:space="0" w:color="auto"/>
        <w:right w:val="none" w:sz="0" w:space="0" w:color="auto"/>
      </w:divBdr>
      <w:divsChild>
        <w:div w:id="176970638">
          <w:marLeft w:val="0"/>
          <w:marRight w:val="0"/>
          <w:marTop w:val="0"/>
          <w:marBottom w:val="0"/>
          <w:divBdr>
            <w:top w:val="none" w:sz="0" w:space="0" w:color="auto"/>
            <w:left w:val="none" w:sz="0" w:space="0" w:color="auto"/>
            <w:bottom w:val="none" w:sz="0" w:space="0" w:color="auto"/>
            <w:right w:val="none" w:sz="0" w:space="0" w:color="auto"/>
          </w:divBdr>
        </w:div>
        <w:div w:id="263880577">
          <w:marLeft w:val="0"/>
          <w:marRight w:val="0"/>
          <w:marTop w:val="0"/>
          <w:marBottom w:val="0"/>
          <w:divBdr>
            <w:top w:val="none" w:sz="0" w:space="0" w:color="auto"/>
            <w:left w:val="none" w:sz="0" w:space="0" w:color="auto"/>
            <w:bottom w:val="none" w:sz="0" w:space="0" w:color="auto"/>
            <w:right w:val="none" w:sz="0" w:space="0" w:color="auto"/>
          </w:divBdr>
        </w:div>
        <w:div w:id="640966556">
          <w:marLeft w:val="0"/>
          <w:marRight w:val="0"/>
          <w:marTop w:val="0"/>
          <w:marBottom w:val="0"/>
          <w:divBdr>
            <w:top w:val="none" w:sz="0" w:space="0" w:color="auto"/>
            <w:left w:val="none" w:sz="0" w:space="0" w:color="auto"/>
            <w:bottom w:val="none" w:sz="0" w:space="0" w:color="auto"/>
            <w:right w:val="none" w:sz="0" w:space="0" w:color="auto"/>
          </w:divBdr>
        </w:div>
        <w:div w:id="1396854699">
          <w:marLeft w:val="0"/>
          <w:marRight w:val="0"/>
          <w:marTop w:val="0"/>
          <w:marBottom w:val="0"/>
          <w:divBdr>
            <w:top w:val="none" w:sz="0" w:space="0" w:color="auto"/>
            <w:left w:val="none" w:sz="0" w:space="0" w:color="auto"/>
            <w:bottom w:val="none" w:sz="0" w:space="0" w:color="auto"/>
            <w:right w:val="none" w:sz="0" w:space="0" w:color="auto"/>
          </w:divBdr>
        </w:div>
        <w:div w:id="1775401918">
          <w:marLeft w:val="0"/>
          <w:marRight w:val="0"/>
          <w:marTop w:val="0"/>
          <w:marBottom w:val="0"/>
          <w:divBdr>
            <w:top w:val="none" w:sz="0" w:space="0" w:color="auto"/>
            <w:left w:val="none" w:sz="0" w:space="0" w:color="auto"/>
            <w:bottom w:val="none" w:sz="0" w:space="0" w:color="auto"/>
            <w:right w:val="none" w:sz="0" w:space="0" w:color="auto"/>
          </w:divBdr>
        </w:div>
      </w:divsChild>
    </w:div>
    <w:div w:id="1773740252">
      <w:bodyDiv w:val="1"/>
      <w:marLeft w:val="0"/>
      <w:marRight w:val="0"/>
      <w:marTop w:val="0"/>
      <w:marBottom w:val="0"/>
      <w:divBdr>
        <w:top w:val="none" w:sz="0" w:space="0" w:color="auto"/>
        <w:left w:val="none" w:sz="0" w:space="0" w:color="auto"/>
        <w:bottom w:val="none" w:sz="0" w:space="0" w:color="auto"/>
        <w:right w:val="none" w:sz="0" w:space="0" w:color="auto"/>
      </w:divBdr>
    </w:div>
    <w:div w:id="1801143332">
      <w:bodyDiv w:val="1"/>
      <w:marLeft w:val="0"/>
      <w:marRight w:val="0"/>
      <w:marTop w:val="0"/>
      <w:marBottom w:val="0"/>
      <w:divBdr>
        <w:top w:val="none" w:sz="0" w:space="0" w:color="auto"/>
        <w:left w:val="none" w:sz="0" w:space="0" w:color="auto"/>
        <w:bottom w:val="none" w:sz="0" w:space="0" w:color="auto"/>
        <w:right w:val="none" w:sz="0" w:space="0" w:color="auto"/>
      </w:divBdr>
    </w:div>
    <w:div w:id="1813214026">
      <w:bodyDiv w:val="1"/>
      <w:marLeft w:val="0"/>
      <w:marRight w:val="0"/>
      <w:marTop w:val="0"/>
      <w:marBottom w:val="0"/>
      <w:divBdr>
        <w:top w:val="none" w:sz="0" w:space="0" w:color="auto"/>
        <w:left w:val="none" w:sz="0" w:space="0" w:color="auto"/>
        <w:bottom w:val="none" w:sz="0" w:space="0" w:color="auto"/>
        <w:right w:val="none" w:sz="0" w:space="0" w:color="auto"/>
      </w:divBdr>
      <w:divsChild>
        <w:div w:id="85196860">
          <w:marLeft w:val="0"/>
          <w:marRight w:val="0"/>
          <w:marTop w:val="0"/>
          <w:marBottom w:val="0"/>
          <w:divBdr>
            <w:top w:val="none" w:sz="0" w:space="0" w:color="auto"/>
            <w:left w:val="none" w:sz="0" w:space="0" w:color="auto"/>
            <w:bottom w:val="none" w:sz="0" w:space="0" w:color="auto"/>
            <w:right w:val="none" w:sz="0" w:space="0" w:color="auto"/>
          </w:divBdr>
        </w:div>
        <w:div w:id="981619681">
          <w:marLeft w:val="0"/>
          <w:marRight w:val="0"/>
          <w:marTop w:val="0"/>
          <w:marBottom w:val="0"/>
          <w:divBdr>
            <w:top w:val="none" w:sz="0" w:space="0" w:color="auto"/>
            <w:left w:val="none" w:sz="0" w:space="0" w:color="auto"/>
            <w:bottom w:val="none" w:sz="0" w:space="0" w:color="auto"/>
            <w:right w:val="none" w:sz="0" w:space="0" w:color="auto"/>
          </w:divBdr>
        </w:div>
        <w:div w:id="1784348772">
          <w:marLeft w:val="0"/>
          <w:marRight w:val="0"/>
          <w:marTop w:val="0"/>
          <w:marBottom w:val="0"/>
          <w:divBdr>
            <w:top w:val="none" w:sz="0" w:space="0" w:color="auto"/>
            <w:left w:val="none" w:sz="0" w:space="0" w:color="auto"/>
            <w:bottom w:val="none" w:sz="0" w:space="0" w:color="auto"/>
            <w:right w:val="none" w:sz="0" w:space="0" w:color="auto"/>
          </w:divBdr>
        </w:div>
        <w:div w:id="1909538800">
          <w:marLeft w:val="0"/>
          <w:marRight w:val="0"/>
          <w:marTop w:val="0"/>
          <w:marBottom w:val="0"/>
          <w:divBdr>
            <w:top w:val="none" w:sz="0" w:space="0" w:color="auto"/>
            <w:left w:val="none" w:sz="0" w:space="0" w:color="auto"/>
            <w:bottom w:val="none" w:sz="0" w:space="0" w:color="auto"/>
            <w:right w:val="none" w:sz="0" w:space="0" w:color="auto"/>
          </w:divBdr>
        </w:div>
        <w:div w:id="2030401964">
          <w:marLeft w:val="0"/>
          <w:marRight w:val="0"/>
          <w:marTop w:val="0"/>
          <w:marBottom w:val="0"/>
          <w:divBdr>
            <w:top w:val="none" w:sz="0" w:space="0" w:color="auto"/>
            <w:left w:val="none" w:sz="0" w:space="0" w:color="auto"/>
            <w:bottom w:val="none" w:sz="0" w:space="0" w:color="auto"/>
            <w:right w:val="none" w:sz="0" w:space="0" w:color="auto"/>
          </w:divBdr>
        </w:div>
      </w:divsChild>
    </w:div>
    <w:div w:id="1916550036">
      <w:bodyDiv w:val="1"/>
      <w:marLeft w:val="0"/>
      <w:marRight w:val="0"/>
      <w:marTop w:val="0"/>
      <w:marBottom w:val="0"/>
      <w:divBdr>
        <w:top w:val="none" w:sz="0" w:space="0" w:color="auto"/>
        <w:left w:val="none" w:sz="0" w:space="0" w:color="auto"/>
        <w:bottom w:val="none" w:sz="0" w:space="0" w:color="auto"/>
        <w:right w:val="none" w:sz="0" w:space="0" w:color="auto"/>
      </w:divBdr>
      <w:divsChild>
        <w:div w:id="15081530">
          <w:marLeft w:val="0"/>
          <w:marRight w:val="0"/>
          <w:marTop w:val="0"/>
          <w:marBottom w:val="0"/>
          <w:divBdr>
            <w:top w:val="none" w:sz="0" w:space="0" w:color="auto"/>
            <w:left w:val="none" w:sz="0" w:space="0" w:color="auto"/>
            <w:bottom w:val="none" w:sz="0" w:space="0" w:color="auto"/>
            <w:right w:val="none" w:sz="0" w:space="0" w:color="auto"/>
          </w:divBdr>
        </w:div>
        <w:div w:id="791244641">
          <w:marLeft w:val="0"/>
          <w:marRight w:val="0"/>
          <w:marTop w:val="0"/>
          <w:marBottom w:val="0"/>
          <w:divBdr>
            <w:top w:val="none" w:sz="0" w:space="0" w:color="auto"/>
            <w:left w:val="none" w:sz="0" w:space="0" w:color="auto"/>
            <w:bottom w:val="none" w:sz="0" w:space="0" w:color="auto"/>
            <w:right w:val="none" w:sz="0" w:space="0" w:color="auto"/>
          </w:divBdr>
        </w:div>
        <w:div w:id="1831478898">
          <w:marLeft w:val="0"/>
          <w:marRight w:val="0"/>
          <w:marTop w:val="0"/>
          <w:marBottom w:val="0"/>
          <w:divBdr>
            <w:top w:val="none" w:sz="0" w:space="0" w:color="auto"/>
            <w:left w:val="none" w:sz="0" w:space="0" w:color="auto"/>
            <w:bottom w:val="none" w:sz="0" w:space="0" w:color="auto"/>
            <w:right w:val="none" w:sz="0" w:space="0" w:color="auto"/>
          </w:divBdr>
        </w:div>
        <w:div w:id="2002155088">
          <w:marLeft w:val="0"/>
          <w:marRight w:val="0"/>
          <w:marTop w:val="0"/>
          <w:marBottom w:val="0"/>
          <w:divBdr>
            <w:top w:val="none" w:sz="0" w:space="0" w:color="auto"/>
            <w:left w:val="none" w:sz="0" w:space="0" w:color="auto"/>
            <w:bottom w:val="none" w:sz="0" w:space="0" w:color="auto"/>
            <w:right w:val="none" w:sz="0" w:space="0" w:color="auto"/>
          </w:divBdr>
        </w:div>
      </w:divsChild>
    </w:div>
    <w:div w:id="1942832374">
      <w:bodyDiv w:val="1"/>
      <w:marLeft w:val="0"/>
      <w:marRight w:val="0"/>
      <w:marTop w:val="0"/>
      <w:marBottom w:val="0"/>
      <w:divBdr>
        <w:top w:val="none" w:sz="0" w:space="0" w:color="auto"/>
        <w:left w:val="none" w:sz="0" w:space="0" w:color="auto"/>
        <w:bottom w:val="none" w:sz="0" w:space="0" w:color="auto"/>
        <w:right w:val="none" w:sz="0" w:space="0" w:color="auto"/>
      </w:divBdr>
      <w:divsChild>
        <w:div w:id="836186631">
          <w:marLeft w:val="0"/>
          <w:marRight w:val="0"/>
          <w:marTop w:val="0"/>
          <w:marBottom w:val="0"/>
          <w:divBdr>
            <w:top w:val="none" w:sz="0" w:space="0" w:color="auto"/>
            <w:left w:val="none" w:sz="0" w:space="0" w:color="auto"/>
            <w:bottom w:val="none" w:sz="0" w:space="0" w:color="auto"/>
            <w:right w:val="none" w:sz="0" w:space="0" w:color="auto"/>
          </w:divBdr>
        </w:div>
        <w:div w:id="989865199">
          <w:marLeft w:val="0"/>
          <w:marRight w:val="0"/>
          <w:marTop w:val="0"/>
          <w:marBottom w:val="0"/>
          <w:divBdr>
            <w:top w:val="none" w:sz="0" w:space="0" w:color="auto"/>
            <w:left w:val="none" w:sz="0" w:space="0" w:color="auto"/>
            <w:bottom w:val="none" w:sz="0" w:space="0" w:color="auto"/>
            <w:right w:val="none" w:sz="0" w:space="0" w:color="auto"/>
          </w:divBdr>
        </w:div>
      </w:divsChild>
    </w:div>
    <w:div w:id="1956476830">
      <w:bodyDiv w:val="1"/>
      <w:marLeft w:val="0"/>
      <w:marRight w:val="0"/>
      <w:marTop w:val="0"/>
      <w:marBottom w:val="0"/>
      <w:divBdr>
        <w:top w:val="none" w:sz="0" w:space="0" w:color="auto"/>
        <w:left w:val="none" w:sz="0" w:space="0" w:color="auto"/>
        <w:bottom w:val="none" w:sz="0" w:space="0" w:color="auto"/>
        <w:right w:val="none" w:sz="0" w:space="0" w:color="auto"/>
      </w:divBdr>
    </w:div>
    <w:div w:id="1964731494">
      <w:bodyDiv w:val="1"/>
      <w:marLeft w:val="0"/>
      <w:marRight w:val="0"/>
      <w:marTop w:val="0"/>
      <w:marBottom w:val="0"/>
      <w:divBdr>
        <w:top w:val="none" w:sz="0" w:space="0" w:color="auto"/>
        <w:left w:val="none" w:sz="0" w:space="0" w:color="auto"/>
        <w:bottom w:val="none" w:sz="0" w:space="0" w:color="auto"/>
        <w:right w:val="none" w:sz="0" w:space="0" w:color="auto"/>
      </w:divBdr>
    </w:div>
    <w:div w:id="1974141120">
      <w:bodyDiv w:val="1"/>
      <w:marLeft w:val="0"/>
      <w:marRight w:val="0"/>
      <w:marTop w:val="0"/>
      <w:marBottom w:val="0"/>
      <w:divBdr>
        <w:top w:val="none" w:sz="0" w:space="0" w:color="auto"/>
        <w:left w:val="none" w:sz="0" w:space="0" w:color="auto"/>
        <w:bottom w:val="none" w:sz="0" w:space="0" w:color="auto"/>
        <w:right w:val="none" w:sz="0" w:space="0" w:color="auto"/>
      </w:divBdr>
    </w:div>
    <w:div w:id="2031251593">
      <w:bodyDiv w:val="1"/>
      <w:marLeft w:val="0"/>
      <w:marRight w:val="0"/>
      <w:marTop w:val="0"/>
      <w:marBottom w:val="0"/>
      <w:divBdr>
        <w:top w:val="none" w:sz="0" w:space="0" w:color="auto"/>
        <w:left w:val="none" w:sz="0" w:space="0" w:color="auto"/>
        <w:bottom w:val="none" w:sz="0" w:space="0" w:color="auto"/>
        <w:right w:val="none" w:sz="0" w:space="0" w:color="auto"/>
      </w:divBdr>
    </w:div>
    <w:div w:id="2033802184">
      <w:bodyDiv w:val="1"/>
      <w:marLeft w:val="0"/>
      <w:marRight w:val="0"/>
      <w:marTop w:val="0"/>
      <w:marBottom w:val="0"/>
      <w:divBdr>
        <w:top w:val="none" w:sz="0" w:space="0" w:color="auto"/>
        <w:left w:val="none" w:sz="0" w:space="0" w:color="auto"/>
        <w:bottom w:val="none" w:sz="0" w:space="0" w:color="auto"/>
        <w:right w:val="none" w:sz="0" w:space="0" w:color="auto"/>
      </w:divBdr>
    </w:div>
    <w:div w:id="2058772169">
      <w:bodyDiv w:val="1"/>
      <w:marLeft w:val="0"/>
      <w:marRight w:val="0"/>
      <w:marTop w:val="0"/>
      <w:marBottom w:val="0"/>
      <w:divBdr>
        <w:top w:val="none" w:sz="0" w:space="0" w:color="auto"/>
        <w:left w:val="none" w:sz="0" w:space="0" w:color="auto"/>
        <w:bottom w:val="none" w:sz="0" w:space="0" w:color="auto"/>
        <w:right w:val="none" w:sz="0" w:space="0" w:color="auto"/>
      </w:divBdr>
      <w:divsChild>
        <w:div w:id="1980766330">
          <w:marLeft w:val="0"/>
          <w:marRight w:val="0"/>
          <w:marTop w:val="0"/>
          <w:marBottom w:val="0"/>
          <w:divBdr>
            <w:top w:val="none" w:sz="0" w:space="0" w:color="auto"/>
            <w:left w:val="none" w:sz="0" w:space="0" w:color="auto"/>
            <w:bottom w:val="none" w:sz="0" w:space="0" w:color="auto"/>
            <w:right w:val="none" w:sz="0" w:space="0" w:color="auto"/>
          </w:divBdr>
          <w:divsChild>
            <w:div w:id="1178688466">
              <w:marLeft w:val="0"/>
              <w:marRight w:val="0"/>
              <w:marTop w:val="0"/>
              <w:marBottom w:val="0"/>
              <w:divBdr>
                <w:top w:val="none" w:sz="0" w:space="0" w:color="auto"/>
                <w:left w:val="none" w:sz="0" w:space="0" w:color="auto"/>
                <w:bottom w:val="none" w:sz="0" w:space="0" w:color="auto"/>
                <w:right w:val="none" w:sz="0" w:space="0" w:color="auto"/>
              </w:divBdr>
            </w:div>
            <w:div w:id="422529134">
              <w:marLeft w:val="0"/>
              <w:marRight w:val="0"/>
              <w:marTop w:val="0"/>
              <w:marBottom w:val="0"/>
              <w:divBdr>
                <w:top w:val="none" w:sz="0" w:space="0" w:color="auto"/>
                <w:left w:val="none" w:sz="0" w:space="0" w:color="auto"/>
                <w:bottom w:val="none" w:sz="0" w:space="0" w:color="auto"/>
                <w:right w:val="none" w:sz="0" w:space="0" w:color="auto"/>
              </w:divBdr>
            </w:div>
            <w:div w:id="974918337">
              <w:marLeft w:val="0"/>
              <w:marRight w:val="0"/>
              <w:marTop w:val="0"/>
              <w:marBottom w:val="0"/>
              <w:divBdr>
                <w:top w:val="none" w:sz="0" w:space="0" w:color="auto"/>
                <w:left w:val="none" w:sz="0" w:space="0" w:color="auto"/>
                <w:bottom w:val="none" w:sz="0" w:space="0" w:color="auto"/>
                <w:right w:val="none" w:sz="0" w:space="0" w:color="auto"/>
              </w:divBdr>
            </w:div>
          </w:divsChild>
        </w:div>
        <w:div w:id="202638234">
          <w:marLeft w:val="0"/>
          <w:marRight w:val="0"/>
          <w:marTop w:val="0"/>
          <w:marBottom w:val="0"/>
          <w:divBdr>
            <w:top w:val="none" w:sz="0" w:space="0" w:color="auto"/>
            <w:left w:val="none" w:sz="0" w:space="0" w:color="auto"/>
            <w:bottom w:val="none" w:sz="0" w:space="0" w:color="auto"/>
            <w:right w:val="none" w:sz="0" w:space="0" w:color="auto"/>
          </w:divBdr>
        </w:div>
        <w:div w:id="217786227">
          <w:marLeft w:val="0"/>
          <w:marRight w:val="0"/>
          <w:marTop w:val="0"/>
          <w:marBottom w:val="0"/>
          <w:divBdr>
            <w:top w:val="none" w:sz="0" w:space="0" w:color="auto"/>
            <w:left w:val="none" w:sz="0" w:space="0" w:color="auto"/>
            <w:bottom w:val="none" w:sz="0" w:space="0" w:color="auto"/>
            <w:right w:val="none" w:sz="0" w:space="0" w:color="auto"/>
          </w:divBdr>
          <w:divsChild>
            <w:div w:id="87624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169127">
      <w:bodyDiv w:val="1"/>
      <w:marLeft w:val="0"/>
      <w:marRight w:val="0"/>
      <w:marTop w:val="0"/>
      <w:marBottom w:val="0"/>
      <w:divBdr>
        <w:top w:val="none" w:sz="0" w:space="0" w:color="auto"/>
        <w:left w:val="none" w:sz="0" w:space="0" w:color="auto"/>
        <w:bottom w:val="none" w:sz="0" w:space="0" w:color="auto"/>
        <w:right w:val="none" w:sz="0" w:space="0" w:color="auto"/>
      </w:divBdr>
    </w:div>
    <w:div w:id="2094935355">
      <w:bodyDiv w:val="1"/>
      <w:marLeft w:val="0"/>
      <w:marRight w:val="0"/>
      <w:marTop w:val="0"/>
      <w:marBottom w:val="0"/>
      <w:divBdr>
        <w:top w:val="none" w:sz="0" w:space="0" w:color="auto"/>
        <w:left w:val="none" w:sz="0" w:space="0" w:color="auto"/>
        <w:bottom w:val="none" w:sz="0" w:space="0" w:color="auto"/>
        <w:right w:val="none" w:sz="0" w:space="0" w:color="auto"/>
      </w:divBdr>
      <w:divsChild>
        <w:div w:id="494149791">
          <w:marLeft w:val="0"/>
          <w:marRight w:val="0"/>
          <w:marTop w:val="0"/>
          <w:marBottom w:val="0"/>
          <w:divBdr>
            <w:top w:val="none" w:sz="0" w:space="0" w:color="auto"/>
            <w:left w:val="none" w:sz="0" w:space="0" w:color="auto"/>
            <w:bottom w:val="none" w:sz="0" w:space="0" w:color="auto"/>
            <w:right w:val="none" w:sz="0" w:space="0" w:color="auto"/>
          </w:divBdr>
        </w:div>
        <w:div w:id="1013528816">
          <w:marLeft w:val="0"/>
          <w:marRight w:val="0"/>
          <w:marTop w:val="0"/>
          <w:marBottom w:val="0"/>
          <w:divBdr>
            <w:top w:val="none" w:sz="0" w:space="0" w:color="auto"/>
            <w:left w:val="none" w:sz="0" w:space="0" w:color="auto"/>
            <w:bottom w:val="none" w:sz="0" w:space="0" w:color="auto"/>
            <w:right w:val="none" w:sz="0" w:space="0" w:color="auto"/>
          </w:divBdr>
        </w:div>
        <w:div w:id="1041831120">
          <w:marLeft w:val="0"/>
          <w:marRight w:val="0"/>
          <w:marTop w:val="0"/>
          <w:marBottom w:val="0"/>
          <w:divBdr>
            <w:top w:val="none" w:sz="0" w:space="0" w:color="auto"/>
            <w:left w:val="none" w:sz="0" w:space="0" w:color="auto"/>
            <w:bottom w:val="none" w:sz="0" w:space="0" w:color="auto"/>
            <w:right w:val="none" w:sz="0" w:space="0" w:color="auto"/>
          </w:divBdr>
        </w:div>
        <w:div w:id="1067413774">
          <w:marLeft w:val="0"/>
          <w:marRight w:val="0"/>
          <w:marTop w:val="0"/>
          <w:marBottom w:val="0"/>
          <w:divBdr>
            <w:top w:val="none" w:sz="0" w:space="0" w:color="auto"/>
            <w:left w:val="none" w:sz="0" w:space="0" w:color="auto"/>
            <w:bottom w:val="none" w:sz="0" w:space="0" w:color="auto"/>
            <w:right w:val="none" w:sz="0" w:space="0" w:color="auto"/>
          </w:divBdr>
        </w:div>
        <w:div w:id="1245720357">
          <w:marLeft w:val="0"/>
          <w:marRight w:val="0"/>
          <w:marTop w:val="0"/>
          <w:marBottom w:val="0"/>
          <w:divBdr>
            <w:top w:val="none" w:sz="0" w:space="0" w:color="auto"/>
            <w:left w:val="none" w:sz="0" w:space="0" w:color="auto"/>
            <w:bottom w:val="none" w:sz="0" w:space="0" w:color="auto"/>
            <w:right w:val="none" w:sz="0" w:space="0" w:color="auto"/>
          </w:divBdr>
        </w:div>
        <w:div w:id="1329943495">
          <w:marLeft w:val="0"/>
          <w:marRight w:val="0"/>
          <w:marTop w:val="0"/>
          <w:marBottom w:val="0"/>
          <w:divBdr>
            <w:top w:val="none" w:sz="0" w:space="0" w:color="auto"/>
            <w:left w:val="none" w:sz="0" w:space="0" w:color="auto"/>
            <w:bottom w:val="none" w:sz="0" w:space="0" w:color="auto"/>
            <w:right w:val="none" w:sz="0" w:space="0" w:color="auto"/>
          </w:divBdr>
        </w:div>
        <w:div w:id="1503161069">
          <w:marLeft w:val="0"/>
          <w:marRight w:val="0"/>
          <w:marTop w:val="0"/>
          <w:marBottom w:val="0"/>
          <w:divBdr>
            <w:top w:val="none" w:sz="0" w:space="0" w:color="auto"/>
            <w:left w:val="none" w:sz="0" w:space="0" w:color="auto"/>
            <w:bottom w:val="none" w:sz="0" w:space="0" w:color="auto"/>
            <w:right w:val="none" w:sz="0" w:space="0" w:color="auto"/>
          </w:divBdr>
        </w:div>
        <w:div w:id="1835366914">
          <w:marLeft w:val="0"/>
          <w:marRight w:val="0"/>
          <w:marTop w:val="0"/>
          <w:marBottom w:val="0"/>
          <w:divBdr>
            <w:top w:val="none" w:sz="0" w:space="0" w:color="auto"/>
            <w:left w:val="none" w:sz="0" w:space="0" w:color="auto"/>
            <w:bottom w:val="none" w:sz="0" w:space="0" w:color="auto"/>
            <w:right w:val="none" w:sz="0" w:space="0" w:color="auto"/>
          </w:divBdr>
        </w:div>
        <w:div w:id="2092001916">
          <w:marLeft w:val="0"/>
          <w:marRight w:val="0"/>
          <w:marTop w:val="0"/>
          <w:marBottom w:val="0"/>
          <w:divBdr>
            <w:top w:val="none" w:sz="0" w:space="0" w:color="auto"/>
            <w:left w:val="none" w:sz="0" w:space="0" w:color="auto"/>
            <w:bottom w:val="none" w:sz="0" w:space="0" w:color="auto"/>
            <w:right w:val="none" w:sz="0" w:space="0" w:color="auto"/>
          </w:divBdr>
        </w:div>
      </w:divsChild>
    </w:div>
    <w:div w:id="2103331210">
      <w:bodyDiv w:val="1"/>
      <w:marLeft w:val="0"/>
      <w:marRight w:val="0"/>
      <w:marTop w:val="0"/>
      <w:marBottom w:val="0"/>
      <w:divBdr>
        <w:top w:val="none" w:sz="0" w:space="0" w:color="auto"/>
        <w:left w:val="none" w:sz="0" w:space="0" w:color="auto"/>
        <w:bottom w:val="none" w:sz="0" w:space="0" w:color="auto"/>
        <w:right w:val="none" w:sz="0" w:space="0" w:color="auto"/>
      </w:divBdr>
      <w:divsChild>
        <w:div w:id="70205670">
          <w:marLeft w:val="0"/>
          <w:marRight w:val="0"/>
          <w:marTop w:val="0"/>
          <w:marBottom w:val="0"/>
          <w:divBdr>
            <w:top w:val="none" w:sz="0" w:space="0" w:color="auto"/>
            <w:left w:val="none" w:sz="0" w:space="0" w:color="auto"/>
            <w:bottom w:val="none" w:sz="0" w:space="0" w:color="auto"/>
            <w:right w:val="none" w:sz="0" w:space="0" w:color="auto"/>
          </w:divBdr>
        </w:div>
        <w:div w:id="85922580">
          <w:marLeft w:val="0"/>
          <w:marRight w:val="0"/>
          <w:marTop w:val="0"/>
          <w:marBottom w:val="0"/>
          <w:divBdr>
            <w:top w:val="none" w:sz="0" w:space="0" w:color="auto"/>
            <w:left w:val="none" w:sz="0" w:space="0" w:color="auto"/>
            <w:bottom w:val="none" w:sz="0" w:space="0" w:color="auto"/>
            <w:right w:val="none" w:sz="0" w:space="0" w:color="auto"/>
          </w:divBdr>
        </w:div>
        <w:div w:id="1300040608">
          <w:marLeft w:val="0"/>
          <w:marRight w:val="0"/>
          <w:marTop w:val="0"/>
          <w:marBottom w:val="0"/>
          <w:divBdr>
            <w:top w:val="none" w:sz="0" w:space="0" w:color="auto"/>
            <w:left w:val="none" w:sz="0" w:space="0" w:color="auto"/>
            <w:bottom w:val="none" w:sz="0" w:space="0" w:color="auto"/>
            <w:right w:val="none" w:sz="0" w:space="0" w:color="auto"/>
          </w:divBdr>
        </w:div>
        <w:div w:id="1564557198">
          <w:marLeft w:val="0"/>
          <w:marRight w:val="0"/>
          <w:marTop w:val="0"/>
          <w:marBottom w:val="0"/>
          <w:divBdr>
            <w:top w:val="none" w:sz="0" w:space="0" w:color="auto"/>
            <w:left w:val="none" w:sz="0" w:space="0" w:color="auto"/>
            <w:bottom w:val="none" w:sz="0" w:space="0" w:color="auto"/>
            <w:right w:val="none" w:sz="0" w:space="0" w:color="auto"/>
          </w:divBdr>
        </w:div>
        <w:div w:id="1806894117">
          <w:marLeft w:val="0"/>
          <w:marRight w:val="0"/>
          <w:marTop w:val="0"/>
          <w:marBottom w:val="0"/>
          <w:divBdr>
            <w:top w:val="none" w:sz="0" w:space="0" w:color="auto"/>
            <w:left w:val="none" w:sz="0" w:space="0" w:color="auto"/>
            <w:bottom w:val="none" w:sz="0" w:space="0" w:color="auto"/>
            <w:right w:val="none" w:sz="0" w:space="0" w:color="auto"/>
          </w:divBdr>
        </w:div>
      </w:divsChild>
    </w:div>
    <w:div w:id="2118941021">
      <w:bodyDiv w:val="1"/>
      <w:marLeft w:val="0"/>
      <w:marRight w:val="0"/>
      <w:marTop w:val="0"/>
      <w:marBottom w:val="0"/>
      <w:divBdr>
        <w:top w:val="none" w:sz="0" w:space="0" w:color="auto"/>
        <w:left w:val="none" w:sz="0" w:space="0" w:color="auto"/>
        <w:bottom w:val="none" w:sz="0" w:space="0" w:color="auto"/>
        <w:right w:val="none" w:sz="0" w:space="0" w:color="auto"/>
      </w:divBdr>
    </w:div>
    <w:div w:id="2141262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neuropathology-web.org/chapter14/chapter14CSF.html" TargetMode="External"/><Relationship Id="rId4" Type="http://schemas.openxmlformats.org/officeDocument/2006/relationships/styles" Target="styles.xml"/><Relationship Id="rId9" Type="http://schemas.openxmlformats.org/officeDocument/2006/relationships/hyperlink" Target="mailto:bernhard.michalke@helmholtz-muenchen.de" TargetMode="External"/><Relationship Id="rId14" Type="http://schemas.openxmlformats.org/officeDocument/2006/relationships/image" Target="media/image4.em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14EA89-488E-4B5B-80B2-AA5A96921872}">
  <ds:schemaRefs>
    <ds:schemaRef ds:uri="http://schemas.openxmlformats.org/officeDocument/2006/bibliography"/>
  </ds:schemaRefs>
</ds:datastoreItem>
</file>

<file path=customXml/itemProps2.xml><?xml version="1.0" encoding="utf-8"?>
<ds:datastoreItem xmlns:ds="http://schemas.openxmlformats.org/officeDocument/2006/customXml" ds:itemID="{3D725A68-9E02-42EC-8F47-C6A544EA71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9867</Words>
  <Characters>56246</Characters>
  <Application>Microsoft Office Word</Application>
  <DocSecurity>0</DocSecurity>
  <Lines>468</Lines>
  <Paragraphs>13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SKCC</Company>
  <LinksUpToDate>false</LinksUpToDate>
  <CharactersWithSpaces>65982</CharactersWithSpaces>
  <SharedDoc>false</SharedDoc>
  <HLinks>
    <vt:vector size="462" baseType="variant">
      <vt:variant>
        <vt:i4>4390969</vt:i4>
      </vt:variant>
      <vt:variant>
        <vt:i4>480</vt:i4>
      </vt:variant>
      <vt:variant>
        <vt:i4>0</vt:i4>
      </vt:variant>
      <vt:variant>
        <vt:i4>5</vt:i4>
      </vt:variant>
      <vt:variant>
        <vt:lpwstr/>
      </vt:variant>
      <vt:variant>
        <vt:lpwstr>_ENREF_22</vt:lpwstr>
      </vt:variant>
      <vt:variant>
        <vt:i4>4325426</vt:i4>
      </vt:variant>
      <vt:variant>
        <vt:i4>472</vt:i4>
      </vt:variant>
      <vt:variant>
        <vt:i4>0</vt:i4>
      </vt:variant>
      <vt:variant>
        <vt:i4>5</vt:i4>
      </vt:variant>
      <vt:variant>
        <vt:lpwstr/>
      </vt:variant>
      <vt:variant>
        <vt:lpwstr>_ENREF_39</vt:lpwstr>
      </vt:variant>
      <vt:variant>
        <vt:i4>4522040</vt:i4>
      </vt:variant>
      <vt:variant>
        <vt:i4>464</vt:i4>
      </vt:variant>
      <vt:variant>
        <vt:i4>0</vt:i4>
      </vt:variant>
      <vt:variant>
        <vt:i4>5</vt:i4>
      </vt:variant>
      <vt:variant>
        <vt:lpwstr/>
      </vt:variant>
      <vt:variant>
        <vt:lpwstr>_ENREF_43</vt:lpwstr>
      </vt:variant>
      <vt:variant>
        <vt:i4>4325434</vt:i4>
      </vt:variant>
      <vt:variant>
        <vt:i4>456</vt:i4>
      </vt:variant>
      <vt:variant>
        <vt:i4>0</vt:i4>
      </vt:variant>
      <vt:variant>
        <vt:i4>5</vt:i4>
      </vt:variant>
      <vt:variant>
        <vt:lpwstr/>
      </vt:variant>
      <vt:variant>
        <vt:lpwstr>_ENREF_31</vt:lpwstr>
      </vt:variant>
      <vt:variant>
        <vt:i4>4325387</vt:i4>
      </vt:variant>
      <vt:variant>
        <vt:i4>453</vt:i4>
      </vt:variant>
      <vt:variant>
        <vt:i4>0</vt:i4>
      </vt:variant>
      <vt:variant>
        <vt:i4>5</vt:i4>
      </vt:variant>
      <vt:variant>
        <vt:lpwstr/>
      </vt:variant>
      <vt:variant>
        <vt:lpwstr>_ENREF_3</vt:lpwstr>
      </vt:variant>
      <vt:variant>
        <vt:i4>4325439</vt:i4>
      </vt:variant>
      <vt:variant>
        <vt:i4>445</vt:i4>
      </vt:variant>
      <vt:variant>
        <vt:i4>0</vt:i4>
      </vt:variant>
      <vt:variant>
        <vt:i4>5</vt:i4>
      </vt:variant>
      <vt:variant>
        <vt:lpwstr/>
      </vt:variant>
      <vt:variant>
        <vt:lpwstr>_ENREF_34</vt:lpwstr>
      </vt:variant>
      <vt:variant>
        <vt:i4>4587531</vt:i4>
      </vt:variant>
      <vt:variant>
        <vt:i4>437</vt:i4>
      </vt:variant>
      <vt:variant>
        <vt:i4>0</vt:i4>
      </vt:variant>
      <vt:variant>
        <vt:i4>5</vt:i4>
      </vt:variant>
      <vt:variant>
        <vt:lpwstr/>
      </vt:variant>
      <vt:variant>
        <vt:lpwstr>_ENREF_7</vt:lpwstr>
      </vt:variant>
      <vt:variant>
        <vt:i4>4784139</vt:i4>
      </vt:variant>
      <vt:variant>
        <vt:i4>431</vt:i4>
      </vt:variant>
      <vt:variant>
        <vt:i4>0</vt:i4>
      </vt:variant>
      <vt:variant>
        <vt:i4>5</vt:i4>
      </vt:variant>
      <vt:variant>
        <vt:lpwstr/>
      </vt:variant>
      <vt:variant>
        <vt:lpwstr>_ENREF_8</vt:lpwstr>
      </vt:variant>
      <vt:variant>
        <vt:i4>4390968</vt:i4>
      </vt:variant>
      <vt:variant>
        <vt:i4>423</vt:i4>
      </vt:variant>
      <vt:variant>
        <vt:i4>0</vt:i4>
      </vt:variant>
      <vt:variant>
        <vt:i4>5</vt:i4>
      </vt:variant>
      <vt:variant>
        <vt:lpwstr/>
      </vt:variant>
      <vt:variant>
        <vt:lpwstr>_ENREF_23</vt:lpwstr>
      </vt:variant>
      <vt:variant>
        <vt:i4>4522045</vt:i4>
      </vt:variant>
      <vt:variant>
        <vt:i4>415</vt:i4>
      </vt:variant>
      <vt:variant>
        <vt:i4>0</vt:i4>
      </vt:variant>
      <vt:variant>
        <vt:i4>5</vt:i4>
      </vt:variant>
      <vt:variant>
        <vt:lpwstr/>
      </vt:variant>
      <vt:variant>
        <vt:lpwstr>_ENREF_46</vt:lpwstr>
      </vt:variant>
      <vt:variant>
        <vt:i4>4194360</vt:i4>
      </vt:variant>
      <vt:variant>
        <vt:i4>412</vt:i4>
      </vt:variant>
      <vt:variant>
        <vt:i4>0</vt:i4>
      </vt:variant>
      <vt:variant>
        <vt:i4>5</vt:i4>
      </vt:variant>
      <vt:variant>
        <vt:lpwstr/>
      </vt:variant>
      <vt:variant>
        <vt:lpwstr>_ENREF_13</vt:lpwstr>
      </vt:variant>
      <vt:variant>
        <vt:i4>4522041</vt:i4>
      </vt:variant>
      <vt:variant>
        <vt:i4>404</vt:i4>
      </vt:variant>
      <vt:variant>
        <vt:i4>0</vt:i4>
      </vt:variant>
      <vt:variant>
        <vt:i4>5</vt:i4>
      </vt:variant>
      <vt:variant>
        <vt:lpwstr/>
      </vt:variant>
      <vt:variant>
        <vt:lpwstr>_ENREF_42</vt:lpwstr>
      </vt:variant>
      <vt:variant>
        <vt:i4>4325427</vt:i4>
      </vt:variant>
      <vt:variant>
        <vt:i4>396</vt:i4>
      </vt:variant>
      <vt:variant>
        <vt:i4>0</vt:i4>
      </vt:variant>
      <vt:variant>
        <vt:i4>5</vt:i4>
      </vt:variant>
      <vt:variant>
        <vt:lpwstr/>
      </vt:variant>
      <vt:variant>
        <vt:lpwstr>_ENREF_38</vt:lpwstr>
      </vt:variant>
      <vt:variant>
        <vt:i4>4522042</vt:i4>
      </vt:variant>
      <vt:variant>
        <vt:i4>390</vt:i4>
      </vt:variant>
      <vt:variant>
        <vt:i4>0</vt:i4>
      </vt:variant>
      <vt:variant>
        <vt:i4>5</vt:i4>
      </vt:variant>
      <vt:variant>
        <vt:lpwstr/>
      </vt:variant>
      <vt:variant>
        <vt:lpwstr>_ENREF_41</vt:lpwstr>
      </vt:variant>
      <vt:variant>
        <vt:i4>4194363</vt:i4>
      </vt:variant>
      <vt:variant>
        <vt:i4>387</vt:i4>
      </vt:variant>
      <vt:variant>
        <vt:i4>0</vt:i4>
      </vt:variant>
      <vt:variant>
        <vt:i4>5</vt:i4>
      </vt:variant>
      <vt:variant>
        <vt:lpwstr/>
      </vt:variant>
      <vt:variant>
        <vt:lpwstr>_ENREF_10</vt:lpwstr>
      </vt:variant>
      <vt:variant>
        <vt:i4>4325438</vt:i4>
      </vt:variant>
      <vt:variant>
        <vt:i4>379</vt:i4>
      </vt:variant>
      <vt:variant>
        <vt:i4>0</vt:i4>
      </vt:variant>
      <vt:variant>
        <vt:i4>5</vt:i4>
      </vt:variant>
      <vt:variant>
        <vt:lpwstr/>
      </vt:variant>
      <vt:variant>
        <vt:lpwstr>_ENREF_35</vt:lpwstr>
      </vt:variant>
      <vt:variant>
        <vt:i4>4325435</vt:i4>
      </vt:variant>
      <vt:variant>
        <vt:i4>376</vt:i4>
      </vt:variant>
      <vt:variant>
        <vt:i4>0</vt:i4>
      </vt:variant>
      <vt:variant>
        <vt:i4>5</vt:i4>
      </vt:variant>
      <vt:variant>
        <vt:lpwstr/>
      </vt:variant>
      <vt:variant>
        <vt:lpwstr>_ENREF_30</vt:lpwstr>
      </vt:variant>
      <vt:variant>
        <vt:i4>4390975</vt:i4>
      </vt:variant>
      <vt:variant>
        <vt:i4>368</vt:i4>
      </vt:variant>
      <vt:variant>
        <vt:i4>0</vt:i4>
      </vt:variant>
      <vt:variant>
        <vt:i4>5</vt:i4>
      </vt:variant>
      <vt:variant>
        <vt:lpwstr/>
      </vt:variant>
      <vt:variant>
        <vt:lpwstr>_ENREF_24</vt:lpwstr>
      </vt:variant>
      <vt:variant>
        <vt:i4>4390971</vt:i4>
      </vt:variant>
      <vt:variant>
        <vt:i4>365</vt:i4>
      </vt:variant>
      <vt:variant>
        <vt:i4>0</vt:i4>
      </vt:variant>
      <vt:variant>
        <vt:i4>5</vt:i4>
      </vt:variant>
      <vt:variant>
        <vt:lpwstr/>
      </vt:variant>
      <vt:variant>
        <vt:lpwstr>_ENREF_20</vt:lpwstr>
      </vt:variant>
      <vt:variant>
        <vt:i4>4194355</vt:i4>
      </vt:variant>
      <vt:variant>
        <vt:i4>357</vt:i4>
      </vt:variant>
      <vt:variant>
        <vt:i4>0</vt:i4>
      </vt:variant>
      <vt:variant>
        <vt:i4>5</vt:i4>
      </vt:variant>
      <vt:variant>
        <vt:lpwstr/>
      </vt:variant>
      <vt:variant>
        <vt:lpwstr>_ENREF_18</vt:lpwstr>
      </vt:variant>
      <vt:variant>
        <vt:i4>4194366</vt:i4>
      </vt:variant>
      <vt:variant>
        <vt:i4>354</vt:i4>
      </vt:variant>
      <vt:variant>
        <vt:i4>0</vt:i4>
      </vt:variant>
      <vt:variant>
        <vt:i4>5</vt:i4>
      </vt:variant>
      <vt:variant>
        <vt:lpwstr/>
      </vt:variant>
      <vt:variant>
        <vt:lpwstr>_ENREF_15</vt:lpwstr>
      </vt:variant>
      <vt:variant>
        <vt:i4>4390974</vt:i4>
      </vt:variant>
      <vt:variant>
        <vt:i4>346</vt:i4>
      </vt:variant>
      <vt:variant>
        <vt:i4>0</vt:i4>
      </vt:variant>
      <vt:variant>
        <vt:i4>5</vt:i4>
      </vt:variant>
      <vt:variant>
        <vt:lpwstr/>
      </vt:variant>
      <vt:variant>
        <vt:lpwstr>_ENREF_25</vt:lpwstr>
      </vt:variant>
      <vt:variant>
        <vt:i4>4390962</vt:i4>
      </vt:variant>
      <vt:variant>
        <vt:i4>340</vt:i4>
      </vt:variant>
      <vt:variant>
        <vt:i4>0</vt:i4>
      </vt:variant>
      <vt:variant>
        <vt:i4>5</vt:i4>
      </vt:variant>
      <vt:variant>
        <vt:lpwstr/>
      </vt:variant>
      <vt:variant>
        <vt:lpwstr>_ENREF_29</vt:lpwstr>
      </vt:variant>
      <vt:variant>
        <vt:i4>4194365</vt:i4>
      </vt:variant>
      <vt:variant>
        <vt:i4>337</vt:i4>
      </vt:variant>
      <vt:variant>
        <vt:i4>0</vt:i4>
      </vt:variant>
      <vt:variant>
        <vt:i4>5</vt:i4>
      </vt:variant>
      <vt:variant>
        <vt:lpwstr/>
      </vt:variant>
      <vt:variant>
        <vt:lpwstr>_ENREF_16</vt:lpwstr>
      </vt:variant>
      <vt:variant>
        <vt:i4>4390962</vt:i4>
      </vt:variant>
      <vt:variant>
        <vt:i4>329</vt:i4>
      </vt:variant>
      <vt:variant>
        <vt:i4>0</vt:i4>
      </vt:variant>
      <vt:variant>
        <vt:i4>5</vt:i4>
      </vt:variant>
      <vt:variant>
        <vt:lpwstr/>
      </vt:variant>
      <vt:variant>
        <vt:lpwstr>_ENREF_29</vt:lpwstr>
      </vt:variant>
      <vt:variant>
        <vt:i4>4390973</vt:i4>
      </vt:variant>
      <vt:variant>
        <vt:i4>326</vt:i4>
      </vt:variant>
      <vt:variant>
        <vt:i4>0</vt:i4>
      </vt:variant>
      <vt:variant>
        <vt:i4>5</vt:i4>
      </vt:variant>
      <vt:variant>
        <vt:lpwstr/>
      </vt:variant>
      <vt:variant>
        <vt:lpwstr>_ENREF_26</vt:lpwstr>
      </vt:variant>
      <vt:variant>
        <vt:i4>4390974</vt:i4>
      </vt:variant>
      <vt:variant>
        <vt:i4>318</vt:i4>
      </vt:variant>
      <vt:variant>
        <vt:i4>0</vt:i4>
      </vt:variant>
      <vt:variant>
        <vt:i4>5</vt:i4>
      </vt:variant>
      <vt:variant>
        <vt:lpwstr/>
      </vt:variant>
      <vt:variant>
        <vt:lpwstr>_ENREF_25</vt:lpwstr>
      </vt:variant>
      <vt:variant>
        <vt:i4>4325433</vt:i4>
      </vt:variant>
      <vt:variant>
        <vt:i4>312</vt:i4>
      </vt:variant>
      <vt:variant>
        <vt:i4>0</vt:i4>
      </vt:variant>
      <vt:variant>
        <vt:i4>5</vt:i4>
      </vt:variant>
      <vt:variant>
        <vt:lpwstr/>
      </vt:variant>
      <vt:variant>
        <vt:lpwstr>_ENREF_32</vt:lpwstr>
      </vt:variant>
      <vt:variant>
        <vt:i4>4522043</vt:i4>
      </vt:variant>
      <vt:variant>
        <vt:i4>304</vt:i4>
      </vt:variant>
      <vt:variant>
        <vt:i4>0</vt:i4>
      </vt:variant>
      <vt:variant>
        <vt:i4>5</vt:i4>
      </vt:variant>
      <vt:variant>
        <vt:lpwstr/>
      </vt:variant>
      <vt:variant>
        <vt:lpwstr>_ENREF_40</vt:lpwstr>
      </vt:variant>
      <vt:variant>
        <vt:i4>4194361</vt:i4>
      </vt:variant>
      <vt:variant>
        <vt:i4>301</vt:i4>
      </vt:variant>
      <vt:variant>
        <vt:i4>0</vt:i4>
      </vt:variant>
      <vt:variant>
        <vt:i4>5</vt:i4>
      </vt:variant>
      <vt:variant>
        <vt:lpwstr/>
      </vt:variant>
      <vt:variant>
        <vt:lpwstr>_ENREF_12</vt:lpwstr>
      </vt:variant>
      <vt:variant>
        <vt:i4>4390971</vt:i4>
      </vt:variant>
      <vt:variant>
        <vt:i4>293</vt:i4>
      </vt:variant>
      <vt:variant>
        <vt:i4>0</vt:i4>
      </vt:variant>
      <vt:variant>
        <vt:i4>5</vt:i4>
      </vt:variant>
      <vt:variant>
        <vt:lpwstr/>
      </vt:variant>
      <vt:variant>
        <vt:lpwstr>_ENREF_20</vt:lpwstr>
      </vt:variant>
      <vt:variant>
        <vt:i4>4194354</vt:i4>
      </vt:variant>
      <vt:variant>
        <vt:i4>285</vt:i4>
      </vt:variant>
      <vt:variant>
        <vt:i4>0</vt:i4>
      </vt:variant>
      <vt:variant>
        <vt:i4>5</vt:i4>
      </vt:variant>
      <vt:variant>
        <vt:lpwstr/>
      </vt:variant>
      <vt:variant>
        <vt:lpwstr>_ENREF_19</vt:lpwstr>
      </vt:variant>
      <vt:variant>
        <vt:i4>4718603</vt:i4>
      </vt:variant>
      <vt:variant>
        <vt:i4>282</vt:i4>
      </vt:variant>
      <vt:variant>
        <vt:i4>0</vt:i4>
      </vt:variant>
      <vt:variant>
        <vt:i4>5</vt:i4>
      </vt:variant>
      <vt:variant>
        <vt:lpwstr/>
      </vt:variant>
      <vt:variant>
        <vt:lpwstr>_ENREF_9</vt:lpwstr>
      </vt:variant>
      <vt:variant>
        <vt:i4>4194362</vt:i4>
      </vt:variant>
      <vt:variant>
        <vt:i4>274</vt:i4>
      </vt:variant>
      <vt:variant>
        <vt:i4>0</vt:i4>
      </vt:variant>
      <vt:variant>
        <vt:i4>5</vt:i4>
      </vt:variant>
      <vt:variant>
        <vt:lpwstr/>
      </vt:variant>
      <vt:variant>
        <vt:lpwstr>_ENREF_11</vt:lpwstr>
      </vt:variant>
      <vt:variant>
        <vt:i4>4194364</vt:i4>
      </vt:variant>
      <vt:variant>
        <vt:i4>266</vt:i4>
      </vt:variant>
      <vt:variant>
        <vt:i4>0</vt:i4>
      </vt:variant>
      <vt:variant>
        <vt:i4>5</vt:i4>
      </vt:variant>
      <vt:variant>
        <vt:lpwstr/>
      </vt:variant>
      <vt:variant>
        <vt:lpwstr>_ENREF_17</vt:lpwstr>
      </vt:variant>
      <vt:variant>
        <vt:i4>4194362</vt:i4>
      </vt:variant>
      <vt:variant>
        <vt:i4>263</vt:i4>
      </vt:variant>
      <vt:variant>
        <vt:i4>0</vt:i4>
      </vt:variant>
      <vt:variant>
        <vt:i4>5</vt:i4>
      </vt:variant>
      <vt:variant>
        <vt:lpwstr/>
      </vt:variant>
      <vt:variant>
        <vt:lpwstr>_ENREF_11</vt:lpwstr>
      </vt:variant>
      <vt:variant>
        <vt:i4>4390972</vt:i4>
      </vt:variant>
      <vt:variant>
        <vt:i4>255</vt:i4>
      </vt:variant>
      <vt:variant>
        <vt:i4>0</vt:i4>
      </vt:variant>
      <vt:variant>
        <vt:i4>5</vt:i4>
      </vt:variant>
      <vt:variant>
        <vt:lpwstr/>
      </vt:variant>
      <vt:variant>
        <vt:lpwstr>_ENREF_27</vt:lpwstr>
      </vt:variant>
      <vt:variant>
        <vt:i4>4522046</vt:i4>
      </vt:variant>
      <vt:variant>
        <vt:i4>247</vt:i4>
      </vt:variant>
      <vt:variant>
        <vt:i4>0</vt:i4>
      </vt:variant>
      <vt:variant>
        <vt:i4>5</vt:i4>
      </vt:variant>
      <vt:variant>
        <vt:lpwstr/>
      </vt:variant>
      <vt:variant>
        <vt:lpwstr>_ENREF_45</vt:lpwstr>
      </vt:variant>
      <vt:variant>
        <vt:i4>4325426</vt:i4>
      </vt:variant>
      <vt:variant>
        <vt:i4>244</vt:i4>
      </vt:variant>
      <vt:variant>
        <vt:i4>0</vt:i4>
      </vt:variant>
      <vt:variant>
        <vt:i4>5</vt:i4>
      </vt:variant>
      <vt:variant>
        <vt:lpwstr/>
      </vt:variant>
      <vt:variant>
        <vt:lpwstr>_ENREF_39</vt:lpwstr>
      </vt:variant>
      <vt:variant>
        <vt:i4>4390963</vt:i4>
      </vt:variant>
      <vt:variant>
        <vt:i4>241</vt:i4>
      </vt:variant>
      <vt:variant>
        <vt:i4>0</vt:i4>
      </vt:variant>
      <vt:variant>
        <vt:i4>5</vt:i4>
      </vt:variant>
      <vt:variant>
        <vt:lpwstr/>
      </vt:variant>
      <vt:variant>
        <vt:lpwstr>_ENREF_28</vt:lpwstr>
      </vt:variant>
      <vt:variant>
        <vt:i4>4194315</vt:i4>
      </vt:variant>
      <vt:variant>
        <vt:i4>233</vt:i4>
      </vt:variant>
      <vt:variant>
        <vt:i4>0</vt:i4>
      </vt:variant>
      <vt:variant>
        <vt:i4>5</vt:i4>
      </vt:variant>
      <vt:variant>
        <vt:lpwstr/>
      </vt:variant>
      <vt:variant>
        <vt:lpwstr>_ENREF_1</vt:lpwstr>
      </vt:variant>
      <vt:variant>
        <vt:i4>4718603</vt:i4>
      </vt:variant>
      <vt:variant>
        <vt:i4>225</vt:i4>
      </vt:variant>
      <vt:variant>
        <vt:i4>0</vt:i4>
      </vt:variant>
      <vt:variant>
        <vt:i4>5</vt:i4>
      </vt:variant>
      <vt:variant>
        <vt:lpwstr/>
      </vt:variant>
      <vt:variant>
        <vt:lpwstr>_ENREF_9</vt:lpwstr>
      </vt:variant>
      <vt:variant>
        <vt:i4>4325427</vt:i4>
      </vt:variant>
      <vt:variant>
        <vt:i4>217</vt:i4>
      </vt:variant>
      <vt:variant>
        <vt:i4>0</vt:i4>
      </vt:variant>
      <vt:variant>
        <vt:i4>5</vt:i4>
      </vt:variant>
      <vt:variant>
        <vt:lpwstr/>
      </vt:variant>
      <vt:variant>
        <vt:lpwstr>_ENREF_38</vt:lpwstr>
      </vt:variant>
      <vt:variant>
        <vt:i4>4522045</vt:i4>
      </vt:variant>
      <vt:variant>
        <vt:i4>211</vt:i4>
      </vt:variant>
      <vt:variant>
        <vt:i4>0</vt:i4>
      </vt:variant>
      <vt:variant>
        <vt:i4>5</vt:i4>
      </vt:variant>
      <vt:variant>
        <vt:lpwstr/>
      </vt:variant>
      <vt:variant>
        <vt:lpwstr>_ENREF_46</vt:lpwstr>
      </vt:variant>
      <vt:variant>
        <vt:i4>4194360</vt:i4>
      </vt:variant>
      <vt:variant>
        <vt:i4>208</vt:i4>
      </vt:variant>
      <vt:variant>
        <vt:i4>0</vt:i4>
      </vt:variant>
      <vt:variant>
        <vt:i4>5</vt:i4>
      </vt:variant>
      <vt:variant>
        <vt:lpwstr/>
      </vt:variant>
      <vt:variant>
        <vt:lpwstr>_ENREF_13</vt:lpwstr>
      </vt:variant>
      <vt:variant>
        <vt:i4>4522041</vt:i4>
      </vt:variant>
      <vt:variant>
        <vt:i4>200</vt:i4>
      </vt:variant>
      <vt:variant>
        <vt:i4>0</vt:i4>
      </vt:variant>
      <vt:variant>
        <vt:i4>5</vt:i4>
      </vt:variant>
      <vt:variant>
        <vt:lpwstr/>
      </vt:variant>
      <vt:variant>
        <vt:lpwstr>_ENREF_42</vt:lpwstr>
      </vt:variant>
      <vt:variant>
        <vt:i4>4194363</vt:i4>
      </vt:variant>
      <vt:variant>
        <vt:i4>192</vt:i4>
      </vt:variant>
      <vt:variant>
        <vt:i4>0</vt:i4>
      </vt:variant>
      <vt:variant>
        <vt:i4>5</vt:i4>
      </vt:variant>
      <vt:variant>
        <vt:lpwstr/>
      </vt:variant>
      <vt:variant>
        <vt:lpwstr>_ENREF_10</vt:lpwstr>
      </vt:variant>
      <vt:variant>
        <vt:i4>4522042</vt:i4>
      </vt:variant>
      <vt:variant>
        <vt:i4>184</vt:i4>
      </vt:variant>
      <vt:variant>
        <vt:i4>0</vt:i4>
      </vt:variant>
      <vt:variant>
        <vt:i4>5</vt:i4>
      </vt:variant>
      <vt:variant>
        <vt:lpwstr/>
      </vt:variant>
      <vt:variant>
        <vt:lpwstr>_ENREF_41</vt:lpwstr>
      </vt:variant>
      <vt:variant>
        <vt:i4>4194363</vt:i4>
      </vt:variant>
      <vt:variant>
        <vt:i4>181</vt:i4>
      </vt:variant>
      <vt:variant>
        <vt:i4>0</vt:i4>
      </vt:variant>
      <vt:variant>
        <vt:i4>5</vt:i4>
      </vt:variant>
      <vt:variant>
        <vt:lpwstr/>
      </vt:variant>
      <vt:variant>
        <vt:lpwstr>_ENREF_10</vt:lpwstr>
      </vt:variant>
      <vt:variant>
        <vt:i4>4325435</vt:i4>
      </vt:variant>
      <vt:variant>
        <vt:i4>173</vt:i4>
      </vt:variant>
      <vt:variant>
        <vt:i4>0</vt:i4>
      </vt:variant>
      <vt:variant>
        <vt:i4>5</vt:i4>
      </vt:variant>
      <vt:variant>
        <vt:lpwstr/>
      </vt:variant>
      <vt:variant>
        <vt:lpwstr>_ENREF_30</vt:lpwstr>
      </vt:variant>
      <vt:variant>
        <vt:i4>4390971</vt:i4>
      </vt:variant>
      <vt:variant>
        <vt:i4>170</vt:i4>
      </vt:variant>
      <vt:variant>
        <vt:i4>0</vt:i4>
      </vt:variant>
      <vt:variant>
        <vt:i4>5</vt:i4>
      </vt:variant>
      <vt:variant>
        <vt:lpwstr/>
      </vt:variant>
      <vt:variant>
        <vt:lpwstr>_ENREF_20</vt:lpwstr>
      </vt:variant>
      <vt:variant>
        <vt:i4>4390971</vt:i4>
      </vt:variant>
      <vt:variant>
        <vt:i4>162</vt:i4>
      </vt:variant>
      <vt:variant>
        <vt:i4>0</vt:i4>
      </vt:variant>
      <vt:variant>
        <vt:i4>5</vt:i4>
      </vt:variant>
      <vt:variant>
        <vt:lpwstr/>
      </vt:variant>
      <vt:variant>
        <vt:lpwstr>_ENREF_20</vt:lpwstr>
      </vt:variant>
      <vt:variant>
        <vt:i4>4522047</vt:i4>
      </vt:variant>
      <vt:variant>
        <vt:i4>154</vt:i4>
      </vt:variant>
      <vt:variant>
        <vt:i4>0</vt:i4>
      </vt:variant>
      <vt:variant>
        <vt:i4>5</vt:i4>
      </vt:variant>
      <vt:variant>
        <vt:lpwstr/>
      </vt:variant>
      <vt:variant>
        <vt:lpwstr>_ENREF_44</vt:lpwstr>
      </vt:variant>
      <vt:variant>
        <vt:i4>4718603</vt:i4>
      </vt:variant>
      <vt:variant>
        <vt:i4>146</vt:i4>
      </vt:variant>
      <vt:variant>
        <vt:i4>0</vt:i4>
      </vt:variant>
      <vt:variant>
        <vt:i4>5</vt:i4>
      </vt:variant>
      <vt:variant>
        <vt:lpwstr/>
      </vt:variant>
      <vt:variant>
        <vt:lpwstr>_ENREF_9</vt:lpwstr>
      </vt:variant>
      <vt:variant>
        <vt:i4>4718603</vt:i4>
      </vt:variant>
      <vt:variant>
        <vt:i4>138</vt:i4>
      </vt:variant>
      <vt:variant>
        <vt:i4>0</vt:i4>
      </vt:variant>
      <vt:variant>
        <vt:i4>5</vt:i4>
      </vt:variant>
      <vt:variant>
        <vt:lpwstr/>
      </vt:variant>
      <vt:variant>
        <vt:lpwstr>_ENREF_9</vt:lpwstr>
      </vt:variant>
      <vt:variant>
        <vt:i4>4522043</vt:i4>
      </vt:variant>
      <vt:variant>
        <vt:i4>130</vt:i4>
      </vt:variant>
      <vt:variant>
        <vt:i4>0</vt:i4>
      </vt:variant>
      <vt:variant>
        <vt:i4>5</vt:i4>
      </vt:variant>
      <vt:variant>
        <vt:lpwstr/>
      </vt:variant>
      <vt:variant>
        <vt:lpwstr>_ENREF_40</vt:lpwstr>
      </vt:variant>
      <vt:variant>
        <vt:i4>4194361</vt:i4>
      </vt:variant>
      <vt:variant>
        <vt:i4>127</vt:i4>
      </vt:variant>
      <vt:variant>
        <vt:i4>0</vt:i4>
      </vt:variant>
      <vt:variant>
        <vt:i4>5</vt:i4>
      </vt:variant>
      <vt:variant>
        <vt:lpwstr/>
      </vt:variant>
      <vt:variant>
        <vt:lpwstr>_ENREF_12</vt:lpwstr>
      </vt:variant>
      <vt:variant>
        <vt:i4>4390969</vt:i4>
      </vt:variant>
      <vt:variant>
        <vt:i4>119</vt:i4>
      </vt:variant>
      <vt:variant>
        <vt:i4>0</vt:i4>
      </vt:variant>
      <vt:variant>
        <vt:i4>5</vt:i4>
      </vt:variant>
      <vt:variant>
        <vt:lpwstr/>
      </vt:variant>
      <vt:variant>
        <vt:lpwstr>_ENREF_22</vt:lpwstr>
      </vt:variant>
      <vt:variant>
        <vt:i4>4390923</vt:i4>
      </vt:variant>
      <vt:variant>
        <vt:i4>111</vt:i4>
      </vt:variant>
      <vt:variant>
        <vt:i4>0</vt:i4>
      </vt:variant>
      <vt:variant>
        <vt:i4>5</vt:i4>
      </vt:variant>
      <vt:variant>
        <vt:lpwstr/>
      </vt:variant>
      <vt:variant>
        <vt:lpwstr>_ENREF_2</vt:lpwstr>
      </vt:variant>
      <vt:variant>
        <vt:i4>4522040</vt:i4>
      </vt:variant>
      <vt:variant>
        <vt:i4>105</vt:i4>
      </vt:variant>
      <vt:variant>
        <vt:i4>0</vt:i4>
      </vt:variant>
      <vt:variant>
        <vt:i4>5</vt:i4>
      </vt:variant>
      <vt:variant>
        <vt:lpwstr/>
      </vt:variant>
      <vt:variant>
        <vt:lpwstr>_ENREF_43</vt:lpwstr>
      </vt:variant>
      <vt:variant>
        <vt:i4>4325437</vt:i4>
      </vt:variant>
      <vt:variant>
        <vt:i4>97</vt:i4>
      </vt:variant>
      <vt:variant>
        <vt:i4>0</vt:i4>
      </vt:variant>
      <vt:variant>
        <vt:i4>5</vt:i4>
      </vt:variant>
      <vt:variant>
        <vt:lpwstr/>
      </vt:variant>
      <vt:variant>
        <vt:lpwstr>_ENREF_36</vt:lpwstr>
      </vt:variant>
      <vt:variant>
        <vt:i4>4522043</vt:i4>
      </vt:variant>
      <vt:variant>
        <vt:i4>89</vt:i4>
      </vt:variant>
      <vt:variant>
        <vt:i4>0</vt:i4>
      </vt:variant>
      <vt:variant>
        <vt:i4>5</vt:i4>
      </vt:variant>
      <vt:variant>
        <vt:lpwstr/>
      </vt:variant>
      <vt:variant>
        <vt:lpwstr>_ENREF_40</vt:lpwstr>
      </vt:variant>
      <vt:variant>
        <vt:i4>4194361</vt:i4>
      </vt:variant>
      <vt:variant>
        <vt:i4>86</vt:i4>
      </vt:variant>
      <vt:variant>
        <vt:i4>0</vt:i4>
      </vt:variant>
      <vt:variant>
        <vt:i4>5</vt:i4>
      </vt:variant>
      <vt:variant>
        <vt:lpwstr/>
      </vt:variant>
      <vt:variant>
        <vt:lpwstr>_ENREF_12</vt:lpwstr>
      </vt:variant>
      <vt:variant>
        <vt:i4>4325437</vt:i4>
      </vt:variant>
      <vt:variant>
        <vt:i4>78</vt:i4>
      </vt:variant>
      <vt:variant>
        <vt:i4>0</vt:i4>
      </vt:variant>
      <vt:variant>
        <vt:i4>5</vt:i4>
      </vt:variant>
      <vt:variant>
        <vt:lpwstr/>
      </vt:variant>
      <vt:variant>
        <vt:lpwstr>_ENREF_36</vt:lpwstr>
      </vt:variant>
      <vt:variant>
        <vt:i4>4522043</vt:i4>
      </vt:variant>
      <vt:variant>
        <vt:i4>70</vt:i4>
      </vt:variant>
      <vt:variant>
        <vt:i4>0</vt:i4>
      </vt:variant>
      <vt:variant>
        <vt:i4>5</vt:i4>
      </vt:variant>
      <vt:variant>
        <vt:lpwstr/>
      </vt:variant>
      <vt:variant>
        <vt:lpwstr>_ENREF_40</vt:lpwstr>
      </vt:variant>
      <vt:variant>
        <vt:i4>4325426</vt:i4>
      </vt:variant>
      <vt:variant>
        <vt:i4>67</vt:i4>
      </vt:variant>
      <vt:variant>
        <vt:i4>0</vt:i4>
      </vt:variant>
      <vt:variant>
        <vt:i4>5</vt:i4>
      </vt:variant>
      <vt:variant>
        <vt:lpwstr/>
      </vt:variant>
      <vt:variant>
        <vt:lpwstr>_ENREF_39</vt:lpwstr>
      </vt:variant>
      <vt:variant>
        <vt:i4>4325437</vt:i4>
      </vt:variant>
      <vt:variant>
        <vt:i4>64</vt:i4>
      </vt:variant>
      <vt:variant>
        <vt:i4>0</vt:i4>
      </vt:variant>
      <vt:variant>
        <vt:i4>5</vt:i4>
      </vt:variant>
      <vt:variant>
        <vt:lpwstr/>
      </vt:variant>
      <vt:variant>
        <vt:lpwstr>_ENREF_36</vt:lpwstr>
      </vt:variant>
      <vt:variant>
        <vt:i4>4522044</vt:i4>
      </vt:variant>
      <vt:variant>
        <vt:i4>56</vt:i4>
      </vt:variant>
      <vt:variant>
        <vt:i4>0</vt:i4>
      </vt:variant>
      <vt:variant>
        <vt:i4>5</vt:i4>
      </vt:variant>
      <vt:variant>
        <vt:lpwstr/>
      </vt:variant>
      <vt:variant>
        <vt:lpwstr>_ENREF_47</vt:lpwstr>
      </vt:variant>
      <vt:variant>
        <vt:i4>4325432</vt:i4>
      </vt:variant>
      <vt:variant>
        <vt:i4>50</vt:i4>
      </vt:variant>
      <vt:variant>
        <vt:i4>0</vt:i4>
      </vt:variant>
      <vt:variant>
        <vt:i4>5</vt:i4>
      </vt:variant>
      <vt:variant>
        <vt:lpwstr/>
      </vt:variant>
      <vt:variant>
        <vt:lpwstr>_ENREF_33</vt:lpwstr>
      </vt:variant>
      <vt:variant>
        <vt:i4>4325432</vt:i4>
      </vt:variant>
      <vt:variant>
        <vt:i4>44</vt:i4>
      </vt:variant>
      <vt:variant>
        <vt:i4>0</vt:i4>
      </vt:variant>
      <vt:variant>
        <vt:i4>5</vt:i4>
      </vt:variant>
      <vt:variant>
        <vt:lpwstr/>
      </vt:variant>
      <vt:variant>
        <vt:lpwstr>_ENREF_33</vt:lpwstr>
      </vt:variant>
      <vt:variant>
        <vt:i4>4521995</vt:i4>
      </vt:variant>
      <vt:variant>
        <vt:i4>38</vt:i4>
      </vt:variant>
      <vt:variant>
        <vt:i4>0</vt:i4>
      </vt:variant>
      <vt:variant>
        <vt:i4>5</vt:i4>
      </vt:variant>
      <vt:variant>
        <vt:lpwstr/>
      </vt:variant>
      <vt:variant>
        <vt:lpwstr>_ENREF_4</vt:lpwstr>
      </vt:variant>
      <vt:variant>
        <vt:i4>4390970</vt:i4>
      </vt:variant>
      <vt:variant>
        <vt:i4>32</vt:i4>
      </vt:variant>
      <vt:variant>
        <vt:i4>0</vt:i4>
      </vt:variant>
      <vt:variant>
        <vt:i4>5</vt:i4>
      </vt:variant>
      <vt:variant>
        <vt:lpwstr/>
      </vt:variant>
      <vt:variant>
        <vt:lpwstr>_ENREF_21</vt:lpwstr>
      </vt:variant>
      <vt:variant>
        <vt:i4>4653067</vt:i4>
      </vt:variant>
      <vt:variant>
        <vt:i4>24</vt:i4>
      </vt:variant>
      <vt:variant>
        <vt:i4>0</vt:i4>
      </vt:variant>
      <vt:variant>
        <vt:i4>5</vt:i4>
      </vt:variant>
      <vt:variant>
        <vt:lpwstr/>
      </vt:variant>
      <vt:variant>
        <vt:lpwstr>_ENREF_6</vt:lpwstr>
      </vt:variant>
      <vt:variant>
        <vt:i4>4456459</vt:i4>
      </vt:variant>
      <vt:variant>
        <vt:i4>16</vt:i4>
      </vt:variant>
      <vt:variant>
        <vt:i4>0</vt:i4>
      </vt:variant>
      <vt:variant>
        <vt:i4>5</vt:i4>
      </vt:variant>
      <vt:variant>
        <vt:lpwstr/>
      </vt:variant>
      <vt:variant>
        <vt:lpwstr>_ENREF_5</vt:lpwstr>
      </vt:variant>
      <vt:variant>
        <vt:i4>4325436</vt:i4>
      </vt:variant>
      <vt:variant>
        <vt:i4>10</vt:i4>
      </vt:variant>
      <vt:variant>
        <vt:i4>0</vt:i4>
      </vt:variant>
      <vt:variant>
        <vt:i4>5</vt:i4>
      </vt:variant>
      <vt:variant>
        <vt:lpwstr/>
      </vt:variant>
      <vt:variant>
        <vt:lpwstr>_ENREF_37</vt:lpwstr>
      </vt:variant>
      <vt:variant>
        <vt:i4>4194367</vt:i4>
      </vt:variant>
      <vt:variant>
        <vt:i4>7</vt:i4>
      </vt:variant>
      <vt:variant>
        <vt:i4>0</vt:i4>
      </vt:variant>
      <vt:variant>
        <vt:i4>5</vt:i4>
      </vt:variant>
      <vt:variant>
        <vt:lpwstr/>
      </vt:variant>
      <vt:variant>
        <vt:lpwstr>_ENREF_14</vt:lpwstr>
      </vt:variant>
      <vt:variant>
        <vt:i4>4456448</vt:i4>
      </vt:variant>
      <vt:variant>
        <vt:i4>0</vt:i4>
      </vt:variant>
      <vt:variant>
        <vt:i4>0</vt:i4>
      </vt:variant>
      <vt:variant>
        <vt:i4>5</vt:i4>
      </vt:variant>
      <vt:variant>
        <vt:lpwstr>mailto:ramani@med.uni-goettingen.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vek</dc:creator>
  <cp:lastModifiedBy>Michalke, Bernhard</cp:lastModifiedBy>
  <cp:revision>3</cp:revision>
  <cp:lastPrinted>2019-01-23T14:40:00Z</cp:lastPrinted>
  <dcterms:created xsi:type="dcterms:W3CDTF">2019-03-08T09:37:00Z</dcterms:created>
  <dcterms:modified xsi:type="dcterms:W3CDTF">2019-03-08T09:40:00Z</dcterms:modified>
</cp:coreProperties>
</file>